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27B4A7" w14:textId="1C8EE153" w:rsidR="00101257" w:rsidRDefault="00E53DDD" w:rsidP="00101257">
      <w:pPr>
        <w:tabs>
          <w:tab w:val="left" w:pos="3273"/>
        </w:tabs>
        <w:jc w:val="center"/>
        <w:rPr>
          <w:u w:val="single"/>
          <w:lang w:val="en-CA"/>
        </w:rPr>
      </w:pPr>
      <w:r>
        <w:rPr>
          <w:u w:val="single"/>
          <w:lang w:val="en-CA"/>
        </w:rPr>
        <w:t>Draft Only:</w:t>
      </w:r>
      <w:r w:rsidR="00FE58FA">
        <w:rPr>
          <w:u w:val="single"/>
          <w:lang w:val="en-CA"/>
        </w:rPr>
        <w:t xml:space="preserve">  Please do not </w:t>
      </w:r>
      <w:r w:rsidR="00545FCE">
        <w:rPr>
          <w:u w:val="single"/>
          <w:lang w:val="en-CA"/>
        </w:rPr>
        <w:t xml:space="preserve">post, </w:t>
      </w:r>
      <w:r w:rsidR="00FE58FA">
        <w:rPr>
          <w:u w:val="single"/>
          <w:lang w:val="en-CA"/>
        </w:rPr>
        <w:t>cite</w:t>
      </w:r>
      <w:r w:rsidR="00545FCE">
        <w:rPr>
          <w:u w:val="single"/>
          <w:lang w:val="en-CA"/>
        </w:rPr>
        <w:t>,</w:t>
      </w:r>
      <w:r w:rsidR="00FE58FA">
        <w:rPr>
          <w:u w:val="single"/>
          <w:lang w:val="en-CA"/>
        </w:rPr>
        <w:t xml:space="preserve"> or quote without previous permission</w:t>
      </w:r>
      <w:r w:rsidR="00545FCE">
        <w:rPr>
          <w:u w:val="single"/>
          <w:lang w:val="en-CA"/>
        </w:rPr>
        <w:t>.</w:t>
      </w:r>
    </w:p>
    <w:p w14:paraId="470FACBA" w14:textId="5D398CE4" w:rsidR="00FE58FA" w:rsidRDefault="00FE58FA" w:rsidP="00101257">
      <w:pPr>
        <w:tabs>
          <w:tab w:val="left" w:pos="3273"/>
        </w:tabs>
        <w:jc w:val="center"/>
        <w:rPr>
          <w:u w:val="single"/>
          <w:lang w:val="en-CA"/>
        </w:rPr>
      </w:pPr>
      <w:r>
        <w:rPr>
          <w:u w:val="single"/>
          <w:lang w:val="en-CA"/>
        </w:rPr>
        <w:t>Criticisms and comments welcome</w:t>
      </w:r>
      <w:r w:rsidR="00545FCE">
        <w:rPr>
          <w:u w:val="single"/>
          <w:lang w:val="en-CA"/>
        </w:rPr>
        <w:t>.</w:t>
      </w:r>
    </w:p>
    <w:p w14:paraId="61F1F1A4" w14:textId="77777777" w:rsidR="00FE58FA" w:rsidRDefault="00FE58FA" w:rsidP="00101257">
      <w:pPr>
        <w:tabs>
          <w:tab w:val="left" w:pos="3273"/>
        </w:tabs>
        <w:jc w:val="center"/>
        <w:rPr>
          <w:u w:val="single"/>
          <w:lang w:val="en-CA"/>
        </w:rPr>
      </w:pPr>
    </w:p>
    <w:p w14:paraId="5CD4B4E0" w14:textId="479974A3" w:rsidR="00FE58FA" w:rsidRDefault="00651B20" w:rsidP="00101257">
      <w:pPr>
        <w:tabs>
          <w:tab w:val="left" w:pos="3273"/>
        </w:tabs>
        <w:jc w:val="center"/>
        <w:rPr>
          <w:b/>
          <w:bCs/>
          <w:lang w:val="en-CA"/>
        </w:rPr>
      </w:pPr>
      <w:r>
        <w:rPr>
          <w:b/>
          <w:bCs/>
          <w:lang w:val="en-CA"/>
        </w:rPr>
        <w:t>“</w:t>
      </w:r>
      <w:r w:rsidR="00FE58FA">
        <w:rPr>
          <w:b/>
          <w:bCs/>
          <w:lang w:val="en-CA"/>
        </w:rPr>
        <w:t>Conclusion</w:t>
      </w:r>
      <w:r>
        <w:rPr>
          <w:b/>
          <w:bCs/>
          <w:lang w:val="en-CA"/>
        </w:rPr>
        <w:t>”</w:t>
      </w:r>
    </w:p>
    <w:p w14:paraId="38C059EB" w14:textId="5BC26FA9" w:rsidR="00FE58FA" w:rsidRDefault="00FE58FA" w:rsidP="00101257">
      <w:pPr>
        <w:tabs>
          <w:tab w:val="left" w:pos="3273"/>
        </w:tabs>
        <w:jc w:val="center"/>
        <w:rPr>
          <w:rFonts w:ascii="Calibri" w:hAnsi="Calibri" w:cs="Calibri"/>
          <w:i/>
          <w:iCs/>
          <w:sz w:val="22"/>
          <w:szCs w:val="22"/>
          <w:lang w:val="en-CA"/>
        </w:rPr>
      </w:pPr>
      <w:r w:rsidRPr="00651B20">
        <w:rPr>
          <w:sz w:val="22"/>
          <w:szCs w:val="22"/>
          <w:lang w:val="en-CA"/>
        </w:rPr>
        <w:t>Working title</w:t>
      </w:r>
      <w:r w:rsidR="00651B20">
        <w:rPr>
          <w:sz w:val="22"/>
          <w:szCs w:val="22"/>
          <w:lang w:val="en-CA"/>
        </w:rPr>
        <w:t xml:space="preserve"> for the larger work</w:t>
      </w:r>
      <w:r w:rsidRPr="00651B20">
        <w:rPr>
          <w:sz w:val="22"/>
          <w:szCs w:val="22"/>
          <w:lang w:val="en-CA"/>
        </w:rPr>
        <w:t xml:space="preserve">:  </w:t>
      </w:r>
      <w:r w:rsidR="00CC53AF" w:rsidRPr="00651B20">
        <w:rPr>
          <w:rFonts w:ascii="Calibri" w:hAnsi="Calibri" w:cs="Calibri"/>
          <w:i/>
          <w:iCs/>
          <w:sz w:val="22"/>
          <w:szCs w:val="22"/>
          <w:lang w:val="en-CA"/>
        </w:rPr>
        <w:t>Core Concepts in Resource Extraction and Resource Politics: A Strategic Re-examination through Stories, Space, and Time</w:t>
      </w:r>
    </w:p>
    <w:p w14:paraId="324C9D13" w14:textId="77777777" w:rsidR="00CD39A3" w:rsidRDefault="00CD39A3" w:rsidP="00101257">
      <w:pPr>
        <w:tabs>
          <w:tab w:val="left" w:pos="3273"/>
        </w:tabs>
        <w:jc w:val="center"/>
        <w:rPr>
          <w:rFonts w:ascii="Calibri" w:hAnsi="Calibri" w:cs="Calibri"/>
          <w:i/>
          <w:iCs/>
          <w:sz w:val="22"/>
          <w:szCs w:val="22"/>
          <w:lang w:val="en-CA"/>
        </w:rPr>
      </w:pPr>
    </w:p>
    <w:p w14:paraId="73063477" w14:textId="417AA2D7" w:rsidR="00CD39A3" w:rsidRDefault="00CD39A3" w:rsidP="00764D61">
      <w:pPr>
        <w:tabs>
          <w:tab w:val="left" w:pos="3273"/>
        </w:tabs>
        <w:spacing w:after="0" w:line="240" w:lineRule="auto"/>
        <w:jc w:val="center"/>
        <w:rPr>
          <w:rFonts w:ascii="Calibri" w:hAnsi="Calibri" w:cs="Calibri"/>
          <w:sz w:val="22"/>
          <w:szCs w:val="22"/>
          <w:lang w:val="en-CA"/>
        </w:rPr>
      </w:pPr>
      <w:r>
        <w:rPr>
          <w:rFonts w:ascii="Calibri" w:hAnsi="Calibri" w:cs="Calibri"/>
          <w:sz w:val="22"/>
          <w:szCs w:val="22"/>
          <w:lang w:val="en-CA"/>
        </w:rPr>
        <w:t>James (Jamie) Lawson, PhD</w:t>
      </w:r>
    </w:p>
    <w:p w14:paraId="7CC2AB88" w14:textId="26B6732C" w:rsidR="00CD39A3" w:rsidRDefault="00CD39A3" w:rsidP="00764D61">
      <w:pPr>
        <w:tabs>
          <w:tab w:val="left" w:pos="3273"/>
        </w:tabs>
        <w:spacing w:after="0" w:line="240" w:lineRule="auto"/>
        <w:jc w:val="center"/>
        <w:rPr>
          <w:rFonts w:ascii="Calibri" w:hAnsi="Calibri" w:cs="Calibri"/>
          <w:sz w:val="22"/>
          <w:szCs w:val="22"/>
          <w:lang w:val="en-CA"/>
        </w:rPr>
      </w:pPr>
      <w:r>
        <w:rPr>
          <w:rFonts w:ascii="Calibri" w:hAnsi="Calibri" w:cs="Calibri"/>
          <w:sz w:val="22"/>
          <w:szCs w:val="22"/>
          <w:lang w:val="en-CA"/>
        </w:rPr>
        <w:t>Department of Political Science, University of Victoria</w:t>
      </w:r>
    </w:p>
    <w:p w14:paraId="37919AB0" w14:textId="723CDF73" w:rsidR="00CD39A3" w:rsidRDefault="00CD39A3" w:rsidP="00764D61">
      <w:pPr>
        <w:tabs>
          <w:tab w:val="left" w:pos="3273"/>
        </w:tabs>
        <w:spacing w:after="0" w:line="240" w:lineRule="auto"/>
        <w:jc w:val="center"/>
        <w:rPr>
          <w:rFonts w:ascii="Calibri" w:hAnsi="Calibri" w:cs="Calibri"/>
          <w:sz w:val="22"/>
          <w:szCs w:val="22"/>
          <w:lang w:val="en-CA"/>
        </w:rPr>
      </w:pPr>
      <w:r>
        <w:rPr>
          <w:rFonts w:ascii="Calibri" w:hAnsi="Calibri" w:cs="Calibri"/>
          <w:sz w:val="22"/>
          <w:szCs w:val="22"/>
          <w:lang w:val="en-CA"/>
        </w:rPr>
        <w:t>Victoria, BC</w:t>
      </w:r>
    </w:p>
    <w:p w14:paraId="512B7BB7" w14:textId="591B24BD" w:rsidR="00764D61" w:rsidRPr="00CD39A3" w:rsidRDefault="00764D61" w:rsidP="00764D61">
      <w:pPr>
        <w:tabs>
          <w:tab w:val="left" w:pos="3273"/>
        </w:tabs>
        <w:spacing w:after="0" w:line="240" w:lineRule="auto"/>
        <w:jc w:val="center"/>
        <w:rPr>
          <w:lang w:val="en-CA"/>
        </w:rPr>
      </w:pPr>
      <w:r>
        <w:rPr>
          <w:rFonts w:ascii="Calibri" w:hAnsi="Calibri" w:cs="Calibri"/>
          <w:sz w:val="22"/>
          <w:szCs w:val="22"/>
          <w:lang w:val="en-CA"/>
        </w:rPr>
        <w:t>lawsonj@uvic.ca</w:t>
      </w:r>
    </w:p>
    <w:p w14:paraId="57E89F82" w14:textId="2185DACD" w:rsidR="002A1359" w:rsidRDefault="00101257">
      <w:pPr>
        <w:rPr>
          <w:u w:val="single"/>
          <w:lang w:val="en-CA"/>
        </w:rPr>
      </w:pPr>
      <w:r w:rsidRPr="00101257">
        <w:rPr>
          <w:lang w:val="en-CA"/>
        </w:rPr>
        <w:br w:type="column"/>
      </w:r>
      <w:r w:rsidR="002A1359">
        <w:rPr>
          <w:u w:val="single"/>
          <w:lang w:val="en-CA"/>
        </w:rPr>
        <w:lastRenderedPageBreak/>
        <w:t>Prologue</w:t>
      </w:r>
    </w:p>
    <w:p w14:paraId="54402FC1" w14:textId="66A1911F" w:rsidR="00932E2E" w:rsidRDefault="0042631F">
      <w:pPr>
        <w:rPr>
          <w:lang w:val="en-CA"/>
        </w:rPr>
      </w:pPr>
      <w:r>
        <w:rPr>
          <w:lang w:val="en-CA"/>
        </w:rPr>
        <w:t xml:space="preserve">In 1918, the English </w:t>
      </w:r>
      <w:r w:rsidR="00A36F8F">
        <w:rPr>
          <w:lang w:val="en-CA"/>
        </w:rPr>
        <w:t>landscape painter</w:t>
      </w:r>
      <w:r>
        <w:rPr>
          <w:lang w:val="en-CA"/>
        </w:rPr>
        <w:t xml:space="preserve"> and war artist Paul Nash completed </w:t>
      </w:r>
      <w:r w:rsidR="00661A52">
        <w:rPr>
          <w:lang w:val="en-CA"/>
        </w:rPr>
        <w:t xml:space="preserve">a </w:t>
      </w:r>
      <w:r w:rsidR="00FC277D">
        <w:rPr>
          <w:lang w:val="en-CA"/>
        </w:rPr>
        <w:t>canvas</w:t>
      </w:r>
      <w:r w:rsidR="00A36F8F">
        <w:rPr>
          <w:lang w:val="en-CA"/>
        </w:rPr>
        <w:t xml:space="preserve"> – one of many </w:t>
      </w:r>
      <w:r w:rsidR="00B20C13">
        <w:rPr>
          <w:lang w:val="en-CA"/>
        </w:rPr>
        <w:t xml:space="preserve">he produced </w:t>
      </w:r>
      <w:r w:rsidR="002E58CB">
        <w:rPr>
          <w:lang w:val="en-CA"/>
        </w:rPr>
        <w:t>during</w:t>
      </w:r>
      <w:r w:rsidR="003D0F0E">
        <w:rPr>
          <w:lang w:val="en-CA"/>
        </w:rPr>
        <w:t xml:space="preserve"> </w:t>
      </w:r>
      <w:r w:rsidR="00D2073D">
        <w:rPr>
          <w:lang w:val="en-CA"/>
        </w:rPr>
        <w:t xml:space="preserve">the </w:t>
      </w:r>
      <w:r w:rsidR="00CC276A">
        <w:rPr>
          <w:lang w:val="en-CA"/>
        </w:rPr>
        <w:t xml:space="preserve">Great </w:t>
      </w:r>
      <w:r w:rsidR="00D2073D">
        <w:rPr>
          <w:lang w:val="en-CA"/>
        </w:rPr>
        <w:t>War</w:t>
      </w:r>
      <w:r w:rsidR="00254349">
        <w:rPr>
          <w:lang w:val="en-CA"/>
        </w:rPr>
        <w:t xml:space="preserve">. </w:t>
      </w:r>
      <w:r w:rsidR="00614CE0">
        <w:rPr>
          <w:lang w:val="en-CA"/>
        </w:rPr>
        <w:t xml:space="preserve">With few amendments, </w:t>
      </w:r>
      <w:r w:rsidR="002E58CB">
        <w:rPr>
          <w:lang w:val="en-CA"/>
        </w:rPr>
        <w:t xml:space="preserve">the canvas </w:t>
      </w:r>
      <w:r w:rsidR="00B7783C">
        <w:rPr>
          <w:lang w:val="en-CA"/>
        </w:rPr>
        <w:t xml:space="preserve">drew on </w:t>
      </w:r>
      <w:r w:rsidR="00A76F38">
        <w:rPr>
          <w:lang w:val="en-CA"/>
        </w:rPr>
        <w:t xml:space="preserve">a </w:t>
      </w:r>
      <w:r w:rsidR="00254349">
        <w:rPr>
          <w:lang w:val="en-CA"/>
        </w:rPr>
        <w:t>field sketch</w:t>
      </w:r>
      <w:r w:rsidR="00E15552" w:rsidRPr="00E15552">
        <w:rPr>
          <w:lang w:val="en-CA"/>
        </w:rPr>
        <w:t xml:space="preserve"> </w:t>
      </w:r>
      <w:r w:rsidR="00E741AD">
        <w:rPr>
          <w:lang w:val="en-CA"/>
        </w:rPr>
        <w:t xml:space="preserve">achieved </w:t>
      </w:r>
      <w:r w:rsidR="00E15552">
        <w:rPr>
          <w:lang w:val="en-CA"/>
        </w:rPr>
        <w:t>in the war-ravaged Flemish countryside</w:t>
      </w:r>
      <w:r w:rsidR="00254349">
        <w:rPr>
          <w:lang w:val="en-CA"/>
        </w:rPr>
        <w:t xml:space="preserve">. </w:t>
      </w:r>
      <w:r w:rsidR="000409B3">
        <w:rPr>
          <w:lang w:val="en-CA"/>
        </w:rPr>
        <w:t>That</w:t>
      </w:r>
      <w:r w:rsidR="00D84F6A">
        <w:rPr>
          <w:lang w:val="en-CA"/>
        </w:rPr>
        <w:t xml:space="preserve"> sketch</w:t>
      </w:r>
      <w:r w:rsidR="0092715A">
        <w:rPr>
          <w:lang w:val="en-CA"/>
        </w:rPr>
        <w:t>’s</w:t>
      </w:r>
      <w:r w:rsidR="00D84F6A">
        <w:rPr>
          <w:lang w:val="en-CA"/>
        </w:rPr>
        <w:t xml:space="preserve"> title, </w:t>
      </w:r>
      <w:r w:rsidR="006A7BB9">
        <w:rPr>
          <w:i/>
          <w:iCs/>
          <w:lang w:val="en-CA"/>
        </w:rPr>
        <w:t>Sunrise, Inverness Copse</w:t>
      </w:r>
      <w:r w:rsidR="00205964">
        <w:rPr>
          <w:i/>
          <w:iCs/>
          <w:lang w:val="en-CA"/>
        </w:rPr>
        <w:t xml:space="preserve"> </w:t>
      </w:r>
      <w:r w:rsidR="006836A4">
        <w:rPr>
          <w:lang w:val="en-CA"/>
        </w:rPr>
        <w:fldChar w:fldCharType="begin"/>
      </w:r>
      <w:r w:rsidR="006836A4">
        <w:rPr>
          <w:lang w:val="en-CA"/>
        </w:rPr>
        <w:instrText xml:space="preserve"> ADDIN EN.CITE &lt;EndNote&gt;&lt;Cite&gt;&lt;Author&gt;Nash&lt;/Author&gt;&lt;Year&gt;1918&lt;/Year&gt;&lt;RecNum&gt;9173&lt;/RecNum&gt;&lt;DisplayText&gt;(Nash 1918)&lt;/DisplayText&gt;&lt;record&gt;&lt;rec-number&gt;9173&lt;/rec-number&gt;&lt;foreign-keys&gt;&lt;key app="EN" db-id="z5dtt22fhdrfx0e0vem5afdwrvf0asxzrrx9" timestamp="1762367198"&gt;9173&lt;/key&gt;&lt;/foreign-keys&gt;&lt;ref-type name="Artwork"&gt;2&lt;/ref-type&gt;&lt;contributors&gt;&lt;authors&gt;&lt;author&gt;Paul Nash&lt;/author&gt;&lt;/authors&gt;&lt;/contributors&gt;&lt;titles&gt;&lt;title&gt;Sunrise, Inverness Copse&lt;/title&gt;&lt;/titles&gt;&lt;pages&gt;watercolour&lt;/pages&gt;&lt;number&gt;497 mm x 637 mm&lt;/number&gt;&lt;dates&gt;&lt;year&gt;1918&lt;/year&gt;&lt;/dates&gt;&lt;pub-location&gt;London, UK&lt;/pub-location&gt;&lt;publisher&gt;Imperial War Museum&lt;/publisher&gt;&lt;accession-num&gt;Art.IWM ART 724&lt;/accession-num&gt;&lt;work-type&gt;Watercolour&lt;/work-type&gt;&lt;urls&gt;&lt;related-urls&gt;&lt;url&gt;https://www.iwm.org.uk/collections/item/object/20067&lt;/url&gt;&lt;/related-urls&gt;&lt;/urls&gt;&lt;/record&gt;&lt;/Cite&gt;&lt;/EndNote&gt;</w:instrText>
      </w:r>
      <w:r w:rsidR="006836A4">
        <w:rPr>
          <w:lang w:val="en-CA"/>
        </w:rPr>
        <w:fldChar w:fldCharType="separate"/>
      </w:r>
      <w:r w:rsidR="006836A4">
        <w:rPr>
          <w:noProof/>
          <w:lang w:val="en-CA"/>
        </w:rPr>
        <w:t>(Nash 1918)</w:t>
      </w:r>
      <w:r w:rsidR="006836A4">
        <w:rPr>
          <w:lang w:val="en-CA"/>
        </w:rPr>
        <w:fldChar w:fldCharType="end"/>
      </w:r>
      <w:r w:rsidR="006A7BB9">
        <w:rPr>
          <w:lang w:val="en-CA"/>
        </w:rPr>
        <w:t xml:space="preserve">, </w:t>
      </w:r>
      <w:r w:rsidR="005E0D43">
        <w:rPr>
          <w:lang w:val="en-CA"/>
        </w:rPr>
        <w:t xml:space="preserve">placed it </w:t>
      </w:r>
      <w:r w:rsidR="00F25CB4">
        <w:rPr>
          <w:lang w:val="en-CA"/>
        </w:rPr>
        <w:t>squarely</w:t>
      </w:r>
      <w:r w:rsidR="005E05E6">
        <w:rPr>
          <w:lang w:val="en-CA"/>
        </w:rPr>
        <w:t xml:space="preserve"> </w:t>
      </w:r>
      <w:r w:rsidR="00E741AD">
        <w:rPr>
          <w:lang w:val="en-CA"/>
        </w:rPr>
        <w:t xml:space="preserve">in that </w:t>
      </w:r>
      <w:r w:rsidR="00AF6F27">
        <w:rPr>
          <w:lang w:val="en-CA"/>
        </w:rPr>
        <w:t>time and place</w:t>
      </w:r>
      <w:r w:rsidR="009B05E8">
        <w:rPr>
          <w:lang w:val="en-CA"/>
        </w:rPr>
        <w:t xml:space="preserve">, </w:t>
      </w:r>
      <w:r w:rsidR="00E53747">
        <w:rPr>
          <w:lang w:val="en-CA"/>
        </w:rPr>
        <w:t xml:space="preserve">although </w:t>
      </w:r>
      <w:r w:rsidR="000409B3">
        <w:rPr>
          <w:lang w:val="en-CA"/>
        </w:rPr>
        <w:t xml:space="preserve">the </w:t>
      </w:r>
      <w:r w:rsidR="007D3BA6">
        <w:rPr>
          <w:lang w:val="en-CA"/>
        </w:rPr>
        <w:t>placename</w:t>
      </w:r>
      <w:r w:rsidR="0042589A">
        <w:rPr>
          <w:lang w:val="en-CA"/>
        </w:rPr>
        <w:t xml:space="preserve"> </w:t>
      </w:r>
      <w:r w:rsidR="00CF5F98">
        <w:rPr>
          <w:lang w:val="en-CA"/>
        </w:rPr>
        <w:t xml:space="preserve">was </w:t>
      </w:r>
      <w:r w:rsidR="00A14677">
        <w:rPr>
          <w:lang w:val="en-CA"/>
        </w:rPr>
        <w:t xml:space="preserve">a temporary imposition </w:t>
      </w:r>
      <w:r w:rsidR="00867ED6">
        <w:rPr>
          <w:lang w:val="en-CA"/>
        </w:rPr>
        <w:t>of the Allie</w:t>
      </w:r>
      <w:r w:rsidR="00A14677">
        <w:rPr>
          <w:lang w:val="en-CA"/>
        </w:rPr>
        <w:t>d Forces</w:t>
      </w:r>
      <w:r w:rsidR="00B959BB">
        <w:rPr>
          <w:lang w:val="en-CA"/>
        </w:rPr>
        <w:t xml:space="preserve">, not </w:t>
      </w:r>
      <w:r w:rsidR="00E53747">
        <w:rPr>
          <w:lang w:val="en-CA"/>
        </w:rPr>
        <w:t xml:space="preserve">established </w:t>
      </w:r>
      <w:r w:rsidR="005E05E6">
        <w:rPr>
          <w:lang w:val="en-CA"/>
        </w:rPr>
        <w:t>local usage</w:t>
      </w:r>
      <w:r w:rsidR="007B5049">
        <w:rPr>
          <w:lang w:val="en-CA"/>
        </w:rPr>
        <w:t>.</w:t>
      </w:r>
      <w:r w:rsidR="001F6C97">
        <w:rPr>
          <w:lang w:val="en-CA"/>
        </w:rPr>
        <w:t xml:space="preserve"> </w:t>
      </w:r>
      <w:r w:rsidR="00512E48">
        <w:rPr>
          <w:lang w:val="en-CA"/>
        </w:rPr>
        <w:t>T</w:t>
      </w:r>
      <w:r w:rsidR="00F341AC">
        <w:rPr>
          <w:lang w:val="en-CA"/>
        </w:rPr>
        <w:t xml:space="preserve">he </w:t>
      </w:r>
      <w:r w:rsidR="00876916">
        <w:rPr>
          <w:lang w:val="en-CA"/>
        </w:rPr>
        <w:t xml:space="preserve">final </w:t>
      </w:r>
      <w:r w:rsidR="00F341AC">
        <w:rPr>
          <w:lang w:val="en-CA"/>
        </w:rPr>
        <w:t>canvas</w:t>
      </w:r>
      <w:r w:rsidR="00E82759">
        <w:rPr>
          <w:lang w:val="en-CA"/>
        </w:rPr>
        <w:t>’</w:t>
      </w:r>
      <w:r w:rsidR="00F341AC">
        <w:rPr>
          <w:lang w:val="en-CA"/>
        </w:rPr>
        <w:t xml:space="preserve"> title</w:t>
      </w:r>
      <w:r w:rsidR="00993FB1">
        <w:rPr>
          <w:lang w:val="en-CA"/>
        </w:rPr>
        <w:t>, by contrast,</w:t>
      </w:r>
      <w:r w:rsidR="00512E48">
        <w:rPr>
          <w:lang w:val="en-CA"/>
        </w:rPr>
        <w:t xml:space="preserve"> </w:t>
      </w:r>
      <w:r w:rsidR="00DB52C4">
        <w:rPr>
          <w:lang w:val="en-CA"/>
        </w:rPr>
        <w:t>re-</w:t>
      </w:r>
      <w:r w:rsidR="00882085">
        <w:rPr>
          <w:lang w:val="en-CA"/>
        </w:rPr>
        <w:t>positioned</w:t>
      </w:r>
      <w:r w:rsidR="00DB52C4">
        <w:rPr>
          <w:lang w:val="en-CA"/>
        </w:rPr>
        <w:t xml:space="preserve"> </w:t>
      </w:r>
      <w:r w:rsidR="00C80735">
        <w:rPr>
          <w:lang w:val="en-CA"/>
        </w:rPr>
        <w:t xml:space="preserve">the </w:t>
      </w:r>
      <w:r w:rsidR="003E22B2">
        <w:rPr>
          <w:lang w:val="en-CA"/>
        </w:rPr>
        <w:t xml:space="preserve">blasted tree trunks and </w:t>
      </w:r>
      <w:r w:rsidR="00914ECB">
        <w:rPr>
          <w:lang w:val="en-CA"/>
        </w:rPr>
        <w:t>greenish</w:t>
      </w:r>
      <w:r w:rsidR="00EA7B41">
        <w:rPr>
          <w:lang w:val="en-CA"/>
        </w:rPr>
        <w:t>,</w:t>
      </w:r>
      <w:r w:rsidR="00914ECB">
        <w:rPr>
          <w:lang w:val="en-CA"/>
        </w:rPr>
        <w:t xml:space="preserve"> </w:t>
      </w:r>
      <w:r w:rsidR="003E22B2">
        <w:rPr>
          <w:lang w:val="en-CA"/>
        </w:rPr>
        <w:t xml:space="preserve">cratered </w:t>
      </w:r>
      <w:r w:rsidR="00093C8F">
        <w:rPr>
          <w:lang w:val="en-CA"/>
        </w:rPr>
        <w:t>soil</w:t>
      </w:r>
      <w:r w:rsidR="00383007">
        <w:rPr>
          <w:lang w:val="en-CA"/>
        </w:rPr>
        <w:t xml:space="preserve">. Instead of </w:t>
      </w:r>
      <w:r w:rsidR="00993FB1">
        <w:rPr>
          <w:lang w:val="en-CA"/>
        </w:rPr>
        <w:t xml:space="preserve">their </w:t>
      </w:r>
      <w:r w:rsidR="00A14677">
        <w:rPr>
          <w:lang w:val="en-CA"/>
        </w:rPr>
        <w:t>immediate setting</w:t>
      </w:r>
      <w:r w:rsidR="00993FB1">
        <w:rPr>
          <w:lang w:val="en-CA"/>
        </w:rPr>
        <w:t>s</w:t>
      </w:r>
      <w:r w:rsidR="00383007">
        <w:rPr>
          <w:lang w:val="en-CA"/>
        </w:rPr>
        <w:t>,</w:t>
      </w:r>
      <w:r w:rsidR="00512E48">
        <w:rPr>
          <w:lang w:val="en-CA"/>
        </w:rPr>
        <w:t xml:space="preserve"> </w:t>
      </w:r>
      <w:r w:rsidR="00867ED6">
        <w:rPr>
          <w:i/>
          <w:iCs/>
          <w:lang w:val="en-CA"/>
        </w:rPr>
        <w:t xml:space="preserve">We are Making a New World </w:t>
      </w:r>
      <w:r w:rsidR="006836A4">
        <w:rPr>
          <w:lang w:val="en-CA"/>
        </w:rPr>
        <w:fldChar w:fldCharType="begin"/>
      </w:r>
      <w:r w:rsidR="006836A4">
        <w:rPr>
          <w:lang w:val="en-CA"/>
        </w:rPr>
        <w:instrText xml:space="preserve"> ADDIN EN.CITE &lt;EndNote&gt;&lt;Cite&gt;&lt;Author&gt;Nash&lt;/Author&gt;&lt;Year&gt;1918&lt;/Year&gt;&lt;RecNum&gt;9174&lt;/RecNum&gt;&lt;DisplayText&gt;(Nash 1918)&lt;/DisplayText&gt;&lt;record&gt;&lt;rec-number&gt;9174&lt;/rec-number&gt;&lt;foreign-keys&gt;&lt;key app="EN" db-id="z5dtt22fhdrfx0e0vem5afdwrvf0asxzrrx9" timestamp="1762367467"&gt;9174&lt;/key&gt;&lt;/foreign-keys&gt;&lt;ref-type name="Artwork"&gt;2&lt;/ref-type&gt;&lt;contributors&gt;&lt;authors&gt;&lt;author&gt;Paul Nash&lt;/author&gt;&lt;/authors&gt;&lt;/contributors&gt;&lt;titles&gt;&lt;title&gt;We are Making a New World&lt;/title&gt;&lt;/titles&gt;&lt;number&gt;912 mm x 1105 mm&lt;/number&gt;&lt;dates&gt;&lt;year&gt;1918&lt;/year&gt;&lt;/dates&gt;&lt;pub-location&gt;London, UK&lt;/pub-location&gt;&lt;publisher&gt;Imperial War Museum&lt;/publisher&gt;&lt;accession-num&gt;Art.IWM ART 1146&lt;/accession-num&gt;&lt;work-type&gt;oil canvas&lt;/work-type&gt;&lt;urls&gt;&lt;related-urls&gt;&lt;url&gt;https://www.iwm.org.uk/collections/item/object/20070&lt;/url&gt;&lt;/related-urls&gt;&lt;/urls&gt;&lt;/record&gt;&lt;/Cite&gt;&lt;/EndNote&gt;</w:instrText>
      </w:r>
      <w:r w:rsidR="006836A4">
        <w:rPr>
          <w:lang w:val="en-CA"/>
        </w:rPr>
        <w:fldChar w:fldCharType="separate"/>
      </w:r>
      <w:r w:rsidR="006836A4">
        <w:rPr>
          <w:noProof/>
          <w:lang w:val="en-CA"/>
        </w:rPr>
        <w:t>(Nash 1918)</w:t>
      </w:r>
      <w:r w:rsidR="006836A4">
        <w:rPr>
          <w:lang w:val="en-CA"/>
        </w:rPr>
        <w:fldChar w:fldCharType="end"/>
      </w:r>
      <w:r w:rsidR="00867ED6">
        <w:rPr>
          <w:lang w:val="en-CA"/>
        </w:rPr>
        <w:t xml:space="preserve"> </w:t>
      </w:r>
      <w:r w:rsidR="00876916">
        <w:rPr>
          <w:lang w:val="en-CA"/>
        </w:rPr>
        <w:t xml:space="preserve">put those visual elements in the light of </w:t>
      </w:r>
      <w:r w:rsidR="002A6FAE">
        <w:rPr>
          <w:lang w:val="en-CA"/>
        </w:rPr>
        <w:t xml:space="preserve">the </w:t>
      </w:r>
      <w:r w:rsidR="00D71A10">
        <w:rPr>
          <w:lang w:val="en-CA"/>
        </w:rPr>
        <w:t xml:space="preserve">breaking of a </w:t>
      </w:r>
      <w:r w:rsidR="00A14677">
        <w:rPr>
          <w:lang w:val="en-CA"/>
        </w:rPr>
        <w:t xml:space="preserve">broader </w:t>
      </w:r>
      <w:r w:rsidR="00D62753">
        <w:rPr>
          <w:lang w:val="en-CA"/>
        </w:rPr>
        <w:t xml:space="preserve">postwar </w:t>
      </w:r>
      <w:r w:rsidR="00F80552">
        <w:rPr>
          <w:lang w:val="en-CA"/>
        </w:rPr>
        <w:t>dawn</w:t>
      </w:r>
      <w:r w:rsidR="000066FB">
        <w:rPr>
          <w:lang w:val="en-CA"/>
        </w:rPr>
        <w:t>.</w:t>
      </w:r>
    </w:p>
    <w:p w14:paraId="5EB3EF60" w14:textId="7C672CE7" w:rsidR="005C683D" w:rsidRDefault="005C683D" w:rsidP="005C683D">
      <w:pPr>
        <w:rPr>
          <w:lang w:val="en-CA"/>
        </w:rPr>
      </w:pPr>
      <w:r>
        <w:rPr>
          <w:lang w:val="en-CA"/>
        </w:rPr>
        <w:t>Early in the 21</w:t>
      </w:r>
      <w:r w:rsidRPr="00405E39">
        <w:rPr>
          <w:vertAlign w:val="superscript"/>
          <w:lang w:val="en-CA"/>
        </w:rPr>
        <w:t>st</w:t>
      </w:r>
      <w:r>
        <w:rPr>
          <w:lang w:val="en-CA"/>
        </w:rPr>
        <w:t xml:space="preserve"> century, Laura Brandon, curator of the Canadian War Museum, reflected on Nash’s wartime links to the Canadian Group of Seven, particularly AY Jackson </w:t>
      </w:r>
      <w:r w:rsidR="006836A4">
        <w:rPr>
          <w:lang w:val="en-CA"/>
        </w:rPr>
        <w:fldChar w:fldCharType="begin"/>
      </w:r>
      <w:r w:rsidR="006836A4">
        <w:rPr>
          <w:lang w:val="en-CA"/>
        </w:rPr>
        <w:instrText xml:space="preserve"> ADDIN EN.CITE &lt;EndNote&gt;&lt;Cite&gt;&lt;Author&gt;Brandon&lt;/Author&gt;&lt;Year&gt;2001&lt;/Year&gt;&lt;RecNum&gt;9161&lt;/RecNum&gt;&lt;DisplayText&gt;(compare Barrett 2001, Brandon 2001)&lt;/DisplayText&gt;&lt;record&gt;&lt;rec-number&gt;9161&lt;/rec-number&gt;&lt;foreign-keys&gt;&lt;key app="EN" db-id="z5dtt22fhdrfx0e0vem5afdwrvf0asxzrrx9" timestamp="1753293949"&gt;9161&lt;/key&gt;&lt;/foreign-keys&gt;&lt;ref-type name="Journal Article"&gt;17&lt;/ref-type&gt;&lt;contributors&gt;&lt;authors&gt;&lt;author&gt;Lauren Brandon&lt;/author&gt;&lt;/authors&gt;&lt;/contributors&gt;&lt;titles&gt;&lt;title&gt;Shattered Landscape: The Great War and the Ar ar and the Art of the Group of Seven&lt;/title&gt;&lt;secondary-title&gt;Canadian Military History&lt;/secondary-title&gt;&lt;/titles&gt;&lt;periodical&gt;&lt;full-title&gt;Canadian Military History&lt;/full-title&gt;&lt;/periodical&gt;&lt;pages&gt;58-66&lt;/pages&gt;&lt;volume&gt;10&lt;/volume&gt;&lt;number&gt;1&lt;/number&gt;&lt;dates&gt;&lt;year&gt;2001&lt;/year&gt;&lt;pub-dates&gt;&lt;date&gt;Winter&lt;/date&gt;&lt;/pub-dates&gt;&lt;/dates&gt;&lt;urls&gt;&lt;/urls&gt;&lt;/record&gt;&lt;/Cite&gt;&lt;Cite&gt;&lt;Author&gt;Barrett&lt;/Author&gt;&lt;Year&gt;2001&lt;/Year&gt;&lt;RecNum&gt;9183&lt;/RecNum&gt;&lt;Prefix&gt;compare &lt;/Prefix&gt;&lt;record&gt;&lt;rec-number&gt;9183&lt;/rec-number&gt;&lt;foreign-keys&gt;&lt;key app="EN" db-id="z5dtt22fhdrfx0e0vem5afdwrvf0asxzrrx9" timestamp="1762794436"&gt;9183&lt;/key&gt;&lt;/foreign-keys&gt;&lt;ref-type name="Conference Paper"&gt;47&lt;/ref-type&gt;&lt;contributors&gt;&lt;authors&gt;&lt;author&gt;Michèle Barrett&lt;/author&gt;&lt;/authors&gt;&lt;/contributors&gt;&lt;titles&gt;&lt;title&gt;Image and Affect, Reason and Truth: The Great War Then and Now&lt;/title&gt;&lt;secondary-title&gt;Inaugural Lecture&lt;/secondary-title&gt;&lt;/titles&gt;&lt;dates&gt;&lt;year&gt;2001&lt;/year&gt;&lt;/dates&gt;&lt;pub-location&gt;Queen Mary, University of London, 10th December 2001&lt;/pub-location&gt;&lt;urls&gt;&lt;related-urls&gt;&lt;url&gt;https://www.michelebarrett.com/wp-content/uploads/2014/04/INAUGURAL-Image-and-Affect-Ed-GF-7may2014.pdf&lt;/url&gt;&lt;/related-urls&gt;&lt;/urls&gt;&lt;access-date&gt;November 10, 2025&lt;/access-date&gt;&lt;/record&gt;&lt;/Cite&gt;&lt;/EndNote&gt;</w:instrText>
      </w:r>
      <w:r w:rsidR="006836A4">
        <w:rPr>
          <w:lang w:val="en-CA"/>
        </w:rPr>
        <w:fldChar w:fldCharType="separate"/>
      </w:r>
      <w:r w:rsidR="006836A4">
        <w:rPr>
          <w:noProof/>
          <w:lang w:val="en-CA"/>
        </w:rPr>
        <w:t>(compare Barrett 2001, Brandon 2001)</w:t>
      </w:r>
      <w:r w:rsidR="006836A4">
        <w:rPr>
          <w:lang w:val="en-CA"/>
        </w:rPr>
        <w:fldChar w:fldCharType="end"/>
      </w:r>
      <w:r>
        <w:rPr>
          <w:lang w:val="en-CA"/>
        </w:rPr>
        <w:t xml:space="preserve">. Brandon also examines a key motif they shared that dominated Nash’s sketch and canvas: dead, mangled standing trees in the foreground, with human figures absent or marginal. </w:t>
      </w:r>
    </w:p>
    <w:p w14:paraId="1EE86AC5" w14:textId="204F7B85" w:rsidR="00375B5F" w:rsidRDefault="008F0BF0">
      <w:pPr>
        <w:rPr>
          <w:lang w:val="en-CA"/>
        </w:rPr>
      </w:pPr>
      <w:r>
        <w:rPr>
          <w:lang w:val="en-CA"/>
        </w:rPr>
        <w:t>Like Nash’s works, t</w:t>
      </w:r>
      <w:r w:rsidR="00374F2A">
        <w:rPr>
          <w:lang w:val="en-CA"/>
        </w:rPr>
        <w:t xml:space="preserve">he </w:t>
      </w:r>
      <w:r w:rsidR="002A6FAE">
        <w:rPr>
          <w:lang w:val="en-CA"/>
        </w:rPr>
        <w:t>still-</w:t>
      </w:r>
      <w:r w:rsidR="00461E24">
        <w:rPr>
          <w:lang w:val="en-CA"/>
        </w:rPr>
        <w:t xml:space="preserve">smoking </w:t>
      </w:r>
      <w:r w:rsidR="00374F2A">
        <w:rPr>
          <w:lang w:val="en-CA"/>
        </w:rPr>
        <w:t xml:space="preserve">snags </w:t>
      </w:r>
      <w:r w:rsidR="0029030E">
        <w:rPr>
          <w:lang w:val="en-CA"/>
        </w:rPr>
        <w:t xml:space="preserve">and absent humans of </w:t>
      </w:r>
      <w:r w:rsidR="005131C7">
        <w:rPr>
          <w:lang w:val="en-CA"/>
        </w:rPr>
        <w:t xml:space="preserve">much </w:t>
      </w:r>
      <w:r w:rsidR="0029030E">
        <w:rPr>
          <w:lang w:val="en-CA"/>
        </w:rPr>
        <w:t xml:space="preserve">Canadian landscape art </w:t>
      </w:r>
      <w:r w:rsidR="001C1DC4">
        <w:rPr>
          <w:lang w:val="en-CA"/>
        </w:rPr>
        <w:t xml:space="preserve">of the interwar period </w:t>
      </w:r>
      <w:r w:rsidR="005131C7">
        <w:rPr>
          <w:lang w:val="en-CA"/>
        </w:rPr>
        <w:t xml:space="preserve">arguably </w:t>
      </w:r>
      <w:r w:rsidR="00374F2A">
        <w:rPr>
          <w:lang w:val="en-CA"/>
        </w:rPr>
        <w:t xml:space="preserve">speak to </w:t>
      </w:r>
      <w:r w:rsidR="00AA4B98">
        <w:rPr>
          <w:lang w:val="en-CA"/>
        </w:rPr>
        <w:t>multiple traumas</w:t>
      </w:r>
      <w:r w:rsidR="00315DEC">
        <w:rPr>
          <w:lang w:val="en-CA"/>
        </w:rPr>
        <w:t xml:space="preserve"> of </w:t>
      </w:r>
      <w:r w:rsidR="001C1DC4">
        <w:rPr>
          <w:lang w:val="en-CA"/>
        </w:rPr>
        <w:t>those times</w:t>
      </w:r>
      <w:r w:rsidR="00786EE8">
        <w:rPr>
          <w:lang w:val="en-CA"/>
        </w:rPr>
        <w:t>. W</w:t>
      </w:r>
      <w:r w:rsidR="00A50EDB">
        <w:rPr>
          <w:lang w:val="en-CA"/>
        </w:rPr>
        <w:t xml:space="preserve">e can read </w:t>
      </w:r>
      <w:r w:rsidR="00786EE8">
        <w:rPr>
          <w:lang w:val="en-CA"/>
        </w:rPr>
        <w:t xml:space="preserve">them </w:t>
      </w:r>
      <w:r w:rsidR="00A50EDB">
        <w:rPr>
          <w:lang w:val="en-CA"/>
        </w:rPr>
        <w:t>as symbolic</w:t>
      </w:r>
      <w:r w:rsidR="00FA2F05">
        <w:rPr>
          <w:lang w:val="en-CA"/>
        </w:rPr>
        <w:t xml:space="preserve"> </w:t>
      </w:r>
      <w:r w:rsidR="004078EE">
        <w:rPr>
          <w:lang w:val="en-CA"/>
        </w:rPr>
        <w:t>indictment</w:t>
      </w:r>
      <w:r w:rsidR="00461E24">
        <w:rPr>
          <w:lang w:val="en-CA"/>
        </w:rPr>
        <w:t>s</w:t>
      </w:r>
      <w:r w:rsidR="004078EE">
        <w:rPr>
          <w:lang w:val="en-CA"/>
        </w:rPr>
        <w:t xml:space="preserve"> of </w:t>
      </w:r>
      <w:r w:rsidR="00461E24">
        <w:rPr>
          <w:lang w:val="en-CA"/>
        </w:rPr>
        <w:t xml:space="preserve">senseless </w:t>
      </w:r>
      <w:r w:rsidR="00C57E17">
        <w:rPr>
          <w:lang w:val="en-CA"/>
        </w:rPr>
        <w:t xml:space="preserve">military </w:t>
      </w:r>
      <w:r w:rsidR="00761724">
        <w:rPr>
          <w:lang w:val="en-CA"/>
        </w:rPr>
        <w:t xml:space="preserve">sacrifices </w:t>
      </w:r>
      <w:r w:rsidR="00602927">
        <w:rPr>
          <w:lang w:val="en-CA"/>
        </w:rPr>
        <w:t>overseas</w:t>
      </w:r>
      <w:r w:rsidR="000B26EB">
        <w:rPr>
          <w:lang w:val="en-CA"/>
        </w:rPr>
        <w:t xml:space="preserve">, </w:t>
      </w:r>
      <w:r w:rsidR="00AA2779">
        <w:rPr>
          <w:lang w:val="en-CA"/>
        </w:rPr>
        <w:t xml:space="preserve">and </w:t>
      </w:r>
      <w:r w:rsidR="004078EE">
        <w:rPr>
          <w:lang w:val="en-CA"/>
        </w:rPr>
        <w:t xml:space="preserve">of </w:t>
      </w:r>
      <w:r w:rsidR="00B35CD0">
        <w:rPr>
          <w:lang w:val="en-CA"/>
        </w:rPr>
        <w:t xml:space="preserve">extractive </w:t>
      </w:r>
      <w:r w:rsidR="000B26EB">
        <w:rPr>
          <w:lang w:val="en-CA"/>
        </w:rPr>
        <w:t xml:space="preserve">violence </w:t>
      </w:r>
      <w:r w:rsidR="007D781A">
        <w:rPr>
          <w:lang w:val="en-CA"/>
        </w:rPr>
        <w:t xml:space="preserve">to the landscape </w:t>
      </w:r>
      <w:r w:rsidR="00E44B72">
        <w:rPr>
          <w:lang w:val="en-CA"/>
        </w:rPr>
        <w:t>at home</w:t>
      </w:r>
      <w:r w:rsidR="00797E5A">
        <w:rPr>
          <w:lang w:val="en-CA"/>
        </w:rPr>
        <w:t xml:space="preserve"> (</w:t>
      </w:r>
      <w:r w:rsidR="00B264D6">
        <w:rPr>
          <w:lang w:val="en-CA"/>
        </w:rPr>
        <w:t xml:space="preserve">a </w:t>
      </w:r>
      <w:r w:rsidR="00797E5A">
        <w:rPr>
          <w:lang w:val="en-CA"/>
        </w:rPr>
        <w:t>Canadian “war with the wilderness”</w:t>
      </w:r>
      <w:r w:rsidR="00797E5A">
        <w:rPr>
          <w:rStyle w:val="FootnoteReference"/>
          <w:lang w:val="en-CA"/>
        </w:rPr>
        <w:footnoteReference w:id="1"/>
      </w:r>
      <w:r w:rsidR="00797E5A">
        <w:rPr>
          <w:lang w:val="en-CA"/>
        </w:rPr>
        <w:t>)</w:t>
      </w:r>
      <w:r w:rsidR="00EE1139">
        <w:rPr>
          <w:lang w:val="en-CA"/>
        </w:rPr>
        <w:t xml:space="preserve">. Further, we today can </w:t>
      </w:r>
      <w:r w:rsidR="0020145A">
        <w:rPr>
          <w:lang w:val="en-CA"/>
        </w:rPr>
        <w:t xml:space="preserve">also </w:t>
      </w:r>
      <w:r w:rsidR="00EE1139">
        <w:rPr>
          <w:lang w:val="en-CA"/>
        </w:rPr>
        <w:t xml:space="preserve">read them </w:t>
      </w:r>
      <w:r w:rsidR="00697D53">
        <w:rPr>
          <w:lang w:val="en-CA"/>
        </w:rPr>
        <w:t xml:space="preserve">as </w:t>
      </w:r>
      <w:r w:rsidR="00707470">
        <w:rPr>
          <w:lang w:val="en-CA"/>
        </w:rPr>
        <w:t xml:space="preserve">largely unconscious </w:t>
      </w:r>
      <w:r w:rsidR="00AA2779">
        <w:rPr>
          <w:lang w:val="en-CA"/>
        </w:rPr>
        <w:t xml:space="preserve">markers of a </w:t>
      </w:r>
      <w:r w:rsidR="00053C85">
        <w:rPr>
          <w:lang w:val="en-CA"/>
        </w:rPr>
        <w:t>self-</w:t>
      </w:r>
      <w:r w:rsidR="00AA2779">
        <w:rPr>
          <w:lang w:val="en-CA"/>
        </w:rPr>
        <w:t xml:space="preserve">gratifying </w:t>
      </w:r>
      <w:r w:rsidR="00053C85">
        <w:rPr>
          <w:lang w:val="en-CA"/>
        </w:rPr>
        <w:t xml:space="preserve">blindness to </w:t>
      </w:r>
      <w:r w:rsidR="00697D53">
        <w:rPr>
          <w:lang w:val="en-CA"/>
        </w:rPr>
        <w:t xml:space="preserve">the </w:t>
      </w:r>
      <w:r w:rsidR="003D348B">
        <w:rPr>
          <w:lang w:val="en-CA"/>
        </w:rPr>
        <w:t xml:space="preserve">“slow violence” </w:t>
      </w:r>
      <w:r w:rsidR="006836A4">
        <w:rPr>
          <w:lang w:val="en-CA"/>
        </w:rPr>
        <w:fldChar w:fldCharType="begin"/>
      </w:r>
      <w:r w:rsidR="006836A4">
        <w:rPr>
          <w:lang w:val="en-CA"/>
        </w:rPr>
        <w:instrText xml:space="preserve"> ADDIN EN.CITE &lt;EndNote&gt;&lt;Cite&gt;&lt;Author&gt;Nixon&lt;/Author&gt;&lt;Year&gt;2013&lt;/Year&gt;&lt;RecNum&gt;9054&lt;/RecNum&gt;&lt;DisplayText&gt;(Nixon 2013)&lt;/DisplayText&gt;&lt;record&gt;&lt;rec-number&gt;9054&lt;/rec-number&gt;&lt;foreign-keys&gt;&lt;key app="EN" db-id="z5dtt22fhdrfx0e0vem5afdwrvf0asxzrrx9" timestamp="1729964114"&gt;9054&lt;/key&gt;&lt;/foreign-keys&gt;&lt;ref-type name="Book"&gt;6&lt;/ref-type&gt;&lt;contributors&gt;&lt;authors&gt;&lt;author&gt;Rob Nixon&lt;/author&gt;&lt;/authors&gt;&lt;/contributors&gt;&lt;titles&gt;&lt;title&gt;Slow Violence and the Environmentalism of the Poor&lt;/title&gt;&lt;/titles&gt;&lt;dates&gt;&lt;year&gt;2013&lt;/year&gt;&lt;/dates&gt;&lt;pub-location&gt;Cambridge, MA&lt;/pub-location&gt;&lt;publisher&gt;Harvard University Press&lt;/publisher&gt;&lt;urls&gt;&lt;/urls&gt;&lt;/record&gt;&lt;/Cite&gt;&lt;/EndNote&gt;</w:instrText>
      </w:r>
      <w:r w:rsidR="006836A4">
        <w:rPr>
          <w:lang w:val="en-CA"/>
        </w:rPr>
        <w:fldChar w:fldCharType="separate"/>
      </w:r>
      <w:r w:rsidR="006836A4">
        <w:rPr>
          <w:noProof/>
          <w:lang w:val="en-CA"/>
        </w:rPr>
        <w:t>(Nixon 2013)</w:t>
      </w:r>
      <w:r w:rsidR="006836A4">
        <w:rPr>
          <w:lang w:val="en-CA"/>
        </w:rPr>
        <w:fldChar w:fldCharType="end"/>
      </w:r>
      <w:r w:rsidR="00302E9D">
        <w:rPr>
          <w:lang w:val="en-CA"/>
        </w:rPr>
        <w:t xml:space="preserve"> </w:t>
      </w:r>
      <w:r w:rsidR="007D08B5">
        <w:rPr>
          <w:lang w:val="en-CA"/>
        </w:rPr>
        <w:t xml:space="preserve">that both </w:t>
      </w:r>
      <w:r w:rsidR="0090479E">
        <w:rPr>
          <w:lang w:val="en-CA"/>
        </w:rPr>
        <w:t xml:space="preserve">the British and the “Laurentian” </w:t>
      </w:r>
      <w:r w:rsidR="007D08B5">
        <w:rPr>
          <w:lang w:val="en-CA"/>
        </w:rPr>
        <w:t>Empire</w:t>
      </w:r>
      <w:r w:rsidR="0090479E">
        <w:rPr>
          <w:lang w:val="en-CA"/>
        </w:rPr>
        <w:t>s</w:t>
      </w:r>
      <w:r w:rsidR="007D08B5">
        <w:rPr>
          <w:lang w:val="en-CA"/>
        </w:rPr>
        <w:t xml:space="preserve"> </w:t>
      </w:r>
      <w:r w:rsidR="0090479E">
        <w:rPr>
          <w:lang w:val="en-CA"/>
        </w:rPr>
        <w:t xml:space="preserve">have </w:t>
      </w:r>
      <w:r w:rsidR="0020145A">
        <w:rPr>
          <w:lang w:val="en-CA"/>
        </w:rPr>
        <w:t xml:space="preserve">directed against </w:t>
      </w:r>
      <w:r w:rsidR="00053C85">
        <w:rPr>
          <w:lang w:val="en-CA"/>
        </w:rPr>
        <w:t xml:space="preserve">Indigenous </w:t>
      </w:r>
      <w:r w:rsidR="002C75B1">
        <w:rPr>
          <w:lang w:val="en-CA"/>
        </w:rPr>
        <w:t>humanity</w:t>
      </w:r>
      <w:r w:rsidR="0090479E">
        <w:rPr>
          <w:lang w:val="en-CA"/>
        </w:rPr>
        <w:t>, collective identity,</w:t>
      </w:r>
      <w:r w:rsidR="002C75B1">
        <w:rPr>
          <w:lang w:val="en-CA"/>
        </w:rPr>
        <w:t xml:space="preserve"> and </w:t>
      </w:r>
      <w:r w:rsidR="00053C85">
        <w:rPr>
          <w:lang w:val="en-CA"/>
        </w:rPr>
        <w:t>sovereignty</w:t>
      </w:r>
      <w:r w:rsidR="009E2AAB">
        <w:rPr>
          <w:lang w:val="en-CA"/>
        </w:rPr>
        <w:t xml:space="preserve"> </w:t>
      </w:r>
      <w:r w:rsidR="006836A4">
        <w:rPr>
          <w:lang w:val="en-CA"/>
        </w:rPr>
        <w:fldChar w:fldCharType="begin"/>
      </w:r>
      <w:r w:rsidR="006836A4">
        <w:rPr>
          <w:lang w:val="en-CA"/>
        </w:rPr>
        <w:instrText xml:space="preserve"> ADDIN EN.CITE &lt;EndNote&gt;&lt;Cite&gt;&lt;Author&gt;Walton&lt;/Author&gt;&lt;Year&gt;1990&lt;/Year&gt;&lt;RecNum&gt;827&lt;/RecNum&gt;&lt;DisplayText&gt;(Walton 1990)&lt;/DisplayText&gt;&lt;record&gt;&lt;rec-number&gt;827&lt;/rec-number&gt;&lt;foreign-keys&gt;&lt;key app="EN" db-id="z5dtt22fhdrfx0e0vem5afdwrvf0asxzrrx9" timestamp="0"&gt;827&lt;/key&gt;&lt;/foreign-keys&gt;&lt;ref-type name="Journal Article"&gt;17&lt;/ref-type&gt;&lt;contributors&gt;&lt;authors&gt;&lt;author&gt;&lt;style face="normal" font="default" charset="133" size="100%"&gt;Paul H. Walton&lt;/style&gt;&lt;/author&gt;&lt;/authors&gt;&lt;/contributors&gt;&lt;titles&gt;&lt;title&gt;&lt;style face="normal" font="default" charset="133" size="100%"&gt;The Group of Seven and Northern Development&lt;/style&gt;&lt;/title&gt;&lt;secondary-title&gt;&lt;style face="normal" font="default" charset="133" size="100%"&gt;RACAR&lt;/style&gt;&lt;/secondary-title&gt;&lt;/titles&gt;&lt;pages&gt;&lt;style face="normal" font="default" charset="133" size="100%"&gt;171-179&lt;/style&gt;&lt;/pages&gt;&lt;volume&gt;&lt;style face="normal" font="default" charset="133" size="100%"&gt;17&lt;/style&gt;&lt;/volume&gt;&lt;number&gt;&lt;style face="normal" font="default" charset="133" size="100%"&gt;2&lt;/style&gt;&lt;/number&gt;&lt;keywords&gt;&lt;keyword&gt;art&lt;/keyword&gt;&lt;keyword&gt;history&lt;/keyword&gt;&lt;keyword&gt;canada&lt;/keyword&gt;&lt;keyword&gt;ontario&lt;/keyword&gt;&lt;keyword&gt;forestry&lt;/keyword&gt;&lt;/keywords&gt;&lt;dates&gt;&lt;year&gt;&lt;style face="normal" font="default" charset="133" size="100%"&gt;1990&lt;/style&gt;&lt;/year&gt;&lt;/dates&gt;&lt;urls&gt;&lt;/urls&gt;&lt;/record&gt;&lt;/Cite&gt;&lt;/EndNote&gt;</w:instrText>
      </w:r>
      <w:r w:rsidR="006836A4">
        <w:rPr>
          <w:lang w:val="en-CA"/>
        </w:rPr>
        <w:fldChar w:fldCharType="separate"/>
      </w:r>
      <w:r w:rsidR="006836A4">
        <w:rPr>
          <w:noProof/>
          <w:lang w:val="en-CA"/>
        </w:rPr>
        <w:t>(Walton 1990)</w:t>
      </w:r>
      <w:r w:rsidR="006836A4">
        <w:rPr>
          <w:lang w:val="en-CA"/>
        </w:rPr>
        <w:fldChar w:fldCharType="end"/>
      </w:r>
      <w:r w:rsidR="00697D53">
        <w:rPr>
          <w:lang w:val="en-CA"/>
        </w:rPr>
        <w:t>.</w:t>
      </w:r>
      <w:r w:rsidR="00E44B72">
        <w:rPr>
          <w:lang w:val="en-CA"/>
        </w:rPr>
        <w:t xml:space="preserve"> </w:t>
      </w:r>
      <w:r w:rsidR="00707470">
        <w:rPr>
          <w:lang w:val="en-CA"/>
        </w:rPr>
        <w:t xml:space="preserve">The influential political economy of that same period arguably bears the </w:t>
      </w:r>
      <w:r w:rsidR="001068D8">
        <w:rPr>
          <w:lang w:val="en-CA"/>
        </w:rPr>
        <w:t xml:space="preserve">same </w:t>
      </w:r>
      <w:r w:rsidR="00707470">
        <w:rPr>
          <w:lang w:val="en-CA"/>
        </w:rPr>
        <w:t>marks</w:t>
      </w:r>
      <w:r w:rsidR="009E2AAB">
        <w:rPr>
          <w:lang w:val="en-CA"/>
        </w:rPr>
        <w:t>,</w:t>
      </w:r>
      <w:r w:rsidR="00707470">
        <w:rPr>
          <w:lang w:val="en-CA"/>
        </w:rPr>
        <w:t xml:space="preserve"> </w:t>
      </w:r>
      <w:r w:rsidR="00211829">
        <w:rPr>
          <w:lang w:val="en-CA"/>
        </w:rPr>
        <w:t xml:space="preserve">and </w:t>
      </w:r>
      <w:r w:rsidR="001068D8">
        <w:rPr>
          <w:lang w:val="en-CA"/>
        </w:rPr>
        <w:t>in some respects</w:t>
      </w:r>
      <w:r w:rsidR="009E2AAB">
        <w:rPr>
          <w:lang w:val="en-CA"/>
        </w:rPr>
        <w:t>,</w:t>
      </w:r>
      <w:r w:rsidR="001068D8">
        <w:rPr>
          <w:lang w:val="en-CA"/>
        </w:rPr>
        <w:t xml:space="preserve"> the bad faith </w:t>
      </w:r>
      <w:r w:rsidR="00707470">
        <w:rPr>
          <w:lang w:val="en-CA"/>
        </w:rPr>
        <w:t xml:space="preserve">of those traumas </w:t>
      </w:r>
      <w:r w:rsidR="006836A4">
        <w:rPr>
          <w:lang w:val="en-CA"/>
        </w:rPr>
        <w:fldChar w:fldCharType="begin">
          <w:fldData xml:space="preserve">PEVuZE5vdGU+PENpdGU+PEF1dGhvcj5XYXRzb248L0F1dGhvcj48WWVhcj4yMDA2PC9ZZWFyPjxS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</w:fldData>
        </w:fldChar>
      </w:r>
      <w:r w:rsidR="006836A4">
        <w:rPr>
          <w:lang w:val="en-CA"/>
        </w:rPr>
        <w:instrText xml:space="preserve"> ADDIN EN.CITE </w:instrText>
      </w:r>
      <w:r w:rsidR="006836A4">
        <w:rPr>
          <w:lang w:val="en-CA"/>
        </w:rPr>
        <w:fldChar w:fldCharType="begin">
          <w:fldData xml:space="preserve">PEVuZE5vdGU+PENpdGU+PEF1dGhvcj5XYXRzb248L0F1dGhvcj48WWVhcj4yMDA2PC9ZZWFyPjxS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Abele and Stasiulus 1989, Watson 2006)</w:t>
      </w:r>
      <w:r w:rsidR="006836A4">
        <w:rPr>
          <w:lang w:val="en-CA"/>
        </w:rPr>
        <w:fldChar w:fldCharType="end"/>
      </w:r>
      <w:r w:rsidR="009E2AAB">
        <w:rPr>
          <w:lang w:val="en-CA"/>
        </w:rPr>
        <w:t>.</w:t>
      </w:r>
      <w:r w:rsidR="00211829">
        <w:rPr>
          <w:lang w:val="en-CA"/>
        </w:rPr>
        <w:t xml:space="preserve"> </w:t>
      </w:r>
      <w:r w:rsidR="00C34CBB">
        <w:rPr>
          <w:lang w:val="en-CA"/>
        </w:rPr>
        <w:t xml:space="preserve">In combination, they </w:t>
      </w:r>
      <w:r w:rsidR="004D17FC">
        <w:rPr>
          <w:lang w:val="en-CA"/>
        </w:rPr>
        <w:t>surely</w:t>
      </w:r>
      <w:r w:rsidR="00E44B72">
        <w:rPr>
          <w:lang w:val="en-CA"/>
        </w:rPr>
        <w:t xml:space="preserve"> unsettle what “home</w:t>
      </w:r>
      <w:r w:rsidR="00513735">
        <w:rPr>
          <w:lang w:val="en-CA"/>
        </w:rPr>
        <w:t xml:space="preserve"> front</w:t>
      </w:r>
      <w:r w:rsidR="00E44B72">
        <w:rPr>
          <w:lang w:val="en-CA"/>
        </w:rPr>
        <w:t xml:space="preserve">” </w:t>
      </w:r>
      <w:r w:rsidR="007C5ECE">
        <w:rPr>
          <w:lang w:val="en-CA"/>
        </w:rPr>
        <w:t xml:space="preserve">should have </w:t>
      </w:r>
      <w:r w:rsidR="00E44B72">
        <w:rPr>
          <w:lang w:val="en-CA"/>
        </w:rPr>
        <w:t>mean</w:t>
      </w:r>
      <w:r w:rsidR="007C5ECE">
        <w:rPr>
          <w:lang w:val="en-CA"/>
        </w:rPr>
        <w:t>t</w:t>
      </w:r>
      <w:r w:rsidR="00513735">
        <w:rPr>
          <w:lang w:val="en-CA"/>
        </w:rPr>
        <w:t xml:space="preserve"> to a settler </w:t>
      </w:r>
      <w:r w:rsidR="007C5ECE">
        <w:rPr>
          <w:lang w:val="en-CA"/>
        </w:rPr>
        <w:t>veteran of that period</w:t>
      </w:r>
      <w:r w:rsidR="00C34CBB">
        <w:rPr>
          <w:lang w:val="en-CA"/>
        </w:rPr>
        <w:t xml:space="preserve"> – and to Canadian settlers today</w:t>
      </w:r>
      <w:r w:rsidR="003E7D65">
        <w:rPr>
          <w:lang w:val="en-CA"/>
        </w:rPr>
        <w:t xml:space="preserve"> -</w:t>
      </w:r>
      <w:r w:rsidR="00C34CBB">
        <w:rPr>
          <w:lang w:val="en-CA"/>
        </w:rPr>
        <w:t xml:space="preserve"> rather than what it did</w:t>
      </w:r>
      <w:r w:rsidR="003E7D65">
        <w:rPr>
          <w:lang w:val="en-CA"/>
        </w:rPr>
        <w:t xml:space="preserve"> (and does)</w:t>
      </w:r>
      <w:r w:rsidR="001746B8">
        <w:rPr>
          <w:lang w:val="en-CA"/>
        </w:rPr>
        <w:t xml:space="preserve">. </w:t>
      </w:r>
      <w:r w:rsidR="00226947">
        <w:rPr>
          <w:lang w:val="en-CA"/>
        </w:rPr>
        <w:t>All three themes</w:t>
      </w:r>
      <w:r w:rsidR="00087EE7">
        <w:rPr>
          <w:lang w:val="en-CA"/>
        </w:rPr>
        <w:t xml:space="preserve"> cast shade on any </w:t>
      </w:r>
      <w:r w:rsidR="00342D6F">
        <w:rPr>
          <w:lang w:val="en-CA"/>
        </w:rPr>
        <w:t>“</w:t>
      </w:r>
      <w:r w:rsidR="00087EE7">
        <w:rPr>
          <w:lang w:val="en-CA"/>
        </w:rPr>
        <w:t>new world</w:t>
      </w:r>
      <w:r w:rsidR="00342D6F">
        <w:rPr>
          <w:lang w:val="en-CA"/>
        </w:rPr>
        <w:t>”</w:t>
      </w:r>
      <w:r w:rsidR="00087EE7">
        <w:rPr>
          <w:lang w:val="en-CA"/>
        </w:rPr>
        <w:t xml:space="preserve"> that we might make </w:t>
      </w:r>
      <w:r w:rsidR="003E7D65">
        <w:rPr>
          <w:lang w:val="en-CA"/>
        </w:rPr>
        <w:t xml:space="preserve">for </w:t>
      </w:r>
      <w:r w:rsidR="00110AF6">
        <w:rPr>
          <w:lang w:val="en-CA"/>
        </w:rPr>
        <w:t xml:space="preserve">our own </w:t>
      </w:r>
      <w:r w:rsidR="00DA3616">
        <w:rPr>
          <w:lang w:val="en-CA"/>
        </w:rPr>
        <w:t>future</w:t>
      </w:r>
      <w:r w:rsidR="00087EE7">
        <w:rPr>
          <w:lang w:val="en-CA"/>
        </w:rPr>
        <w:t>.</w:t>
      </w:r>
    </w:p>
    <w:p w14:paraId="12D9BDD2" w14:textId="76A4B939" w:rsidR="00302FFB" w:rsidRDefault="00C000A7">
      <w:pPr>
        <w:rPr>
          <w:lang w:val="en-CA"/>
        </w:rPr>
      </w:pPr>
      <w:r>
        <w:rPr>
          <w:lang w:val="en-CA"/>
        </w:rPr>
        <w:lastRenderedPageBreak/>
        <w:t xml:space="preserve">I </w:t>
      </w:r>
      <w:r w:rsidR="000D11A3">
        <w:rPr>
          <w:lang w:val="en-CA"/>
        </w:rPr>
        <w:t>read Nash’s title</w:t>
      </w:r>
      <w:r w:rsidR="00513735">
        <w:rPr>
          <w:lang w:val="en-CA"/>
        </w:rPr>
        <w:t xml:space="preserve"> </w:t>
      </w:r>
      <w:r w:rsidR="003C69BD">
        <w:rPr>
          <w:lang w:val="en-CA"/>
        </w:rPr>
        <w:t xml:space="preserve">here </w:t>
      </w:r>
      <w:r>
        <w:rPr>
          <w:lang w:val="en-CA"/>
        </w:rPr>
        <w:t xml:space="preserve">with an eye to </w:t>
      </w:r>
      <w:r w:rsidR="00685E53">
        <w:rPr>
          <w:lang w:val="en-CA"/>
        </w:rPr>
        <w:t>present</w:t>
      </w:r>
      <w:r w:rsidR="00C306D6">
        <w:rPr>
          <w:lang w:val="en-CA"/>
        </w:rPr>
        <w:t>-day</w:t>
      </w:r>
      <w:r w:rsidR="00685E53">
        <w:rPr>
          <w:lang w:val="en-CA"/>
        </w:rPr>
        <w:t xml:space="preserve"> </w:t>
      </w:r>
      <w:r w:rsidR="00C24924">
        <w:rPr>
          <w:lang w:val="en-CA"/>
        </w:rPr>
        <w:t>cris</w:t>
      </w:r>
      <w:r w:rsidR="00EB25C7">
        <w:rPr>
          <w:lang w:val="en-CA"/>
        </w:rPr>
        <w:t>e</w:t>
      </w:r>
      <w:r w:rsidR="00C24924">
        <w:rPr>
          <w:lang w:val="en-CA"/>
        </w:rPr>
        <w:t>s</w:t>
      </w:r>
      <w:r>
        <w:rPr>
          <w:lang w:val="en-CA"/>
        </w:rPr>
        <w:t xml:space="preserve"> and what to do about them</w:t>
      </w:r>
      <w:r w:rsidR="007D35CA">
        <w:rPr>
          <w:lang w:val="en-CA"/>
        </w:rPr>
        <w:t xml:space="preserve">. </w:t>
      </w:r>
      <w:r w:rsidR="00DA3616">
        <w:rPr>
          <w:lang w:val="en-CA"/>
        </w:rPr>
        <w:t xml:space="preserve">Reading it as something with relevance for </w:t>
      </w:r>
      <w:r w:rsidR="00CA0A2A">
        <w:rPr>
          <w:lang w:val="en-CA"/>
        </w:rPr>
        <w:t>the aftermath of a</w:t>
      </w:r>
      <w:r w:rsidR="009006BA">
        <w:rPr>
          <w:lang w:val="en-CA"/>
        </w:rPr>
        <w:t xml:space="preserve"> </w:t>
      </w:r>
      <w:r w:rsidR="00CA0693">
        <w:rPr>
          <w:lang w:val="en-CA"/>
        </w:rPr>
        <w:t>“</w:t>
      </w:r>
      <w:r w:rsidR="009B2CF4">
        <w:rPr>
          <w:lang w:val="en-CA"/>
        </w:rPr>
        <w:t>war with the wilderness</w:t>
      </w:r>
      <w:r w:rsidR="00CA0693">
        <w:rPr>
          <w:lang w:val="en-CA"/>
        </w:rPr>
        <w:t>”</w:t>
      </w:r>
      <w:r w:rsidR="00AF2C22">
        <w:rPr>
          <w:lang w:val="en-CA"/>
        </w:rPr>
        <w:t xml:space="preserve"> implies </w:t>
      </w:r>
      <w:r w:rsidR="00701077">
        <w:rPr>
          <w:lang w:val="en-CA"/>
        </w:rPr>
        <w:t xml:space="preserve">that </w:t>
      </w:r>
      <w:r w:rsidR="005137E1">
        <w:rPr>
          <w:lang w:val="en-CA"/>
        </w:rPr>
        <w:t xml:space="preserve">non-human </w:t>
      </w:r>
      <w:r w:rsidR="00CA0693">
        <w:rPr>
          <w:lang w:val="en-CA"/>
        </w:rPr>
        <w:t>nature</w:t>
      </w:r>
      <w:r w:rsidR="008A4C1E">
        <w:rPr>
          <w:lang w:val="en-CA"/>
        </w:rPr>
        <w:t xml:space="preserve"> </w:t>
      </w:r>
      <w:r w:rsidR="0045119D">
        <w:rPr>
          <w:lang w:val="en-CA"/>
        </w:rPr>
        <w:t xml:space="preserve">has been </w:t>
      </w:r>
      <w:r w:rsidR="0065682E">
        <w:rPr>
          <w:lang w:val="en-CA"/>
        </w:rPr>
        <w:t>misread and mistreated</w:t>
      </w:r>
      <w:r w:rsidR="00795E9C">
        <w:rPr>
          <w:lang w:val="en-CA"/>
        </w:rPr>
        <w:t xml:space="preserve"> as </w:t>
      </w:r>
      <w:r w:rsidR="008A4C1E">
        <w:rPr>
          <w:lang w:val="en-CA"/>
        </w:rPr>
        <w:t xml:space="preserve">a </w:t>
      </w:r>
      <w:r w:rsidR="006C43D3">
        <w:rPr>
          <w:lang w:val="en-CA"/>
        </w:rPr>
        <w:t>series of “</w:t>
      </w:r>
      <w:r w:rsidR="008A4C1E">
        <w:rPr>
          <w:lang w:val="en-CA"/>
        </w:rPr>
        <w:t>limit</w:t>
      </w:r>
      <w:r w:rsidR="006C43D3">
        <w:rPr>
          <w:lang w:val="en-CA"/>
        </w:rPr>
        <w:t>s to capital”</w:t>
      </w:r>
      <w:r w:rsidR="008A4C1E">
        <w:rPr>
          <w:lang w:val="en-CA"/>
        </w:rPr>
        <w:t xml:space="preserve"> </w:t>
      </w:r>
      <w:r w:rsidR="006C43D3">
        <w:rPr>
          <w:lang w:val="en-CA"/>
        </w:rPr>
        <w:t xml:space="preserve">(Harvey 1982) </w:t>
      </w:r>
      <w:r w:rsidR="00701077">
        <w:rPr>
          <w:lang w:val="en-CA"/>
        </w:rPr>
        <w:t xml:space="preserve">that </w:t>
      </w:r>
      <w:r w:rsidR="008A4C1E">
        <w:rPr>
          <w:lang w:val="en-CA"/>
        </w:rPr>
        <w:t>settler society</w:t>
      </w:r>
      <w:r w:rsidR="00701077">
        <w:rPr>
          <w:lang w:val="en-CA"/>
        </w:rPr>
        <w:t xml:space="preserve"> </w:t>
      </w:r>
      <w:r w:rsidR="00B30110">
        <w:rPr>
          <w:lang w:val="en-CA"/>
        </w:rPr>
        <w:t xml:space="preserve">and settler capital </w:t>
      </w:r>
      <w:r w:rsidR="00795E9C">
        <w:rPr>
          <w:lang w:val="en-CA"/>
        </w:rPr>
        <w:t xml:space="preserve">can </w:t>
      </w:r>
      <w:r w:rsidR="001642F5">
        <w:rPr>
          <w:lang w:val="en-CA"/>
        </w:rPr>
        <w:t xml:space="preserve">partly and periodically </w:t>
      </w:r>
      <w:r w:rsidR="00701077">
        <w:rPr>
          <w:lang w:val="en-CA"/>
        </w:rPr>
        <w:t>overcome</w:t>
      </w:r>
      <w:r w:rsidR="00A15161">
        <w:rPr>
          <w:lang w:val="en-CA"/>
        </w:rPr>
        <w:t xml:space="preserve">; </w:t>
      </w:r>
      <w:r w:rsidR="00F00B5A">
        <w:rPr>
          <w:lang w:val="en-CA"/>
        </w:rPr>
        <w:t xml:space="preserve">this </w:t>
      </w:r>
      <w:r w:rsidR="00B76A41">
        <w:rPr>
          <w:lang w:val="en-CA"/>
        </w:rPr>
        <w:t xml:space="preserve">iterated </w:t>
      </w:r>
      <w:r w:rsidR="00F00B5A">
        <w:rPr>
          <w:lang w:val="en-CA"/>
        </w:rPr>
        <w:t xml:space="preserve">overcoming </w:t>
      </w:r>
      <w:r w:rsidR="00CA0A2A">
        <w:rPr>
          <w:lang w:val="en-CA"/>
        </w:rPr>
        <w:t xml:space="preserve">has </w:t>
      </w:r>
      <w:r w:rsidR="00322130">
        <w:rPr>
          <w:lang w:val="en-CA"/>
        </w:rPr>
        <w:t>yield</w:t>
      </w:r>
      <w:r w:rsidR="00CA0A2A">
        <w:rPr>
          <w:lang w:val="en-CA"/>
        </w:rPr>
        <w:t>ed</w:t>
      </w:r>
      <w:r w:rsidR="00322130">
        <w:rPr>
          <w:lang w:val="en-CA"/>
        </w:rPr>
        <w:t xml:space="preserve"> </w:t>
      </w:r>
      <w:r w:rsidR="00D00476">
        <w:rPr>
          <w:lang w:val="en-CA"/>
        </w:rPr>
        <w:t>once</w:t>
      </w:r>
      <w:r w:rsidR="00B76A41">
        <w:rPr>
          <w:lang w:val="en-CA"/>
        </w:rPr>
        <w:t>-</w:t>
      </w:r>
      <w:r w:rsidR="004A097E">
        <w:rPr>
          <w:lang w:val="en-CA"/>
        </w:rPr>
        <w:t>unimagin</w:t>
      </w:r>
      <w:r w:rsidR="00D00476">
        <w:rPr>
          <w:lang w:val="en-CA"/>
        </w:rPr>
        <w:t>ed</w:t>
      </w:r>
      <w:r w:rsidR="004A097E">
        <w:rPr>
          <w:lang w:val="en-CA"/>
        </w:rPr>
        <w:t xml:space="preserve"> and </w:t>
      </w:r>
      <w:r w:rsidR="00B76A41">
        <w:rPr>
          <w:lang w:val="en-CA"/>
        </w:rPr>
        <w:t>-</w:t>
      </w:r>
      <w:r w:rsidR="004A097E">
        <w:rPr>
          <w:lang w:val="en-CA"/>
        </w:rPr>
        <w:t xml:space="preserve">unlimited </w:t>
      </w:r>
      <w:r w:rsidR="00D462CD">
        <w:rPr>
          <w:lang w:val="en-CA"/>
        </w:rPr>
        <w:t>riches</w:t>
      </w:r>
      <w:r w:rsidR="00BF39F7">
        <w:rPr>
          <w:lang w:val="en-CA"/>
        </w:rPr>
        <w:t>.</w:t>
      </w:r>
      <w:r w:rsidR="008C6211">
        <w:rPr>
          <w:lang w:val="en-CA"/>
        </w:rPr>
        <w:t xml:space="preserve"> </w:t>
      </w:r>
      <w:r w:rsidR="00275FAB">
        <w:rPr>
          <w:lang w:val="en-CA"/>
        </w:rPr>
        <w:t xml:space="preserve">Those riches </w:t>
      </w:r>
      <w:r w:rsidR="00E339A4">
        <w:rPr>
          <w:lang w:val="en-CA"/>
        </w:rPr>
        <w:t xml:space="preserve">allowed </w:t>
      </w:r>
      <w:r w:rsidR="00744CC2">
        <w:rPr>
          <w:lang w:val="en-CA"/>
        </w:rPr>
        <w:t xml:space="preserve">beneficiaries </w:t>
      </w:r>
      <w:r w:rsidR="00E339A4">
        <w:rPr>
          <w:lang w:val="en-CA"/>
        </w:rPr>
        <w:t>to feast</w:t>
      </w:r>
      <w:r w:rsidR="00275FAB">
        <w:rPr>
          <w:lang w:val="en-CA"/>
        </w:rPr>
        <w:t>, especially</w:t>
      </w:r>
      <w:r w:rsidR="00E339A4">
        <w:rPr>
          <w:lang w:val="en-CA"/>
        </w:rPr>
        <w:t xml:space="preserve"> </w:t>
      </w:r>
      <w:r w:rsidR="00744CC2">
        <w:rPr>
          <w:lang w:val="en-CA"/>
        </w:rPr>
        <w:t>in more settled areas</w:t>
      </w:r>
      <w:r w:rsidR="00E339A4">
        <w:rPr>
          <w:lang w:val="en-CA"/>
        </w:rPr>
        <w:t xml:space="preserve">, but </w:t>
      </w:r>
      <w:r w:rsidR="00302FFB">
        <w:rPr>
          <w:lang w:val="en-CA"/>
        </w:rPr>
        <w:t xml:space="preserve">not without leaving </w:t>
      </w:r>
      <w:r w:rsidR="008C6211">
        <w:rPr>
          <w:lang w:val="en-CA"/>
        </w:rPr>
        <w:t xml:space="preserve">an unpaid bill </w:t>
      </w:r>
      <w:r w:rsidR="00BF39F7">
        <w:rPr>
          <w:lang w:val="en-CA"/>
        </w:rPr>
        <w:t>on the table</w:t>
      </w:r>
      <w:r w:rsidR="00D462CD">
        <w:rPr>
          <w:lang w:val="en-CA"/>
        </w:rPr>
        <w:t xml:space="preserve">. </w:t>
      </w:r>
      <w:r w:rsidR="00754D8C">
        <w:rPr>
          <w:lang w:val="en-CA"/>
        </w:rPr>
        <w:t xml:space="preserve">Second, </w:t>
      </w:r>
      <w:r w:rsidR="007D00E1">
        <w:rPr>
          <w:lang w:val="en-CA"/>
        </w:rPr>
        <w:t xml:space="preserve">a war with the wilderness </w:t>
      </w:r>
      <w:r w:rsidR="00A65552">
        <w:rPr>
          <w:lang w:val="en-CA"/>
        </w:rPr>
        <w:t xml:space="preserve">draws attention to </w:t>
      </w:r>
      <w:r w:rsidR="007D00E1">
        <w:rPr>
          <w:lang w:val="en-CA"/>
        </w:rPr>
        <w:t xml:space="preserve">ecological communities that </w:t>
      </w:r>
      <w:r w:rsidR="005F5E00">
        <w:rPr>
          <w:lang w:val="en-CA"/>
        </w:rPr>
        <w:t xml:space="preserve">violence </w:t>
      </w:r>
      <w:r w:rsidR="007D00E1">
        <w:rPr>
          <w:lang w:val="en-CA"/>
        </w:rPr>
        <w:t>undoes and remakes</w:t>
      </w:r>
      <w:r w:rsidR="00D00476">
        <w:rPr>
          <w:lang w:val="en-CA"/>
        </w:rPr>
        <w:t xml:space="preserve">, not human communities </w:t>
      </w:r>
      <w:r w:rsidR="00C406F4">
        <w:rPr>
          <w:lang w:val="en-CA"/>
        </w:rPr>
        <w:t xml:space="preserve">alone </w:t>
      </w:r>
      <w:r w:rsidR="006836A4">
        <w:rPr>
          <w:lang w:val="en-CA"/>
        </w:rPr>
        <w:fldChar w:fldCharType="begin"/>
      </w:r>
      <w:r w:rsidR="006836A4">
        <w:rPr>
          <w:lang w:val="en-CA"/>
        </w:rPr>
        <w:instrText xml:space="preserve"> ADDIN EN.CITE &lt;EndNote&gt;&lt;Cite&gt;&lt;Author&gt;Shapiro&lt;/Author&gt;&lt;Year&gt;2021&lt;/Year&gt;&lt;RecNum&gt;8680&lt;/RecNum&gt;&lt;Prefix&gt;compare &lt;/Prefix&gt;&lt;DisplayText&gt;(compare McNeish and Logan 2012, Shapiro and McNeish 2021)&lt;/DisplayText&gt;&lt;record&gt;&lt;rec-number&gt;8680&lt;/rec-number&gt;&lt;foreign-keys&gt;&lt;key app="EN" db-id="z5dtt22fhdrfx0e0vem5afdwrvf0asxzrrx9" timestamp="1665514959"&gt;8680&lt;/key&gt;&lt;/foreign-keys&gt;&lt;ref-type name="Edited Book"&gt;28&lt;/ref-type&gt;&lt;contributors&gt;&lt;authors&gt;&lt;author&gt;Judith Shapiro&lt;/author&gt;&lt;author&gt;John-Andrew McNeish&lt;/author&gt;&lt;/authors&gt;&lt;/contributors&gt;&lt;titles&gt;&lt;title&gt;Our Extractive Age: Expressions of Violence and Resistance&lt;/title&gt;&lt;/titles&gt;&lt;dates&gt;&lt;year&gt;2021&lt;/year&gt;&lt;/dates&gt;&lt;pub-location&gt;New York, NY&lt;/pub-location&gt;&lt;publisher&gt;Routledge&lt;/publisher&gt;&lt;urls&gt;&lt;/urls&gt;&lt;/record&gt;&lt;/Cite&gt;&lt;Cite&gt;&lt;Author&gt;McNeish&lt;/Author&gt;&lt;Year&gt;2012&lt;/Year&gt;&lt;RecNum&gt;3431&lt;/RecNum&gt;&lt;record&gt;&lt;rec-number&gt;3431&lt;/rec-number&gt;&lt;foreign-keys&gt;&lt;key app="EN" db-id="z5dtt22fhdrfx0e0vem5afdwrvf0asxzrrx9" timestamp="1627532053"&gt;3431&lt;/key&gt;&lt;/foreign-keys&gt;&lt;ref-type name="Edited Book"&gt;28&lt;/ref-type&gt;&lt;contributors&gt;&lt;authors&gt;&lt;author&gt;John-Andrew McNeish&lt;/author&gt;&lt;author&gt;Owen Logan&lt;/author&gt;&lt;/authors&gt;&lt;/contributors&gt;&lt;titles&gt;&lt;title&gt;Flammable Societies: Studies on the Socio-Economics of Oil and Gas&lt;/title&gt;&lt;alt-title&gt;FS&lt;/alt-title&gt;&lt;short-title&gt;Flammable Societies&lt;/short-title&gt;&lt;/titles&gt;&lt;pages&gt;370&lt;/pages&gt;&lt;keywords&gt;&lt;keyword&gt;Bolivia&lt;/keyword&gt;&lt;keyword&gt;oil&lt;/keyword&gt;&lt;/keywords&gt;&lt;dates&gt;&lt;year&gt;2012&lt;/year&gt;&lt;/dates&gt;&lt;pub-location&gt;London&lt;/pub-location&gt;&lt;publisher&gt;Pluto Press&lt;/publisher&gt;&lt;urls&gt;&lt;/urls&gt;&lt;/record&gt;&lt;/Cite&gt;&lt;/EndNote&gt;</w:instrText>
      </w:r>
      <w:r w:rsidR="006836A4">
        <w:rPr>
          <w:lang w:val="en-CA"/>
        </w:rPr>
        <w:fldChar w:fldCharType="separate"/>
      </w:r>
      <w:r w:rsidR="006836A4">
        <w:rPr>
          <w:noProof/>
          <w:lang w:val="en-CA"/>
        </w:rPr>
        <w:t>(compare McNeish and Logan 2012, Shapiro and McNeish 2021)</w:t>
      </w:r>
      <w:r w:rsidR="006836A4">
        <w:rPr>
          <w:lang w:val="en-CA"/>
        </w:rPr>
        <w:fldChar w:fldCharType="end"/>
      </w:r>
      <w:r w:rsidR="009B2CF4">
        <w:rPr>
          <w:lang w:val="en-CA"/>
        </w:rPr>
        <w:t xml:space="preserve">. </w:t>
      </w:r>
    </w:p>
    <w:p w14:paraId="5D814ACB" w14:textId="3A4026DA" w:rsidR="00493032" w:rsidRPr="00F341AC" w:rsidRDefault="00754D8C">
      <w:pPr>
        <w:rPr>
          <w:lang w:val="en-CA"/>
        </w:rPr>
      </w:pPr>
      <w:r>
        <w:rPr>
          <w:lang w:val="en-CA"/>
        </w:rPr>
        <w:t>Third</w:t>
      </w:r>
      <w:r w:rsidR="009B2CF4">
        <w:rPr>
          <w:lang w:val="en-CA"/>
        </w:rPr>
        <w:t xml:space="preserve">, </w:t>
      </w:r>
      <w:r w:rsidR="00F35696">
        <w:rPr>
          <w:lang w:val="en-CA"/>
        </w:rPr>
        <w:t xml:space="preserve">the dawn that rises over </w:t>
      </w:r>
      <w:r w:rsidR="00AB4371">
        <w:rPr>
          <w:lang w:val="en-CA"/>
        </w:rPr>
        <w:t xml:space="preserve">Nash’s </w:t>
      </w:r>
      <w:r w:rsidR="000F1FB5">
        <w:rPr>
          <w:lang w:val="en-CA"/>
        </w:rPr>
        <w:t xml:space="preserve">specifically </w:t>
      </w:r>
      <w:r w:rsidRPr="000F1FB5">
        <w:rPr>
          <w:i/>
          <w:iCs/>
          <w:lang w:val="en-CA"/>
        </w:rPr>
        <w:t>war-torn</w:t>
      </w:r>
      <w:r>
        <w:rPr>
          <w:lang w:val="en-CA"/>
        </w:rPr>
        <w:t xml:space="preserve"> </w:t>
      </w:r>
      <w:r w:rsidR="004C3242" w:rsidRPr="000F1FB5">
        <w:rPr>
          <w:i/>
          <w:iCs/>
          <w:lang w:val="en-CA"/>
        </w:rPr>
        <w:t>landscape</w:t>
      </w:r>
      <w:r w:rsidR="004C3242">
        <w:rPr>
          <w:lang w:val="en-CA"/>
        </w:rPr>
        <w:t xml:space="preserve"> </w:t>
      </w:r>
      <w:r w:rsidR="00A65552">
        <w:rPr>
          <w:lang w:val="en-CA"/>
        </w:rPr>
        <w:t xml:space="preserve">conjoins </w:t>
      </w:r>
      <w:r w:rsidR="00920F65">
        <w:rPr>
          <w:lang w:val="en-CA"/>
        </w:rPr>
        <w:t xml:space="preserve">1) </w:t>
      </w:r>
      <w:r w:rsidR="004F3097">
        <w:rPr>
          <w:lang w:val="en-CA"/>
        </w:rPr>
        <w:t xml:space="preserve">the place of </w:t>
      </w:r>
      <w:r w:rsidR="004F3097" w:rsidRPr="004A5FDD">
        <w:rPr>
          <w:i/>
          <w:iCs/>
          <w:lang w:val="en-CA"/>
        </w:rPr>
        <w:t>ground</w:t>
      </w:r>
      <w:r w:rsidR="004F3097">
        <w:rPr>
          <w:lang w:val="en-CA"/>
        </w:rPr>
        <w:t xml:space="preserve"> and </w:t>
      </w:r>
      <w:r w:rsidR="004F3097" w:rsidRPr="004A5FDD">
        <w:rPr>
          <w:i/>
          <w:iCs/>
          <w:lang w:val="en-CA"/>
        </w:rPr>
        <w:t>terrain</w:t>
      </w:r>
      <w:r w:rsidR="00E91081" w:rsidRPr="00E91081">
        <w:rPr>
          <w:lang w:val="en-CA"/>
        </w:rPr>
        <w:t xml:space="preserve"> </w:t>
      </w:r>
      <w:r w:rsidR="00E91081">
        <w:rPr>
          <w:lang w:val="en-CA"/>
        </w:rPr>
        <w:t>in the day that is dawning</w:t>
      </w:r>
      <w:r w:rsidR="0024651F">
        <w:rPr>
          <w:lang w:val="en-CA"/>
        </w:rPr>
        <w:t xml:space="preserve">, </w:t>
      </w:r>
      <w:r w:rsidR="00E91081">
        <w:rPr>
          <w:lang w:val="en-CA"/>
        </w:rPr>
        <w:t xml:space="preserve">as </w:t>
      </w:r>
      <w:r w:rsidR="001A2B34">
        <w:rPr>
          <w:lang w:val="en-CA"/>
        </w:rPr>
        <w:t xml:space="preserve">rural </w:t>
      </w:r>
      <w:r w:rsidR="00E91081">
        <w:rPr>
          <w:lang w:val="en-CA"/>
        </w:rPr>
        <w:t xml:space="preserve">landscapes </w:t>
      </w:r>
      <w:r w:rsidR="00A40079">
        <w:rPr>
          <w:lang w:val="en-CA"/>
        </w:rPr>
        <w:t xml:space="preserve">– valuable in their own right -- </w:t>
      </w:r>
      <w:r w:rsidR="004F3097">
        <w:rPr>
          <w:lang w:val="en-CA"/>
        </w:rPr>
        <w:t xml:space="preserve">disrupted </w:t>
      </w:r>
      <w:r w:rsidR="00A40079">
        <w:rPr>
          <w:lang w:val="en-CA"/>
        </w:rPr>
        <w:t xml:space="preserve">through </w:t>
      </w:r>
      <w:r w:rsidR="00C60FC7">
        <w:rPr>
          <w:lang w:val="en-CA"/>
        </w:rPr>
        <w:t xml:space="preserve">recent </w:t>
      </w:r>
      <w:r w:rsidR="00E91081">
        <w:rPr>
          <w:lang w:val="en-CA"/>
        </w:rPr>
        <w:t xml:space="preserve">violent </w:t>
      </w:r>
      <w:r w:rsidR="004F3097">
        <w:rPr>
          <w:lang w:val="en-CA"/>
        </w:rPr>
        <w:t>conflict</w:t>
      </w:r>
      <w:r w:rsidR="00D25F93">
        <w:rPr>
          <w:lang w:val="en-CA"/>
        </w:rPr>
        <w:t xml:space="preserve">; and </w:t>
      </w:r>
      <w:r w:rsidR="00920F65">
        <w:rPr>
          <w:lang w:val="en-CA"/>
        </w:rPr>
        <w:t xml:space="preserve">2) </w:t>
      </w:r>
      <w:r w:rsidR="0024651F">
        <w:rPr>
          <w:lang w:val="en-CA"/>
        </w:rPr>
        <w:t xml:space="preserve">the place of </w:t>
      </w:r>
      <w:r w:rsidR="0024651F">
        <w:rPr>
          <w:i/>
          <w:iCs/>
          <w:lang w:val="en-CA"/>
        </w:rPr>
        <w:t xml:space="preserve">ground </w:t>
      </w:r>
      <w:r w:rsidR="0024651F" w:rsidRPr="0024651F">
        <w:rPr>
          <w:lang w:val="en-CA"/>
        </w:rPr>
        <w:t>and</w:t>
      </w:r>
      <w:r w:rsidR="0024651F">
        <w:rPr>
          <w:i/>
          <w:iCs/>
          <w:lang w:val="en-CA"/>
        </w:rPr>
        <w:t xml:space="preserve"> terrain</w:t>
      </w:r>
      <w:r w:rsidR="001B4893">
        <w:rPr>
          <w:i/>
          <w:iCs/>
          <w:lang w:val="en-CA"/>
        </w:rPr>
        <w:t xml:space="preserve"> </w:t>
      </w:r>
      <w:r w:rsidR="00100EEE">
        <w:rPr>
          <w:lang w:val="en-CA"/>
        </w:rPr>
        <w:t xml:space="preserve">as a legacy of </w:t>
      </w:r>
      <w:r w:rsidR="001B4893">
        <w:rPr>
          <w:lang w:val="en-CA"/>
        </w:rPr>
        <w:t xml:space="preserve">the </w:t>
      </w:r>
      <w:r w:rsidR="003E6F4C">
        <w:rPr>
          <w:lang w:val="en-CA"/>
        </w:rPr>
        <w:t xml:space="preserve">day </w:t>
      </w:r>
      <w:r w:rsidR="001B4893">
        <w:rPr>
          <w:lang w:val="en-CA"/>
        </w:rPr>
        <w:t>that has just past</w:t>
      </w:r>
      <w:r w:rsidR="003E6F4C">
        <w:rPr>
          <w:lang w:val="en-CA"/>
        </w:rPr>
        <w:t xml:space="preserve">, as </w:t>
      </w:r>
      <w:r w:rsidR="00B905F1">
        <w:rPr>
          <w:lang w:val="en-CA"/>
        </w:rPr>
        <w:t xml:space="preserve">newly transformed </w:t>
      </w:r>
      <w:r w:rsidR="006B02DD">
        <w:rPr>
          <w:lang w:val="en-CA"/>
        </w:rPr>
        <w:t>“</w:t>
      </w:r>
      <w:r w:rsidR="00D01EDD" w:rsidRPr="0063451E">
        <w:rPr>
          <w:i/>
          <w:iCs/>
          <w:lang w:val="en-CA"/>
        </w:rPr>
        <w:t>strategic-relational</w:t>
      </w:r>
      <w:r w:rsidR="006B02DD">
        <w:rPr>
          <w:i/>
          <w:iCs/>
          <w:lang w:val="en-CA"/>
        </w:rPr>
        <w:t>”</w:t>
      </w:r>
      <w:r w:rsidR="00D01EDD">
        <w:rPr>
          <w:lang w:val="en-CA"/>
        </w:rPr>
        <w:t xml:space="preserve"> </w:t>
      </w:r>
      <w:r w:rsidR="00DA1EBB">
        <w:rPr>
          <w:lang w:val="en-CA"/>
        </w:rPr>
        <w:t xml:space="preserve">conditions </w:t>
      </w:r>
      <w:r w:rsidR="00B905F1">
        <w:rPr>
          <w:lang w:val="en-CA"/>
        </w:rPr>
        <w:t xml:space="preserve">in </w:t>
      </w:r>
      <w:r w:rsidR="003E6F4C">
        <w:rPr>
          <w:lang w:val="en-CA"/>
        </w:rPr>
        <w:t xml:space="preserve">the </w:t>
      </w:r>
      <w:r w:rsidR="006C2BFB">
        <w:rPr>
          <w:lang w:val="en-CA"/>
        </w:rPr>
        <w:t xml:space="preserve">land politics of </w:t>
      </w:r>
      <w:r w:rsidR="00100EEE">
        <w:rPr>
          <w:lang w:val="en-CA"/>
        </w:rPr>
        <w:t>the dawning day</w:t>
      </w:r>
      <w:r w:rsidR="004E16A1">
        <w:rPr>
          <w:lang w:val="en-CA"/>
        </w:rPr>
        <w:t>.</w:t>
      </w:r>
      <w:r w:rsidR="00FC37E4">
        <w:rPr>
          <w:rStyle w:val="FootnoteReference"/>
          <w:lang w:val="en-CA"/>
        </w:rPr>
        <w:footnoteReference w:id="2"/>
      </w:r>
      <w:r w:rsidR="004E16A1">
        <w:rPr>
          <w:lang w:val="en-CA"/>
        </w:rPr>
        <w:t xml:space="preserve"> </w:t>
      </w:r>
      <w:r w:rsidR="0024684B">
        <w:rPr>
          <w:lang w:val="en-CA"/>
        </w:rPr>
        <w:t xml:space="preserve">At the turn of </w:t>
      </w:r>
      <w:r w:rsidR="000C2571">
        <w:rPr>
          <w:lang w:val="en-CA"/>
        </w:rPr>
        <w:t xml:space="preserve">a different </w:t>
      </w:r>
      <w:r w:rsidR="0024684B">
        <w:rPr>
          <w:lang w:val="en-CA"/>
        </w:rPr>
        <w:t>century</w:t>
      </w:r>
      <w:r w:rsidR="000C2571">
        <w:rPr>
          <w:lang w:val="en-CA"/>
        </w:rPr>
        <w:t xml:space="preserve"> than </w:t>
      </w:r>
      <w:r w:rsidR="004A6E8C">
        <w:rPr>
          <w:lang w:val="en-CA"/>
        </w:rPr>
        <w:t>Nash</w:t>
      </w:r>
      <w:r w:rsidR="00011BB6">
        <w:rPr>
          <w:lang w:val="en-CA"/>
        </w:rPr>
        <w:t>’s</w:t>
      </w:r>
      <w:r w:rsidR="004A6E8C">
        <w:rPr>
          <w:lang w:val="en-CA"/>
        </w:rPr>
        <w:t xml:space="preserve"> and Jackson’s</w:t>
      </w:r>
      <w:r w:rsidR="00DD6EAB">
        <w:rPr>
          <w:lang w:val="en-CA"/>
        </w:rPr>
        <w:t xml:space="preserve">, </w:t>
      </w:r>
      <w:r w:rsidR="006C2BFB">
        <w:rPr>
          <w:lang w:val="en-CA"/>
        </w:rPr>
        <w:t xml:space="preserve">our </w:t>
      </w:r>
      <w:r w:rsidR="00D66C4D">
        <w:rPr>
          <w:lang w:val="en-CA"/>
        </w:rPr>
        <w:t xml:space="preserve">considerations </w:t>
      </w:r>
      <w:r w:rsidR="003A2808">
        <w:rPr>
          <w:lang w:val="en-CA"/>
        </w:rPr>
        <w:t xml:space="preserve">apply </w:t>
      </w:r>
      <w:r w:rsidR="00D66C4D">
        <w:rPr>
          <w:lang w:val="en-CA"/>
        </w:rPr>
        <w:t xml:space="preserve">both </w:t>
      </w:r>
      <w:r w:rsidR="00DD6EAB">
        <w:rPr>
          <w:lang w:val="en-CA"/>
        </w:rPr>
        <w:t xml:space="preserve">to </w:t>
      </w:r>
      <w:r w:rsidR="00AA5C3E">
        <w:rPr>
          <w:lang w:val="en-CA"/>
        </w:rPr>
        <w:t xml:space="preserve">the </w:t>
      </w:r>
      <w:r w:rsidR="0065344E">
        <w:rPr>
          <w:lang w:val="en-CA"/>
        </w:rPr>
        <w:t xml:space="preserve">logistics </w:t>
      </w:r>
      <w:r w:rsidR="00AA5C3E">
        <w:rPr>
          <w:lang w:val="en-CA"/>
        </w:rPr>
        <w:t xml:space="preserve">of extraction, </w:t>
      </w:r>
      <w:r w:rsidR="00D66C4D">
        <w:rPr>
          <w:lang w:val="en-CA"/>
        </w:rPr>
        <w:t xml:space="preserve">a “war </w:t>
      </w:r>
      <w:r w:rsidR="00D66C4D" w:rsidRPr="00460E7D">
        <w:rPr>
          <w:i/>
          <w:iCs/>
          <w:lang w:val="en-CA"/>
        </w:rPr>
        <w:t>with</w:t>
      </w:r>
      <w:r w:rsidR="00D66C4D">
        <w:rPr>
          <w:lang w:val="en-CA"/>
        </w:rPr>
        <w:t xml:space="preserve"> the wilderness”</w:t>
      </w:r>
      <w:r w:rsidR="00AA5C3E">
        <w:rPr>
          <w:lang w:val="en-CA"/>
        </w:rPr>
        <w:t>,</w:t>
      </w:r>
      <w:r w:rsidR="00D66C4D">
        <w:rPr>
          <w:lang w:val="en-CA"/>
        </w:rPr>
        <w:t xml:space="preserve"> and </w:t>
      </w:r>
      <w:r w:rsidR="0065344E">
        <w:rPr>
          <w:lang w:val="en-CA"/>
        </w:rPr>
        <w:t xml:space="preserve">to the logistics of </w:t>
      </w:r>
      <w:r w:rsidR="00D66C4D">
        <w:rPr>
          <w:lang w:val="en-CA"/>
        </w:rPr>
        <w:t xml:space="preserve">a “war” </w:t>
      </w:r>
      <w:r w:rsidR="00D66C4D" w:rsidRPr="00E06060">
        <w:rPr>
          <w:i/>
          <w:iCs/>
          <w:lang w:val="en-CA"/>
        </w:rPr>
        <w:t>about</w:t>
      </w:r>
      <w:r w:rsidR="00D66C4D">
        <w:rPr>
          <w:lang w:val="en-CA"/>
        </w:rPr>
        <w:t xml:space="preserve"> the “wilderness”.</w:t>
      </w:r>
    </w:p>
    <w:p w14:paraId="28655F7A" w14:textId="214A2B75" w:rsidR="002A1359" w:rsidRPr="00DF20E3" w:rsidRDefault="00DF20E3">
      <w:pPr>
        <w:rPr>
          <w:u w:val="single"/>
          <w:lang w:val="en-CA"/>
        </w:rPr>
      </w:pPr>
      <w:r w:rsidRPr="00DF20E3">
        <w:rPr>
          <w:u w:val="single"/>
          <w:lang w:val="en-CA"/>
        </w:rPr>
        <w:t>Introduction</w:t>
      </w:r>
    </w:p>
    <w:p w14:paraId="6FED2D6D" w14:textId="2BDB4BE6" w:rsidR="004C68AF" w:rsidRDefault="00011BB6">
      <w:pPr>
        <w:rPr>
          <w:lang w:val="en-CA"/>
        </w:rPr>
      </w:pPr>
      <w:r>
        <w:rPr>
          <w:lang w:val="en-CA"/>
        </w:rPr>
        <w:t xml:space="preserve">If an era of British Imperialism was ending in 1918, </w:t>
      </w:r>
      <w:r w:rsidR="007941FE">
        <w:rPr>
          <w:lang w:val="en-CA"/>
        </w:rPr>
        <w:t xml:space="preserve">a </w:t>
      </w:r>
      <w:r w:rsidR="00471C20">
        <w:rPr>
          <w:lang w:val="en-CA"/>
        </w:rPr>
        <w:t xml:space="preserve">specifically </w:t>
      </w:r>
      <w:r w:rsidR="00536EAB">
        <w:rPr>
          <w:lang w:val="en-CA"/>
        </w:rPr>
        <w:t>neoliberal era</w:t>
      </w:r>
      <w:r w:rsidR="00F71EC6">
        <w:rPr>
          <w:lang w:val="en-CA"/>
        </w:rPr>
        <w:t xml:space="preserve"> of capitalism</w:t>
      </w:r>
      <w:r w:rsidR="006563D9">
        <w:rPr>
          <w:lang w:val="en-CA"/>
        </w:rPr>
        <w:t xml:space="preserve"> </w:t>
      </w:r>
      <w:r w:rsidR="006836A4">
        <w:rPr>
          <w:lang w:val="en-CA"/>
        </w:rPr>
        <w:fldChar w:fldCharType="begin"/>
      </w:r>
      <w:r w:rsidR="006836A4">
        <w:rPr>
          <w:lang w:val="en-CA"/>
        </w:rPr>
        <w:instrText xml:space="preserve"> ADDIN EN.CITE &lt;EndNote&gt;&lt;Cite&gt;&lt;Author&gt;Harvey&lt;/Author&gt;&lt;Year&gt;2005&lt;/Year&gt;&lt;RecNum&gt;8469&lt;/RecNum&gt;&lt;DisplayText&gt;(Harvey 2005)&lt;/DisplayText&gt;&lt;record&gt;&lt;rec-number&gt;8469&lt;/rec-number&gt;&lt;foreign-keys&gt;&lt;key app="EN" db-id="z5dtt22fhdrfx0e0vem5afdwrvf0asxzrrx9" timestamp="1640805791"&gt;8469&lt;/key&gt;&lt;/foreign-keys&gt;&lt;ref-type name="Book"&gt;6&lt;/ref-type&gt;&lt;contributors&gt;&lt;authors&gt;&lt;author&gt;David Harvey&lt;/author&gt;&lt;/authors&gt;&lt;/contributors&gt;&lt;titles&gt;&lt;title&gt;A Brief History of Neoliberalism&lt;/title&gt;&lt;/titles&gt;&lt;dates&gt;&lt;year&gt;2005&lt;/year&gt;&lt;/dates&gt;&lt;pub-location&gt;Oxford, UK&lt;/pub-location&gt;&lt;publisher&gt;Oxford University Press&lt;/publisher&gt;&lt;urls&gt;&lt;/urls&gt;&lt;/record&gt;&lt;/Cite&gt;&lt;/EndNote&gt;</w:instrText>
      </w:r>
      <w:r w:rsidR="006836A4">
        <w:rPr>
          <w:lang w:val="en-CA"/>
        </w:rPr>
        <w:fldChar w:fldCharType="separate"/>
      </w:r>
      <w:r w:rsidR="006836A4">
        <w:rPr>
          <w:noProof/>
          <w:lang w:val="en-CA"/>
        </w:rPr>
        <w:t>(Harvey 2005)</w:t>
      </w:r>
      <w:r w:rsidR="006836A4">
        <w:rPr>
          <w:lang w:val="en-CA"/>
        </w:rPr>
        <w:fldChar w:fldCharType="end"/>
      </w:r>
      <w:r w:rsidR="006563D9">
        <w:rPr>
          <w:lang w:val="en-CA"/>
        </w:rPr>
        <w:t xml:space="preserve"> may be </w:t>
      </w:r>
      <w:r w:rsidR="00536EAB">
        <w:rPr>
          <w:lang w:val="en-CA"/>
        </w:rPr>
        <w:t>ending</w:t>
      </w:r>
      <w:r w:rsidR="001671E0">
        <w:rPr>
          <w:lang w:val="en-CA"/>
        </w:rPr>
        <w:t xml:space="preserve"> today</w:t>
      </w:r>
      <w:r w:rsidR="000D5C03">
        <w:rPr>
          <w:lang w:val="en-CA"/>
        </w:rPr>
        <w:t>. W</w:t>
      </w:r>
      <w:r w:rsidR="00536EAB">
        <w:rPr>
          <w:lang w:val="en-CA"/>
        </w:rPr>
        <w:t xml:space="preserve">ith it </w:t>
      </w:r>
      <w:r w:rsidR="000D5C03">
        <w:rPr>
          <w:lang w:val="en-CA"/>
        </w:rPr>
        <w:t xml:space="preserve">may also be ending </w:t>
      </w:r>
      <w:r w:rsidR="00536EAB">
        <w:rPr>
          <w:lang w:val="en-CA"/>
        </w:rPr>
        <w:t>a phase</w:t>
      </w:r>
      <w:r w:rsidR="00E74ACA">
        <w:rPr>
          <w:lang w:val="en-CA"/>
        </w:rPr>
        <w:t xml:space="preserve"> in</w:t>
      </w:r>
      <w:r w:rsidR="00B76F62">
        <w:rPr>
          <w:lang w:val="en-CA"/>
        </w:rPr>
        <w:t xml:space="preserve"> </w:t>
      </w:r>
      <w:r w:rsidR="005168A1">
        <w:rPr>
          <w:lang w:val="en-CA"/>
        </w:rPr>
        <w:t xml:space="preserve">the </w:t>
      </w:r>
      <w:r w:rsidR="0037595B">
        <w:rPr>
          <w:lang w:val="en-CA"/>
        </w:rPr>
        <w:t xml:space="preserve">dual </w:t>
      </w:r>
      <w:r w:rsidR="000059C4">
        <w:rPr>
          <w:lang w:val="en-CA"/>
        </w:rPr>
        <w:t xml:space="preserve">war </w:t>
      </w:r>
      <w:r w:rsidR="00FA4E8E" w:rsidRPr="003A2808">
        <w:rPr>
          <w:i/>
          <w:iCs/>
          <w:lang w:val="en-CA"/>
        </w:rPr>
        <w:t>with</w:t>
      </w:r>
      <w:r w:rsidR="00FA4E8E">
        <w:rPr>
          <w:lang w:val="en-CA"/>
        </w:rPr>
        <w:t xml:space="preserve"> </w:t>
      </w:r>
      <w:r w:rsidR="001671E0">
        <w:rPr>
          <w:lang w:val="en-CA"/>
        </w:rPr>
        <w:t xml:space="preserve">the wilderness </w:t>
      </w:r>
      <w:r w:rsidR="00FA4E8E">
        <w:rPr>
          <w:lang w:val="en-CA"/>
        </w:rPr>
        <w:t xml:space="preserve">and </w:t>
      </w:r>
      <w:r w:rsidR="00FA4E8E" w:rsidRPr="003A2808">
        <w:rPr>
          <w:i/>
          <w:iCs/>
          <w:lang w:val="en-CA"/>
        </w:rPr>
        <w:t>about</w:t>
      </w:r>
      <w:r w:rsidR="00FA4E8E">
        <w:rPr>
          <w:lang w:val="en-CA"/>
        </w:rPr>
        <w:t xml:space="preserve"> the wilderness </w:t>
      </w:r>
      <w:r w:rsidR="006836A4">
        <w:rPr>
          <w:lang w:val="en-CA"/>
        </w:rPr>
        <w:fldChar w:fldCharType="begin"/>
      </w:r>
      <w:r w:rsidR="006836A4">
        <w:rPr>
          <w:lang w:val="en-CA"/>
        </w:rPr>
        <w:instrText xml:space="preserve"> ADDIN EN.CITE &lt;EndNote&gt;&lt;Cite&gt;&lt;Author&gt;Hoberg&lt;/Author&gt;&lt;Year&gt;2021&lt;/Year&gt;&lt;RecNum&gt;8537&lt;/RecNum&gt;&lt;Prefix&gt;compare &lt;/Prefix&gt;&lt;DisplayText&gt;(compare Hoberg 2021)&lt;/DisplayText&gt;&lt;record&gt;&lt;rec-number&gt;8537&lt;/rec-number&gt;&lt;foreign-keys&gt;&lt;key app="EN" db-id="z5dtt22fhdrfx0e0vem5afdwrvf0asxzrrx9" timestamp="1644297863"&gt;8537&lt;/key&gt;&lt;/foreign-keys&gt;&lt;ref-type name="Book"&gt;6&lt;/ref-type&gt;&lt;contributors&gt;&lt;authors&gt;&lt;author&gt;George Hoberg&lt;/author&gt;&lt;/authors&gt;&lt;/contributors&gt;&lt;titles&gt;&lt;title&gt;The Resistance Dilemma: Place-Based Movements and the Climate Crisis&lt;/title&gt;&lt;/titles&gt;&lt;dates&gt;&lt;year&gt;2021&lt;/year&gt;&lt;/dates&gt;&lt;pub-location&gt;Cambridge, MA&lt;/pub-location&gt;&lt;publisher&gt;Massachusetts Institute of Technology&lt;/publisher&gt;&lt;urls&gt;&lt;/urls&gt;&lt;/record&gt;&lt;/Cite&gt;&lt;/EndNote&gt;</w:instrText>
      </w:r>
      <w:r w:rsidR="006836A4">
        <w:rPr>
          <w:lang w:val="en-CA"/>
        </w:rPr>
        <w:fldChar w:fldCharType="separate"/>
      </w:r>
      <w:r w:rsidR="006836A4">
        <w:rPr>
          <w:noProof/>
          <w:lang w:val="en-CA"/>
        </w:rPr>
        <w:t>(compare Hoberg 2021)</w:t>
      </w:r>
      <w:r w:rsidR="006836A4">
        <w:rPr>
          <w:lang w:val="en-CA"/>
        </w:rPr>
        <w:fldChar w:fldCharType="end"/>
      </w:r>
      <w:r w:rsidR="00D66C4D">
        <w:rPr>
          <w:lang w:val="en-CA"/>
        </w:rPr>
        <w:t>.</w:t>
      </w:r>
      <w:r w:rsidR="0037595B">
        <w:rPr>
          <w:lang w:val="en-CA"/>
        </w:rPr>
        <w:t xml:space="preserve"> </w:t>
      </w:r>
      <w:r w:rsidR="00EA5F1A">
        <w:rPr>
          <w:lang w:val="en-CA"/>
        </w:rPr>
        <w:t xml:space="preserve">By this I mean that </w:t>
      </w:r>
      <w:r w:rsidR="005366DC">
        <w:rPr>
          <w:lang w:val="en-CA"/>
        </w:rPr>
        <w:t>w</w:t>
      </w:r>
      <w:r w:rsidR="00F654B3">
        <w:rPr>
          <w:lang w:val="en-CA"/>
        </w:rPr>
        <w:t xml:space="preserve">e may be nearing the end of a </w:t>
      </w:r>
      <w:r w:rsidR="00EA5F1A">
        <w:rPr>
          <w:lang w:val="en-CA"/>
        </w:rPr>
        <w:t xml:space="preserve">period in which </w:t>
      </w:r>
      <w:r w:rsidR="00F654B3">
        <w:rPr>
          <w:lang w:val="en-CA"/>
        </w:rPr>
        <w:t xml:space="preserve">the </w:t>
      </w:r>
      <w:r w:rsidR="00B776EF">
        <w:rPr>
          <w:lang w:val="en-CA"/>
        </w:rPr>
        <w:t>logistical organization of viole</w:t>
      </w:r>
      <w:r w:rsidR="008F2061">
        <w:rPr>
          <w:lang w:val="en-CA"/>
        </w:rPr>
        <w:t>nt extraction</w:t>
      </w:r>
      <w:r w:rsidR="00B776EF">
        <w:rPr>
          <w:lang w:val="en-CA"/>
        </w:rPr>
        <w:t xml:space="preserve"> </w:t>
      </w:r>
      <w:r w:rsidR="00EA5F1A">
        <w:rPr>
          <w:lang w:val="en-CA"/>
        </w:rPr>
        <w:t xml:space="preserve">converged with </w:t>
      </w:r>
      <w:r w:rsidR="002A739D">
        <w:rPr>
          <w:lang w:val="en-CA"/>
        </w:rPr>
        <w:t xml:space="preserve">the logistical </w:t>
      </w:r>
      <w:r w:rsidR="00EA5F1A">
        <w:rPr>
          <w:lang w:val="en-CA"/>
        </w:rPr>
        <w:t xml:space="preserve">organization of </w:t>
      </w:r>
      <w:r w:rsidR="002A739D">
        <w:rPr>
          <w:lang w:val="en-CA"/>
        </w:rPr>
        <w:t>certain mode</w:t>
      </w:r>
      <w:r w:rsidR="00034D6B">
        <w:rPr>
          <w:lang w:val="en-CA"/>
        </w:rPr>
        <w:t>s</w:t>
      </w:r>
      <w:r w:rsidR="002A739D">
        <w:rPr>
          <w:lang w:val="en-CA"/>
        </w:rPr>
        <w:t xml:space="preserve"> of social and political contention </w:t>
      </w:r>
      <w:r w:rsidR="00914731">
        <w:rPr>
          <w:lang w:val="en-CA"/>
        </w:rPr>
        <w:t xml:space="preserve">over the terms of </w:t>
      </w:r>
      <w:r w:rsidR="002A739D">
        <w:rPr>
          <w:lang w:val="en-CA"/>
        </w:rPr>
        <w:t>that extraction.</w:t>
      </w:r>
      <w:r w:rsidR="00803BF1">
        <w:rPr>
          <w:rStyle w:val="FootnoteReference"/>
          <w:lang w:val="en-CA"/>
        </w:rPr>
        <w:footnoteReference w:id="3"/>
      </w:r>
      <w:r w:rsidR="002A739D">
        <w:rPr>
          <w:lang w:val="en-CA"/>
        </w:rPr>
        <w:t xml:space="preserve"> </w:t>
      </w:r>
      <w:r w:rsidR="004D5E36">
        <w:rPr>
          <w:lang w:val="en-CA"/>
        </w:rPr>
        <w:t>It is in this sense that t</w:t>
      </w:r>
      <w:r w:rsidR="00597BB3">
        <w:rPr>
          <w:lang w:val="en-CA"/>
        </w:rPr>
        <w:t>he present article asks w</w:t>
      </w:r>
      <w:r w:rsidR="00536EAB">
        <w:rPr>
          <w:lang w:val="en-CA"/>
        </w:rPr>
        <w:t xml:space="preserve">hat “new world” </w:t>
      </w:r>
      <w:r w:rsidR="00E05251">
        <w:rPr>
          <w:lang w:val="en-CA"/>
        </w:rPr>
        <w:t xml:space="preserve">our societies </w:t>
      </w:r>
      <w:r w:rsidR="00597BB3">
        <w:rPr>
          <w:lang w:val="en-CA"/>
        </w:rPr>
        <w:t xml:space="preserve">have </w:t>
      </w:r>
      <w:r w:rsidR="00536EAB">
        <w:rPr>
          <w:lang w:val="en-CA"/>
        </w:rPr>
        <w:t xml:space="preserve">been </w:t>
      </w:r>
      <w:r w:rsidR="00E05251">
        <w:rPr>
          <w:lang w:val="en-CA"/>
        </w:rPr>
        <w:t>“</w:t>
      </w:r>
      <w:r w:rsidR="00536EAB">
        <w:rPr>
          <w:lang w:val="en-CA"/>
        </w:rPr>
        <w:t>making</w:t>
      </w:r>
      <w:r w:rsidR="00E05251">
        <w:rPr>
          <w:lang w:val="en-CA"/>
        </w:rPr>
        <w:t>”</w:t>
      </w:r>
      <w:r w:rsidR="00536EAB">
        <w:rPr>
          <w:lang w:val="en-CA"/>
        </w:rPr>
        <w:t xml:space="preserve"> </w:t>
      </w:r>
      <w:r w:rsidR="004D5E36">
        <w:rPr>
          <w:lang w:val="en-CA"/>
        </w:rPr>
        <w:t xml:space="preserve">over the course of </w:t>
      </w:r>
      <w:r w:rsidR="0010294C">
        <w:rPr>
          <w:lang w:val="en-CA"/>
        </w:rPr>
        <w:lastRenderedPageBreak/>
        <w:t>neoliberalism</w:t>
      </w:r>
      <w:r w:rsidR="004C68AF">
        <w:rPr>
          <w:lang w:val="en-CA"/>
        </w:rPr>
        <w:t xml:space="preserve">. That </w:t>
      </w:r>
      <w:r w:rsidR="00E05251">
        <w:rPr>
          <w:lang w:val="en-CA"/>
        </w:rPr>
        <w:t xml:space="preserve">question bears </w:t>
      </w:r>
      <w:r w:rsidR="00F52BD5">
        <w:rPr>
          <w:lang w:val="en-CA"/>
        </w:rPr>
        <w:t xml:space="preserve">on </w:t>
      </w:r>
      <w:r w:rsidR="004C68AF">
        <w:rPr>
          <w:lang w:val="en-CA"/>
        </w:rPr>
        <w:t xml:space="preserve">the </w:t>
      </w:r>
      <w:r w:rsidR="00E05251">
        <w:rPr>
          <w:lang w:val="en-CA"/>
        </w:rPr>
        <w:t xml:space="preserve">two-sided </w:t>
      </w:r>
      <w:r w:rsidR="00862923">
        <w:rPr>
          <w:lang w:val="en-CA"/>
        </w:rPr>
        <w:t>war</w:t>
      </w:r>
      <w:r w:rsidR="004C68AF">
        <w:rPr>
          <w:lang w:val="en-CA"/>
        </w:rPr>
        <w:t xml:space="preserve"> </w:t>
      </w:r>
      <w:r w:rsidR="00F87E10">
        <w:rPr>
          <w:lang w:val="en-CA"/>
        </w:rPr>
        <w:t xml:space="preserve">of the recent past </w:t>
      </w:r>
      <w:r w:rsidR="004E02B6">
        <w:rPr>
          <w:lang w:val="en-CA"/>
        </w:rPr>
        <w:t>(</w:t>
      </w:r>
      <w:r w:rsidR="00EC7AE0">
        <w:rPr>
          <w:lang w:val="en-CA"/>
        </w:rPr>
        <w:t xml:space="preserve">the </w:t>
      </w:r>
      <w:r w:rsidR="00CC32A6">
        <w:rPr>
          <w:lang w:val="en-CA"/>
        </w:rPr>
        <w:t xml:space="preserve">conditions for both </w:t>
      </w:r>
      <w:r w:rsidR="00EC7AE0">
        <w:rPr>
          <w:lang w:val="en-CA"/>
        </w:rPr>
        <w:t xml:space="preserve">a </w:t>
      </w:r>
      <w:r w:rsidR="004E02B6">
        <w:rPr>
          <w:lang w:val="en-CA"/>
        </w:rPr>
        <w:t xml:space="preserve">war </w:t>
      </w:r>
      <w:r w:rsidR="004E02B6" w:rsidRPr="004E02B6">
        <w:rPr>
          <w:i/>
          <w:iCs/>
          <w:lang w:val="en-CA"/>
        </w:rPr>
        <w:t>with</w:t>
      </w:r>
      <w:r w:rsidR="004E02B6">
        <w:rPr>
          <w:lang w:val="en-CA"/>
        </w:rPr>
        <w:t xml:space="preserve"> the wilderness </w:t>
      </w:r>
      <w:r w:rsidR="00CC32A6">
        <w:rPr>
          <w:lang w:val="en-CA"/>
        </w:rPr>
        <w:t xml:space="preserve">and </w:t>
      </w:r>
      <w:r w:rsidR="00F52BD5">
        <w:rPr>
          <w:lang w:val="en-CA"/>
        </w:rPr>
        <w:t xml:space="preserve">simultaneously </w:t>
      </w:r>
      <w:r w:rsidR="00CC32A6">
        <w:rPr>
          <w:lang w:val="en-CA"/>
        </w:rPr>
        <w:t xml:space="preserve">one </w:t>
      </w:r>
      <w:r w:rsidR="004E02B6" w:rsidRPr="004E02B6">
        <w:rPr>
          <w:i/>
          <w:iCs/>
          <w:lang w:val="en-CA"/>
        </w:rPr>
        <w:t>about</w:t>
      </w:r>
      <w:r w:rsidR="004E02B6">
        <w:rPr>
          <w:lang w:val="en-CA"/>
        </w:rPr>
        <w:t xml:space="preserve"> the wilderness)</w:t>
      </w:r>
      <w:r w:rsidR="0075728C">
        <w:rPr>
          <w:lang w:val="en-CA"/>
        </w:rPr>
        <w:t xml:space="preserve">, and </w:t>
      </w:r>
      <w:r w:rsidR="00E05251">
        <w:rPr>
          <w:lang w:val="en-CA"/>
        </w:rPr>
        <w:t xml:space="preserve">on </w:t>
      </w:r>
      <w:r w:rsidR="005648F2">
        <w:rPr>
          <w:lang w:val="en-CA"/>
        </w:rPr>
        <w:t xml:space="preserve">that war’s </w:t>
      </w:r>
      <w:r w:rsidR="00FA052B">
        <w:rPr>
          <w:lang w:val="en-CA"/>
        </w:rPr>
        <w:t>“</w:t>
      </w:r>
      <w:r w:rsidR="0075728C">
        <w:rPr>
          <w:lang w:val="en-CA"/>
        </w:rPr>
        <w:t>strategic-relational</w:t>
      </w:r>
      <w:r w:rsidR="00FA052B">
        <w:rPr>
          <w:lang w:val="en-CA"/>
        </w:rPr>
        <w:t>”</w:t>
      </w:r>
      <w:r w:rsidR="0075728C">
        <w:rPr>
          <w:lang w:val="en-CA"/>
        </w:rPr>
        <w:t xml:space="preserve"> implications </w:t>
      </w:r>
      <w:r w:rsidR="00CC32A6">
        <w:rPr>
          <w:lang w:val="en-CA"/>
        </w:rPr>
        <w:t xml:space="preserve">for the conditions of the future </w:t>
      </w:r>
      <w:r w:rsidR="006836A4">
        <w:rPr>
          <w:lang w:val="en-CA"/>
        </w:rPr>
        <w:fldChar w:fldCharType="begin"/>
      </w:r>
      <w:r w:rsidR="006836A4">
        <w:rPr>
          <w:lang w:val="en-CA"/>
        </w:rPr>
        <w:instrText xml:space="preserve"> ADDIN EN.CITE &lt;EndNote&gt;&lt;Cite&gt;&lt;Author&gt;Jessop&lt;/Author&gt;&lt;Year&gt;1990&lt;/Year&gt;&lt;RecNum&gt;883&lt;/RecNum&gt;&lt;DisplayText&gt;(Jessop 1990, Hay 2002)&lt;/DisplayText&gt;&lt;record&gt;&lt;rec-number&gt;883&lt;/rec-number&gt;&lt;foreign-keys&gt;&lt;key app="EN" db-id="z5dtt22fhdrfx0e0vem5afdwrvf0asxzrrx9" timestamp="0"&gt;883&lt;/key&gt;&lt;/foreign-keys&gt;&lt;ref-type name="Book"&gt;6&lt;/ref-type&gt;&lt;contributors&gt;&lt;authors&gt;&lt;author&gt;&lt;style face="normal" font="default" charset="133" size="100%"&gt;Bob Jessop&lt;/style&gt;&lt;/author&gt;&lt;/authors&gt;&lt;/contributors&gt;&lt;titles&gt;&lt;title&gt;&lt;style face="normal" font="default" charset="133" size="100%"&gt;State Theory:  Putting the Capitalist State in its Place&lt;/style&gt;&lt;/title&gt;&lt;/titles&gt;&lt;keywords&gt;&lt;keyword&gt;theory&lt;/keyword&gt;&lt;keyword&gt;state&lt;/keyword&gt;&lt;keyword&gt;marx&lt;/keyword&gt;&lt;keyword&gt;gramsci&lt;/keyword&gt;&lt;/keywords&gt;&lt;dates&gt;&lt;year&gt;&lt;style face="normal" font="default" charset="133" size="100%"&gt;1990&lt;/style&gt;&lt;/year&gt;&lt;/dates&gt;&lt;pub-location&gt;&lt;style face="normal" font="default" charset="133" size="100%"&gt;University Park, Penn.&lt;/style&gt;&lt;/pub-location&gt;&lt;publisher&gt;&lt;style face="normal" font="default" charset="133" size="100%"&gt;Pennsylvania State University Press&lt;/style&gt;&lt;/publisher&gt;&lt;urls&gt;&lt;/urls&gt;&lt;/record&gt;&lt;/Cite&gt;&lt;Cite&gt;&lt;Author&gt;Hay&lt;/Author&gt;&lt;Year&gt;2002&lt;/Year&gt;&lt;RecNum&gt;9165&lt;/RecNum&gt;&lt;Pages&gt; esp 126-134&lt;/Pages&gt;&lt;record&gt;&lt;rec-number&gt;9165&lt;/rec-number&gt;&lt;foreign-keys&gt;&lt;key app="EN" db-id="z5dtt22fhdrfx0e0vem5afdwrvf0asxzrrx9" timestamp="1754603613"&gt;9165&lt;/key&gt;&lt;/foreign-keys&gt;&lt;ref-type name="Book"&gt;6&lt;/ref-type&gt;&lt;contributors&gt;&lt;authors&gt;&lt;author&gt;Colin Hay&lt;/author&gt;&lt;/authors&gt;&lt;/contributors&gt;&lt;titles&gt;&lt;title&gt;Political Analysis: A Critical Introduction&lt;/title&gt;&lt;/titles&gt;&lt;dates&gt;&lt;year&gt;2002&lt;/year&gt;&lt;/dates&gt;&lt;pub-location&gt;Houndmills, Basingstoke&lt;/pub-location&gt;&lt;publisher&gt;Palgrave Macmillan&lt;/publisher&gt;&lt;urls&gt;&lt;/urls&gt;&lt;/record&gt;&lt;/Cite&gt;&lt;/EndNote&gt;</w:instrText>
      </w:r>
      <w:r w:rsidR="006836A4">
        <w:rPr>
          <w:lang w:val="en-CA"/>
        </w:rPr>
        <w:fldChar w:fldCharType="separate"/>
      </w:r>
      <w:r w:rsidR="006836A4">
        <w:rPr>
          <w:noProof/>
          <w:lang w:val="en-CA"/>
        </w:rPr>
        <w:t>(Jessop 1990, Hay 2002)</w:t>
      </w:r>
      <w:r w:rsidR="006836A4">
        <w:rPr>
          <w:lang w:val="en-CA"/>
        </w:rPr>
        <w:fldChar w:fldCharType="end"/>
      </w:r>
      <w:r w:rsidR="0048014A">
        <w:rPr>
          <w:lang w:val="en-CA"/>
        </w:rPr>
        <w:t xml:space="preserve">. </w:t>
      </w:r>
    </w:p>
    <w:p w14:paraId="3EBFC2B6" w14:textId="6235A8FC" w:rsidR="00F361A7" w:rsidRDefault="00F334DD">
      <w:pPr>
        <w:rPr>
          <w:lang w:val="en-CA"/>
        </w:rPr>
      </w:pPr>
      <w:r>
        <w:rPr>
          <w:lang w:val="en-CA"/>
        </w:rPr>
        <w:t xml:space="preserve">In </w:t>
      </w:r>
      <w:r w:rsidR="00604338">
        <w:rPr>
          <w:lang w:val="en-CA"/>
        </w:rPr>
        <w:t xml:space="preserve">eclectic and Gramscian-inspired </w:t>
      </w:r>
      <w:r>
        <w:rPr>
          <w:lang w:val="en-CA"/>
        </w:rPr>
        <w:t>account</w:t>
      </w:r>
      <w:r w:rsidR="00521CE4">
        <w:rPr>
          <w:lang w:val="en-CA"/>
        </w:rPr>
        <w:t>s</w:t>
      </w:r>
      <w:r>
        <w:rPr>
          <w:lang w:val="en-CA"/>
        </w:rPr>
        <w:t xml:space="preserve"> of strategic-relational</w:t>
      </w:r>
      <w:r w:rsidR="002E33E8">
        <w:rPr>
          <w:lang w:val="en-CA"/>
        </w:rPr>
        <w:t xml:space="preserve"> </w:t>
      </w:r>
      <w:r w:rsidR="00F47B06">
        <w:rPr>
          <w:lang w:val="en-CA"/>
        </w:rPr>
        <w:t xml:space="preserve">analysis </w:t>
      </w:r>
      <w:r w:rsidR="002E33E8">
        <w:rPr>
          <w:lang w:val="en-CA"/>
        </w:rPr>
        <w:t>from the 1990s</w:t>
      </w:r>
      <w:r>
        <w:rPr>
          <w:lang w:val="en-CA"/>
        </w:rPr>
        <w:t xml:space="preserve">, </w:t>
      </w:r>
      <w:r w:rsidR="004D0F60">
        <w:rPr>
          <w:lang w:val="en-CA"/>
        </w:rPr>
        <w:t xml:space="preserve">Bob Jessop </w:t>
      </w:r>
      <w:r w:rsidR="007511F5">
        <w:rPr>
          <w:lang w:val="en-CA"/>
        </w:rPr>
        <w:t>brilliantly</w:t>
      </w:r>
      <w:r w:rsidR="00F566F6">
        <w:rPr>
          <w:lang w:val="en-CA"/>
        </w:rPr>
        <w:t xml:space="preserve"> </w:t>
      </w:r>
      <w:r w:rsidR="004D0F60">
        <w:rPr>
          <w:lang w:val="en-CA"/>
        </w:rPr>
        <w:t>emphasize</w:t>
      </w:r>
      <w:r w:rsidR="002E33E8">
        <w:rPr>
          <w:lang w:val="en-CA"/>
        </w:rPr>
        <w:t>d</w:t>
      </w:r>
      <w:r w:rsidR="004D0F60">
        <w:rPr>
          <w:lang w:val="en-CA"/>
        </w:rPr>
        <w:t xml:space="preserve"> </w:t>
      </w:r>
      <w:r w:rsidR="00AA7ABA">
        <w:rPr>
          <w:lang w:val="en-CA"/>
        </w:rPr>
        <w:t xml:space="preserve">a </w:t>
      </w:r>
      <w:r w:rsidR="00045CEC">
        <w:rPr>
          <w:lang w:val="en-CA"/>
        </w:rPr>
        <w:t xml:space="preserve">grammar or logic </w:t>
      </w:r>
      <w:r w:rsidR="00AA7ABA">
        <w:rPr>
          <w:lang w:val="en-CA"/>
        </w:rPr>
        <w:t>of contention</w:t>
      </w:r>
      <w:r w:rsidR="008160E2">
        <w:rPr>
          <w:lang w:val="en-CA"/>
        </w:rPr>
        <w:t xml:space="preserve">. He stressed the interpenetration of </w:t>
      </w:r>
      <w:r w:rsidR="00CF5B22">
        <w:rPr>
          <w:lang w:val="en-CA"/>
        </w:rPr>
        <w:t xml:space="preserve">hegemonic </w:t>
      </w:r>
      <w:r w:rsidR="00521CE4">
        <w:rPr>
          <w:lang w:val="en-CA"/>
        </w:rPr>
        <w:t xml:space="preserve">and counter-hegemonic </w:t>
      </w:r>
      <w:r w:rsidR="00CF5B22">
        <w:rPr>
          <w:lang w:val="en-CA"/>
        </w:rPr>
        <w:t>practice</w:t>
      </w:r>
      <w:r w:rsidR="0061480D">
        <w:rPr>
          <w:lang w:val="en-CA"/>
        </w:rPr>
        <w:t>s</w:t>
      </w:r>
      <w:r w:rsidR="00CF5B22">
        <w:rPr>
          <w:lang w:val="en-CA"/>
        </w:rPr>
        <w:t xml:space="preserve"> </w:t>
      </w:r>
      <w:r w:rsidR="004E410B">
        <w:rPr>
          <w:lang w:val="en-CA"/>
        </w:rPr>
        <w:t>of coercion and consent</w:t>
      </w:r>
      <w:r w:rsidR="0017161A">
        <w:rPr>
          <w:lang w:val="en-CA"/>
        </w:rPr>
        <w:t xml:space="preserve">, </w:t>
      </w:r>
      <w:r w:rsidR="00BB7FBC">
        <w:rPr>
          <w:lang w:val="en-CA"/>
        </w:rPr>
        <w:t xml:space="preserve">giving rise to </w:t>
      </w:r>
      <w:r w:rsidR="0017161A">
        <w:rPr>
          <w:lang w:val="en-CA"/>
        </w:rPr>
        <w:t xml:space="preserve">contention </w:t>
      </w:r>
      <w:r w:rsidR="00034274">
        <w:rPr>
          <w:lang w:val="en-CA"/>
        </w:rPr>
        <w:t xml:space="preserve">that </w:t>
      </w:r>
      <w:r w:rsidR="00045CEC">
        <w:rPr>
          <w:lang w:val="en-CA"/>
        </w:rPr>
        <w:t xml:space="preserve">necessarily </w:t>
      </w:r>
      <w:r w:rsidR="00034274">
        <w:rPr>
          <w:lang w:val="en-CA"/>
        </w:rPr>
        <w:t xml:space="preserve">set </w:t>
      </w:r>
      <w:r w:rsidR="0017161A">
        <w:rPr>
          <w:lang w:val="en-CA"/>
        </w:rPr>
        <w:t xml:space="preserve">internally complex </w:t>
      </w:r>
      <w:r w:rsidR="00D166D1">
        <w:rPr>
          <w:lang w:val="en-CA"/>
        </w:rPr>
        <w:t xml:space="preserve">and contradictory </w:t>
      </w:r>
      <w:r w:rsidR="00CF5B22">
        <w:rPr>
          <w:lang w:val="en-CA"/>
        </w:rPr>
        <w:t>soci</w:t>
      </w:r>
      <w:r w:rsidR="008C453D">
        <w:rPr>
          <w:lang w:val="en-CA"/>
        </w:rPr>
        <w:t>et</w:t>
      </w:r>
      <w:r w:rsidR="00CF5B22">
        <w:rPr>
          <w:lang w:val="en-CA"/>
        </w:rPr>
        <w:t xml:space="preserve">al </w:t>
      </w:r>
      <w:r w:rsidR="008C453D">
        <w:rPr>
          <w:lang w:val="en-CA"/>
        </w:rPr>
        <w:t>blocs</w:t>
      </w:r>
      <w:r w:rsidR="00034274">
        <w:rPr>
          <w:lang w:val="en-CA"/>
        </w:rPr>
        <w:t xml:space="preserve"> against one another</w:t>
      </w:r>
      <w:r w:rsidR="0017161A">
        <w:rPr>
          <w:lang w:val="en-CA"/>
        </w:rPr>
        <w:t xml:space="preserve">. </w:t>
      </w:r>
      <w:r w:rsidR="00523E7C">
        <w:rPr>
          <w:lang w:val="en-CA"/>
        </w:rPr>
        <w:t xml:space="preserve">These blocs are at once projects </w:t>
      </w:r>
      <w:r w:rsidR="001812DA">
        <w:rPr>
          <w:lang w:val="en-CA"/>
        </w:rPr>
        <w:t>re-</w:t>
      </w:r>
      <w:r w:rsidR="00523E7C">
        <w:rPr>
          <w:lang w:val="en-CA"/>
        </w:rPr>
        <w:t xml:space="preserve">molding </w:t>
      </w:r>
      <w:r w:rsidR="00D166D1">
        <w:rPr>
          <w:lang w:val="en-CA"/>
        </w:rPr>
        <w:t xml:space="preserve">otherwise discrete </w:t>
      </w:r>
      <w:r w:rsidR="001812DA">
        <w:rPr>
          <w:lang w:val="en-CA"/>
        </w:rPr>
        <w:t>social structures and institutions into compatible relationship</w:t>
      </w:r>
      <w:r w:rsidR="00D166D1">
        <w:rPr>
          <w:lang w:val="en-CA"/>
        </w:rPr>
        <w:t>s</w:t>
      </w:r>
      <w:r w:rsidR="00DA1179">
        <w:rPr>
          <w:lang w:val="en-CA"/>
        </w:rPr>
        <w:t xml:space="preserve"> with one another</w:t>
      </w:r>
      <w:r w:rsidR="001812DA">
        <w:rPr>
          <w:lang w:val="en-CA"/>
        </w:rPr>
        <w:t>, and also projects of formation</w:t>
      </w:r>
      <w:r w:rsidR="00C5145D">
        <w:rPr>
          <w:lang w:val="en-CA"/>
        </w:rPr>
        <w:t xml:space="preserve"> of collective consciousness, will</w:t>
      </w:r>
      <w:r w:rsidR="00DA1179">
        <w:rPr>
          <w:lang w:val="en-CA"/>
        </w:rPr>
        <w:t>,</w:t>
      </w:r>
      <w:r w:rsidR="00C5145D">
        <w:rPr>
          <w:lang w:val="en-CA"/>
        </w:rPr>
        <w:t xml:space="preserve"> and agency out of pre-existing </w:t>
      </w:r>
      <w:r w:rsidR="00062933">
        <w:rPr>
          <w:lang w:val="en-CA"/>
        </w:rPr>
        <w:t xml:space="preserve">diversity </w:t>
      </w:r>
      <w:r w:rsidR="00DA1179">
        <w:rPr>
          <w:lang w:val="en-CA"/>
        </w:rPr>
        <w:t xml:space="preserve">in </w:t>
      </w:r>
      <w:r w:rsidR="00062933">
        <w:rPr>
          <w:lang w:val="en-CA"/>
        </w:rPr>
        <w:t>consciousnesses, wills, and agencies</w:t>
      </w:r>
      <w:r w:rsidR="00DA1179">
        <w:rPr>
          <w:lang w:val="en-CA"/>
        </w:rPr>
        <w:t>. S</w:t>
      </w:r>
      <w:r w:rsidR="00062933">
        <w:rPr>
          <w:lang w:val="en-CA"/>
        </w:rPr>
        <w:t>tructure and agency</w:t>
      </w:r>
      <w:r w:rsidR="00DA1179">
        <w:rPr>
          <w:lang w:val="en-CA"/>
        </w:rPr>
        <w:t>, in this approach,</w:t>
      </w:r>
      <w:r w:rsidR="00062933">
        <w:rPr>
          <w:lang w:val="en-CA"/>
        </w:rPr>
        <w:t xml:space="preserve"> are </w:t>
      </w:r>
      <w:r w:rsidR="00BB7FBC">
        <w:rPr>
          <w:lang w:val="en-CA"/>
        </w:rPr>
        <w:t xml:space="preserve">thus </w:t>
      </w:r>
      <w:r w:rsidR="00062933">
        <w:rPr>
          <w:lang w:val="en-CA"/>
        </w:rPr>
        <w:t xml:space="preserve">ultimately two </w:t>
      </w:r>
      <w:r w:rsidR="00EC1320">
        <w:rPr>
          <w:lang w:val="en-CA"/>
        </w:rPr>
        <w:t>aspects of the same configurations</w:t>
      </w:r>
      <w:r w:rsidR="00BB7FBC">
        <w:rPr>
          <w:lang w:val="en-CA"/>
        </w:rPr>
        <w:t xml:space="preserve"> or blocs</w:t>
      </w:r>
      <w:r w:rsidR="00062933">
        <w:rPr>
          <w:lang w:val="en-CA"/>
        </w:rPr>
        <w:t xml:space="preserve">. </w:t>
      </w:r>
    </w:p>
    <w:p w14:paraId="505D5B1E" w14:textId="0254FF72" w:rsidR="004E4F5A" w:rsidRDefault="00CE18E4">
      <w:pPr>
        <w:rPr>
          <w:lang w:val="en-CA"/>
        </w:rPr>
      </w:pPr>
      <w:r>
        <w:rPr>
          <w:lang w:val="en-CA"/>
        </w:rPr>
        <w:t xml:space="preserve">By means of </w:t>
      </w:r>
      <w:r w:rsidR="00F361A7">
        <w:rPr>
          <w:lang w:val="en-CA"/>
        </w:rPr>
        <w:t xml:space="preserve">metaphorically </w:t>
      </w:r>
      <w:r w:rsidR="00034274">
        <w:rPr>
          <w:lang w:val="en-CA"/>
        </w:rPr>
        <w:t xml:space="preserve">“colonizing” </w:t>
      </w:r>
      <w:r w:rsidR="00880027">
        <w:rPr>
          <w:lang w:val="en-CA"/>
        </w:rPr>
        <w:t xml:space="preserve">practices - </w:t>
      </w:r>
      <w:r w:rsidR="00F758A7">
        <w:rPr>
          <w:lang w:val="en-CA"/>
        </w:rPr>
        <w:t>projects, regimes, and strategies</w:t>
      </w:r>
      <w:r w:rsidR="00880027">
        <w:rPr>
          <w:lang w:val="en-CA"/>
        </w:rPr>
        <w:t xml:space="preserve"> - </w:t>
      </w:r>
      <w:r w:rsidR="00F758A7">
        <w:rPr>
          <w:lang w:val="en-CA"/>
        </w:rPr>
        <w:t>t</w:t>
      </w:r>
      <w:r w:rsidR="0017161A">
        <w:rPr>
          <w:lang w:val="en-CA"/>
        </w:rPr>
        <w:t xml:space="preserve">hese blocs </w:t>
      </w:r>
      <w:r w:rsidR="00AD5C4E">
        <w:rPr>
          <w:lang w:val="en-CA"/>
        </w:rPr>
        <w:t xml:space="preserve">cut </w:t>
      </w:r>
      <w:r w:rsidR="00F566F6">
        <w:rPr>
          <w:lang w:val="en-CA"/>
        </w:rPr>
        <w:t xml:space="preserve">across the </w:t>
      </w:r>
      <w:r w:rsidR="00267187">
        <w:rPr>
          <w:lang w:val="en-CA"/>
        </w:rPr>
        <w:t xml:space="preserve">relative autonomy of </w:t>
      </w:r>
      <w:r w:rsidR="00880027">
        <w:rPr>
          <w:lang w:val="en-CA"/>
        </w:rPr>
        <w:t xml:space="preserve">otherwise </w:t>
      </w:r>
      <w:r w:rsidR="00267187">
        <w:rPr>
          <w:lang w:val="en-CA"/>
        </w:rPr>
        <w:t>distinct social spheres</w:t>
      </w:r>
      <w:r w:rsidR="006E2466">
        <w:rPr>
          <w:lang w:val="en-CA"/>
        </w:rPr>
        <w:t xml:space="preserve"> – </w:t>
      </w:r>
      <w:r>
        <w:rPr>
          <w:lang w:val="en-CA"/>
        </w:rPr>
        <w:t xml:space="preserve">at a minimum, </w:t>
      </w:r>
      <w:r w:rsidR="006E2466">
        <w:rPr>
          <w:lang w:val="en-CA"/>
        </w:rPr>
        <w:t>the economy, the state, and civil society</w:t>
      </w:r>
      <w:r w:rsidR="00805F3D">
        <w:rPr>
          <w:lang w:val="en-CA"/>
        </w:rPr>
        <w:t xml:space="preserve">. </w:t>
      </w:r>
      <w:r w:rsidR="00BB7968">
        <w:rPr>
          <w:lang w:val="en-CA"/>
        </w:rPr>
        <w:t xml:space="preserve">These practices </w:t>
      </w:r>
      <w:r w:rsidR="00805F3D">
        <w:rPr>
          <w:lang w:val="en-CA"/>
        </w:rPr>
        <w:t xml:space="preserve">incorporate </w:t>
      </w:r>
      <w:r w:rsidR="00CE07EA">
        <w:rPr>
          <w:lang w:val="en-CA"/>
        </w:rPr>
        <w:t>elements of each</w:t>
      </w:r>
      <w:r w:rsidR="00805F3D">
        <w:rPr>
          <w:lang w:val="en-CA"/>
        </w:rPr>
        <w:t xml:space="preserve"> of these spheres into </w:t>
      </w:r>
      <w:r w:rsidR="00BB7968">
        <w:rPr>
          <w:lang w:val="en-CA"/>
        </w:rPr>
        <w:t xml:space="preserve">the blocs’ </w:t>
      </w:r>
      <w:r w:rsidR="00805F3D">
        <w:rPr>
          <w:lang w:val="en-CA"/>
        </w:rPr>
        <w:t>emergent selves</w:t>
      </w:r>
      <w:r w:rsidR="00CE07EA">
        <w:rPr>
          <w:lang w:val="en-CA"/>
        </w:rPr>
        <w:t xml:space="preserve">, </w:t>
      </w:r>
      <w:r w:rsidR="00F758A7">
        <w:rPr>
          <w:lang w:val="en-CA"/>
        </w:rPr>
        <w:t xml:space="preserve">without ever </w:t>
      </w:r>
      <w:r w:rsidR="00F6029D">
        <w:rPr>
          <w:lang w:val="en-CA"/>
        </w:rPr>
        <w:t xml:space="preserve">achieving comprehensive </w:t>
      </w:r>
      <w:r w:rsidR="003C6E8B">
        <w:rPr>
          <w:lang w:val="en-CA"/>
        </w:rPr>
        <w:t xml:space="preserve">sway </w:t>
      </w:r>
      <w:r w:rsidR="00F6029D">
        <w:rPr>
          <w:lang w:val="en-CA"/>
        </w:rPr>
        <w:t xml:space="preserve">over any </w:t>
      </w:r>
      <w:r w:rsidR="00C23C0B">
        <w:rPr>
          <w:lang w:val="en-CA"/>
        </w:rPr>
        <w:t xml:space="preserve">one </w:t>
      </w:r>
      <w:r w:rsidR="00F6029D">
        <w:rPr>
          <w:lang w:val="en-CA"/>
        </w:rPr>
        <w:t>sphere</w:t>
      </w:r>
      <w:r w:rsidR="004E410B">
        <w:rPr>
          <w:lang w:val="en-CA"/>
        </w:rPr>
        <w:t>.</w:t>
      </w:r>
      <w:r w:rsidR="00267187">
        <w:rPr>
          <w:lang w:val="en-CA"/>
        </w:rPr>
        <w:t xml:space="preserve"> </w:t>
      </w:r>
      <w:r w:rsidR="00FA26A3">
        <w:rPr>
          <w:lang w:val="en-CA"/>
        </w:rPr>
        <w:t xml:space="preserve">Something like this surely extends beyond the realm of </w:t>
      </w:r>
      <w:r w:rsidR="00DD6633">
        <w:rPr>
          <w:lang w:val="en-CA"/>
        </w:rPr>
        <w:t xml:space="preserve">human activity into the necessary re-shaping of non-human nature. </w:t>
      </w:r>
      <w:r w:rsidR="00203040">
        <w:rPr>
          <w:lang w:val="en-CA"/>
        </w:rPr>
        <w:t xml:space="preserve">One interpretation of </w:t>
      </w:r>
      <w:r w:rsidR="00613463">
        <w:rPr>
          <w:lang w:val="en-CA"/>
        </w:rPr>
        <w:t xml:space="preserve">Jason Moore’s </w:t>
      </w:r>
      <w:r w:rsidR="002720C0">
        <w:rPr>
          <w:lang w:val="en-CA"/>
        </w:rPr>
        <w:t xml:space="preserve">placement of </w:t>
      </w:r>
      <w:r w:rsidR="00677217">
        <w:rPr>
          <w:lang w:val="en-CA"/>
        </w:rPr>
        <w:t xml:space="preserve">non-human </w:t>
      </w:r>
      <w:r w:rsidR="002720C0">
        <w:rPr>
          <w:lang w:val="en-CA"/>
        </w:rPr>
        <w:t xml:space="preserve">nature within capital </w:t>
      </w:r>
      <w:r w:rsidR="006836A4">
        <w:rPr>
          <w:lang w:val="en-CA"/>
        </w:rPr>
        <w:fldChar w:fldCharType="begin"/>
      </w:r>
      <w:r w:rsidR="006836A4">
        <w:rPr>
          <w:lang w:val="en-CA"/>
        </w:rPr>
        <w:instrText xml:space="preserve"> ADDIN EN.CITE &lt;EndNote&gt;&lt;Cite&gt;&lt;Author&gt;Moore&lt;/Author&gt;&lt;Year&gt;2015&lt;/Year&gt;&lt;RecNum&gt;7986&lt;/RecNum&gt;&lt;DisplayText&gt;(Moore 2015)&lt;/DisplayText&gt;&lt;record&gt;&lt;rec-number&gt;7986&lt;/rec-number&gt;&lt;foreign-keys&gt;&lt;key app="EN" db-id="z5dtt22fhdrfx0e0vem5afdwrvf0asxzrrx9" timestamp="1627532657"&gt;7986&lt;/key&gt;&lt;/foreign-keys&gt;&lt;ref-type name="Book"&gt;6&lt;/ref-type&gt;&lt;contributors&gt;&lt;authors&gt;&lt;author&gt;Jason W. Moore&lt;/author&gt;&lt;/authors&gt;&lt;/contributors&gt;&lt;titles&gt;&lt;title&gt;Capitalism in the Web of Life: Ecology and the Accumulation of Capital&lt;/title&gt;&lt;/titles&gt;&lt;dates&gt;&lt;year&gt;2015&lt;/year&gt;&lt;/dates&gt;&lt;pub-location&gt;London&lt;/pub-location&gt;&lt;publisher&gt;Verso&lt;/publisher&gt;&lt;urls&gt;&lt;/urls&gt;&lt;/record&gt;&lt;/Cite&gt;&lt;/EndNote&gt;</w:instrText>
      </w:r>
      <w:r w:rsidR="006836A4">
        <w:rPr>
          <w:lang w:val="en-CA"/>
        </w:rPr>
        <w:fldChar w:fldCharType="separate"/>
      </w:r>
      <w:r w:rsidR="006836A4">
        <w:rPr>
          <w:noProof/>
          <w:lang w:val="en-CA"/>
        </w:rPr>
        <w:t>(Moore 2015)</w:t>
      </w:r>
      <w:r w:rsidR="006836A4">
        <w:rPr>
          <w:lang w:val="en-CA"/>
        </w:rPr>
        <w:fldChar w:fldCharType="end"/>
      </w:r>
      <w:r w:rsidR="00027AD8" w:rsidRPr="00027AD8">
        <w:rPr>
          <w:lang w:val="en-CA"/>
        </w:rPr>
        <w:t xml:space="preserve"> </w:t>
      </w:r>
      <w:r w:rsidR="002720C0">
        <w:rPr>
          <w:lang w:val="en-CA"/>
        </w:rPr>
        <w:t xml:space="preserve">or Carolyn Merchant’s </w:t>
      </w:r>
      <w:r w:rsidR="00891345">
        <w:rPr>
          <w:lang w:val="en-CA"/>
        </w:rPr>
        <w:t xml:space="preserve">placement of </w:t>
      </w:r>
      <w:r w:rsidR="00AE5ECB">
        <w:rPr>
          <w:lang w:val="en-CA"/>
        </w:rPr>
        <w:t xml:space="preserve">that nature </w:t>
      </w:r>
      <w:r w:rsidR="0010782A">
        <w:rPr>
          <w:lang w:val="en-CA"/>
        </w:rPr>
        <w:t xml:space="preserve">as a </w:t>
      </w:r>
      <w:r w:rsidR="00891345">
        <w:rPr>
          <w:lang w:val="en-CA"/>
        </w:rPr>
        <w:t xml:space="preserve">quasi-Althusserian </w:t>
      </w:r>
      <w:r w:rsidR="0010782A">
        <w:rPr>
          <w:lang w:val="en-CA"/>
        </w:rPr>
        <w:t xml:space="preserve">moment within </w:t>
      </w:r>
      <w:r w:rsidR="00891345" w:rsidRPr="0010782A">
        <w:rPr>
          <w:i/>
          <w:iCs/>
          <w:lang w:val="en-CA"/>
        </w:rPr>
        <w:t>Ecological Revolutions</w:t>
      </w:r>
      <w:r w:rsidR="00891345">
        <w:rPr>
          <w:lang w:val="en-CA"/>
        </w:rPr>
        <w:t xml:space="preserve"> </w:t>
      </w:r>
      <w:r w:rsidR="006836A4">
        <w:rPr>
          <w:lang w:val="en-CA"/>
        </w:rPr>
        <w:fldChar w:fldCharType="begin"/>
      </w:r>
      <w:r w:rsidR="006836A4">
        <w:rPr>
          <w:lang w:val="en-CA"/>
        </w:rPr>
        <w:instrText xml:space="preserve"> ADDIN EN.CITE &lt;EndNote&gt;&lt;Cite&gt;&lt;Author&gt;Merchant&lt;/Author&gt;&lt;Year&gt;1989&lt;/Year&gt;&lt;RecNum&gt;2106&lt;/RecNum&gt;&lt;DisplayText&gt;(Merchant 1989)&lt;/DisplayText&gt;&lt;record&gt;&lt;rec-number&gt;2106&lt;/rec-number&gt;&lt;foreign-keys&gt;&lt;key app="EN" db-id="z5dtt22fhdrfx0e0vem5afdwrvf0asxzrrx9" timestamp="0"&gt;2106&lt;/key&gt;&lt;/foreign-keys&gt;&lt;ref-type name="Book"&gt;6&lt;/ref-type&gt;&lt;contributors&gt;&lt;authors&gt;&lt;author&gt;&lt;style face="normal" font="default" charset="133" size="100%"&gt;Carolyn Merchant&lt;/style&gt;&lt;/author&gt;&lt;/authors&gt;&lt;/contributors&gt;&lt;titles&gt;&lt;title&gt;&lt;style face="normal" font="default" charset="133" size="100%"&gt;Ecological Revolutions:  Nature, Gender, and Science in New England&lt;/style&gt;&lt;/title&gt;&lt;/titles&gt;&lt;dates&gt;&lt;year&gt;&lt;style face="normal" font="default" charset="133" size="100%"&gt;1989&lt;/style&gt;&lt;/year&gt;&lt;/dates&gt;&lt;pub-location&gt;&lt;style face="normal" font="default" charset="133" size="100%"&gt;Chapel Hill&lt;/style&gt;&lt;/pub-location&gt;&lt;publisher&gt;&lt;style face="normal" font="default" charset="133" size="100%"&gt;University of North Carolina Press&lt;/style&gt;&lt;/publisher&gt;&lt;urls&gt;&lt;/urls&gt;&lt;/record&gt;&lt;/Cite&gt;&lt;/EndNote&gt;</w:instrText>
      </w:r>
      <w:r w:rsidR="006836A4">
        <w:rPr>
          <w:lang w:val="en-CA"/>
        </w:rPr>
        <w:fldChar w:fldCharType="separate"/>
      </w:r>
      <w:r w:rsidR="006836A4">
        <w:rPr>
          <w:noProof/>
          <w:lang w:val="en-CA"/>
        </w:rPr>
        <w:t>(Merchant 1989)</w:t>
      </w:r>
      <w:r w:rsidR="006836A4">
        <w:rPr>
          <w:lang w:val="en-CA"/>
        </w:rPr>
        <w:fldChar w:fldCharType="end"/>
      </w:r>
      <w:r w:rsidR="0010782A" w:rsidRPr="0010782A">
        <w:rPr>
          <w:lang w:val="en-CA"/>
        </w:rPr>
        <w:t xml:space="preserve"> </w:t>
      </w:r>
      <w:r w:rsidR="00891345">
        <w:rPr>
          <w:lang w:val="en-CA"/>
        </w:rPr>
        <w:t xml:space="preserve">is that this </w:t>
      </w:r>
      <w:r w:rsidR="00027AD8">
        <w:rPr>
          <w:lang w:val="en-CA"/>
        </w:rPr>
        <w:t xml:space="preserve">strategic-relational vision </w:t>
      </w:r>
      <w:r w:rsidR="00AE5ECB">
        <w:rPr>
          <w:lang w:val="en-CA"/>
        </w:rPr>
        <w:t xml:space="preserve">that Jessop confined to </w:t>
      </w:r>
      <w:r w:rsidR="00B228E8">
        <w:rPr>
          <w:lang w:val="en-CA"/>
        </w:rPr>
        <w:t xml:space="preserve">state, civil society, and economy </w:t>
      </w:r>
      <w:r w:rsidR="00AE5ECB">
        <w:rPr>
          <w:lang w:val="en-CA"/>
        </w:rPr>
        <w:t xml:space="preserve">(following Gramsci) </w:t>
      </w:r>
      <w:r w:rsidR="00B228E8">
        <w:rPr>
          <w:lang w:val="en-CA"/>
        </w:rPr>
        <w:t xml:space="preserve">could </w:t>
      </w:r>
      <w:r w:rsidR="00027AD8">
        <w:rPr>
          <w:lang w:val="en-CA"/>
        </w:rPr>
        <w:t xml:space="preserve">be </w:t>
      </w:r>
      <w:r w:rsidR="00677217">
        <w:rPr>
          <w:lang w:val="en-CA"/>
        </w:rPr>
        <w:t xml:space="preserve">extended to include </w:t>
      </w:r>
      <w:r w:rsidR="00027AD8">
        <w:rPr>
          <w:lang w:val="en-CA"/>
        </w:rPr>
        <w:t xml:space="preserve">projects that domesticate or </w:t>
      </w:r>
      <w:r w:rsidR="00677217">
        <w:rPr>
          <w:lang w:val="en-CA"/>
        </w:rPr>
        <w:t>otherwise reshape non-human nature.</w:t>
      </w:r>
      <w:r w:rsidR="00154670">
        <w:rPr>
          <w:lang w:val="en-CA"/>
        </w:rPr>
        <w:t xml:space="preserve"> </w:t>
      </w:r>
      <w:r w:rsidR="00D31EDB">
        <w:rPr>
          <w:lang w:val="en-CA"/>
        </w:rPr>
        <w:t xml:space="preserve">In conversation with David Harvey, </w:t>
      </w:r>
      <w:r w:rsidR="00154670">
        <w:rPr>
          <w:lang w:val="en-CA"/>
        </w:rPr>
        <w:t>Jessop also broadly addresses</w:t>
      </w:r>
      <w:r w:rsidR="00D31EDB">
        <w:rPr>
          <w:lang w:val="en-CA"/>
        </w:rPr>
        <w:t xml:space="preserve"> this question of the strategic shaping of spatio-temporal context</w:t>
      </w:r>
      <w:r w:rsidR="00154670">
        <w:rPr>
          <w:lang w:val="en-CA"/>
        </w:rPr>
        <w:t xml:space="preserve">, albeit in </w:t>
      </w:r>
      <w:r w:rsidR="00D31EDB">
        <w:rPr>
          <w:lang w:val="en-CA"/>
        </w:rPr>
        <w:t xml:space="preserve">the political-economic terms of “spatio-temporal fixes” </w:t>
      </w:r>
      <w:r w:rsidR="006836A4">
        <w:rPr>
          <w:lang w:val="en-CA"/>
        </w:rPr>
        <w:fldChar w:fldCharType="begin">
          <w:fldData xml:space="preserve">PEVuZE5vdGU+PENpdGU+PEF1dGhvcj5IYXJ2ZXk8L0F1dGhvcj48WWVhcj4xOTg1PC9ZZWFyPjxS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</w:fldData>
        </w:fldChar>
      </w:r>
      <w:r w:rsidR="006836A4">
        <w:rPr>
          <w:lang w:val="en-CA"/>
        </w:rPr>
        <w:instrText xml:space="preserve"> ADDIN EN.CITE </w:instrText>
      </w:r>
      <w:r w:rsidR="006836A4">
        <w:rPr>
          <w:lang w:val="en-CA"/>
        </w:rPr>
        <w:fldChar w:fldCharType="begin">
          <w:fldData xml:space="preserve">PEVuZE5vdGU+PENpdGU+PEF1dGhvcj5IYXJ2ZXk8L0F1dGhvcj48WWVhcj4xOTg1PC9ZZWFyPjxS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cf. Bakhtin 1981, Harvey 1985, Harvey 2001, Jessop 2006)</w:t>
      </w:r>
      <w:r w:rsidR="006836A4">
        <w:rPr>
          <w:lang w:val="en-CA"/>
        </w:rPr>
        <w:fldChar w:fldCharType="end"/>
      </w:r>
      <w:r w:rsidR="00154670">
        <w:rPr>
          <w:lang w:val="en-CA"/>
        </w:rPr>
        <w:t>.</w:t>
      </w:r>
    </w:p>
    <w:p w14:paraId="11DA5DEB" w14:textId="5C9E72F7" w:rsidR="008141BE" w:rsidRDefault="004D0DCD">
      <w:pPr>
        <w:rPr>
          <w:lang w:val="en-CA"/>
        </w:rPr>
      </w:pPr>
      <w:r>
        <w:rPr>
          <w:lang w:val="en-CA"/>
        </w:rPr>
        <w:t xml:space="preserve">The focus of this </w:t>
      </w:r>
      <w:r w:rsidR="006852C7">
        <w:rPr>
          <w:lang w:val="en-CA"/>
        </w:rPr>
        <w:t xml:space="preserve">article </w:t>
      </w:r>
      <w:r>
        <w:rPr>
          <w:lang w:val="en-CA"/>
        </w:rPr>
        <w:t xml:space="preserve">is </w:t>
      </w:r>
      <w:r w:rsidR="00A65179">
        <w:rPr>
          <w:lang w:val="en-CA"/>
        </w:rPr>
        <w:t xml:space="preserve">different and </w:t>
      </w:r>
      <w:r>
        <w:rPr>
          <w:lang w:val="en-CA"/>
        </w:rPr>
        <w:t>narrower</w:t>
      </w:r>
      <w:r w:rsidR="008950FC">
        <w:rPr>
          <w:lang w:val="en-CA"/>
        </w:rPr>
        <w:t xml:space="preserve"> than Bob Jessop’s</w:t>
      </w:r>
      <w:r w:rsidR="00015829">
        <w:rPr>
          <w:lang w:val="en-CA"/>
        </w:rPr>
        <w:t xml:space="preserve">, </w:t>
      </w:r>
      <w:r w:rsidR="00F5364A">
        <w:rPr>
          <w:lang w:val="en-CA"/>
        </w:rPr>
        <w:t xml:space="preserve">as </w:t>
      </w:r>
      <w:r w:rsidR="00015829">
        <w:rPr>
          <w:lang w:val="en-CA"/>
        </w:rPr>
        <w:t xml:space="preserve">a preliminary move in a larger </w:t>
      </w:r>
      <w:r w:rsidR="008171FA">
        <w:rPr>
          <w:lang w:val="en-CA"/>
        </w:rPr>
        <w:t xml:space="preserve">“strategic-relational” </w:t>
      </w:r>
      <w:r w:rsidR="00015829">
        <w:rPr>
          <w:lang w:val="en-CA"/>
        </w:rPr>
        <w:t>project</w:t>
      </w:r>
      <w:r>
        <w:rPr>
          <w:lang w:val="en-CA"/>
        </w:rPr>
        <w:t xml:space="preserve">. It </w:t>
      </w:r>
      <w:r w:rsidR="00927E86">
        <w:rPr>
          <w:lang w:val="en-CA"/>
        </w:rPr>
        <w:t xml:space="preserve">considers </w:t>
      </w:r>
      <w:r w:rsidR="00015829">
        <w:rPr>
          <w:lang w:val="en-CA"/>
        </w:rPr>
        <w:t xml:space="preserve">our </w:t>
      </w:r>
      <w:r w:rsidR="00D234E6">
        <w:rPr>
          <w:lang w:val="en-CA"/>
        </w:rPr>
        <w:t xml:space="preserve">new </w:t>
      </w:r>
      <w:r w:rsidR="00126861">
        <w:rPr>
          <w:lang w:val="en-CA"/>
        </w:rPr>
        <w:t>world</w:t>
      </w:r>
      <w:r w:rsidR="00B73A9B">
        <w:rPr>
          <w:lang w:val="en-CA"/>
        </w:rPr>
        <w:t xml:space="preserve"> </w:t>
      </w:r>
      <w:r w:rsidR="00015829">
        <w:rPr>
          <w:lang w:val="en-CA"/>
        </w:rPr>
        <w:t xml:space="preserve">dawning </w:t>
      </w:r>
      <w:r w:rsidR="00B73A9B">
        <w:rPr>
          <w:lang w:val="en-CA"/>
        </w:rPr>
        <w:t xml:space="preserve">and </w:t>
      </w:r>
      <w:r w:rsidR="006E2466">
        <w:rPr>
          <w:lang w:val="en-CA"/>
        </w:rPr>
        <w:t xml:space="preserve">its </w:t>
      </w:r>
      <w:r w:rsidR="00B73A9B">
        <w:rPr>
          <w:lang w:val="en-CA"/>
        </w:rPr>
        <w:t>problems</w:t>
      </w:r>
      <w:r w:rsidR="00927E86">
        <w:rPr>
          <w:lang w:val="en-CA"/>
        </w:rPr>
        <w:t xml:space="preserve"> </w:t>
      </w:r>
      <w:r w:rsidR="00D65D13" w:rsidRPr="005028DD">
        <w:rPr>
          <w:i/>
          <w:iCs/>
          <w:lang w:val="en-CA"/>
        </w:rPr>
        <w:t xml:space="preserve">in </w:t>
      </w:r>
      <w:r w:rsidR="00B73A9B" w:rsidRPr="005028DD">
        <w:rPr>
          <w:i/>
          <w:iCs/>
          <w:lang w:val="en-CA"/>
        </w:rPr>
        <w:t xml:space="preserve">their </w:t>
      </w:r>
      <w:r w:rsidR="00D65D13" w:rsidRPr="005028DD">
        <w:rPr>
          <w:i/>
          <w:iCs/>
          <w:lang w:val="en-CA"/>
        </w:rPr>
        <w:t xml:space="preserve">most </w:t>
      </w:r>
      <w:r w:rsidR="005028DD">
        <w:rPr>
          <w:i/>
          <w:iCs/>
          <w:lang w:val="en-CA"/>
        </w:rPr>
        <w:t xml:space="preserve">physical and </w:t>
      </w:r>
      <w:r w:rsidR="00D65D13" w:rsidRPr="005028DD">
        <w:rPr>
          <w:i/>
          <w:iCs/>
          <w:lang w:val="en-CA"/>
        </w:rPr>
        <w:t>material respects</w:t>
      </w:r>
      <w:r w:rsidR="0029099E">
        <w:rPr>
          <w:lang w:val="en-CA"/>
        </w:rPr>
        <w:t xml:space="preserve">, </w:t>
      </w:r>
      <w:r w:rsidR="00D234E6">
        <w:rPr>
          <w:lang w:val="en-CA"/>
        </w:rPr>
        <w:t xml:space="preserve">specifically </w:t>
      </w:r>
      <w:r w:rsidR="0029099E">
        <w:rPr>
          <w:lang w:val="en-CA"/>
        </w:rPr>
        <w:t xml:space="preserve">with respect to </w:t>
      </w:r>
      <w:r w:rsidR="00B73A9B">
        <w:rPr>
          <w:lang w:val="en-CA"/>
        </w:rPr>
        <w:t xml:space="preserve">their </w:t>
      </w:r>
      <w:r w:rsidR="0029099E">
        <w:rPr>
          <w:lang w:val="en-CA"/>
        </w:rPr>
        <w:t>spatio</w:t>
      </w:r>
      <w:r w:rsidR="00A13BA7">
        <w:rPr>
          <w:lang w:val="en-CA"/>
        </w:rPr>
        <w:t>-</w:t>
      </w:r>
      <w:r w:rsidR="0029099E">
        <w:rPr>
          <w:lang w:val="en-CA"/>
        </w:rPr>
        <w:t xml:space="preserve">temporality </w:t>
      </w:r>
      <w:r w:rsidR="0088624B">
        <w:rPr>
          <w:lang w:val="en-CA"/>
        </w:rPr>
        <w:t xml:space="preserve">and in their role in providing a setting for human social agency. </w:t>
      </w:r>
    </w:p>
    <w:p w14:paraId="03FA944E" w14:textId="6D102F58" w:rsidR="006205E1" w:rsidRDefault="00CF48C4">
      <w:pPr>
        <w:rPr>
          <w:lang w:val="en-CA"/>
        </w:rPr>
      </w:pPr>
      <w:r>
        <w:rPr>
          <w:lang w:val="en-CA"/>
        </w:rPr>
        <w:t xml:space="preserve">The article’s scope is narrower in </w:t>
      </w:r>
      <w:r w:rsidR="000734FE">
        <w:rPr>
          <w:lang w:val="en-CA"/>
        </w:rPr>
        <w:t xml:space="preserve">another </w:t>
      </w:r>
      <w:r>
        <w:rPr>
          <w:lang w:val="en-CA"/>
        </w:rPr>
        <w:t xml:space="preserve">respect. </w:t>
      </w:r>
      <w:r w:rsidR="005604FA">
        <w:rPr>
          <w:lang w:val="en-CA"/>
        </w:rPr>
        <w:t xml:space="preserve">My central </w:t>
      </w:r>
      <w:r w:rsidR="00672D48">
        <w:rPr>
          <w:lang w:val="en-CA"/>
        </w:rPr>
        <w:t xml:space="preserve">puzzle </w:t>
      </w:r>
      <w:r w:rsidR="004E4F5A">
        <w:rPr>
          <w:lang w:val="en-CA"/>
        </w:rPr>
        <w:t xml:space="preserve">here </w:t>
      </w:r>
      <w:r w:rsidR="00672D48">
        <w:rPr>
          <w:lang w:val="en-CA"/>
        </w:rPr>
        <w:t xml:space="preserve">is </w:t>
      </w:r>
      <w:r w:rsidR="00536EAB">
        <w:rPr>
          <w:lang w:val="en-CA"/>
        </w:rPr>
        <w:t xml:space="preserve">how land-defenders and eco-socialists </w:t>
      </w:r>
      <w:r w:rsidR="00927E86">
        <w:rPr>
          <w:lang w:val="en-CA"/>
        </w:rPr>
        <w:t xml:space="preserve">can </w:t>
      </w:r>
      <w:r w:rsidR="00536EAB">
        <w:rPr>
          <w:lang w:val="en-CA"/>
        </w:rPr>
        <w:t xml:space="preserve">best strategize </w:t>
      </w:r>
      <w:r w:rsidR="00536EAB" w:rsidRPr="00E91622">
        <w:rPr>
          <w:b/>
          <w:bCs/>
          <w:i/>
          <w:iCs/>
          <w:lang w:val="en-CA"/>
        </w:rPr>
        <w:t>in</w:t>
      </w:r>
      <w:r w:rsidR="00536EAB">
        <w:rPr>
          <w:lang w:val="en-CA"/>
        </w:rPr>
        <w:t xml:space="preserve"> </w:t>
      </w:r>
      <w:r w:rsidR="00BA6960" w:rsidRPr="00E91622">
        <w:rPr>
          <w:lang w:val="en-CA"/>
        </w:rPr>
        <w:t>and</w:t>
      </w:r>
      <w:r w:rsidR="00BA6960">
        <w:rPr>
          <w:lang w:val="en-CA"/>
        </w:rPr>
        <w:t xml:space="preserve"> </w:t>
      </w:r>
      <w:r w:rsidR="00BA6960" w:rsidRPr="00E91622">
        <w:rPr>
          <w:b/>
          <w:bCs/>
          <w:i/>
          <w:iCs/>
          <w:lang w:val="en-CA"/>
        </w:rPr>
        <w:t>about</w:t>
      </w:r>
      <w:r w:rsidR="00BA6960">
        <w:rPr>
          <w:lang w:val="en-CA"/>
        </w:rPr>
        <w:t xml:space="preserve"> </w:t>
      </w:r>
      <w:r w:rsidR="00FF425D">
        <w:rPr>
          <w:lang w:val="en-CA"/>
        </w:rPr>
        <w:t xml:space="preserve">the </w:t>
      </w:r>
      <w:r w:rsidR="003A0BA5">
        <w:rPr>
          <w:lang w:val="en-CA"/>
        </w:rPr>
        <w:t xml:space="preserve">new and </w:t>
      </w:r>
      <w:r w:rsidR="000B0791">
        <w:rPr>
          <w:lang w:val="en-CA"/>
        </w:rPr>
        <w:t xml:space="preserve">changing </w:t>
      </w:r>
      <w:r w:rsidR="00B73A9B">
        <w:rPr>
          <w:lang w:val="en-CA"/>
        </w:rPr>
        <w:t xml:space="preserve">physical </w:t>
      </w:r>
      <w:r w:rsidR="003A0BA5">
        <w:rPr>
          <w:lang w:val="en-CA"/>
        </w:rPr>
        <w:t>terrain</w:t>
      </w:r>
      <w:r w:rsidR="00FF425D">
        <w:rPr>
          <w:lang w:val="en-CA"/>
        </w:rPr>
        <w:t xml:space="preserve">, specifically with respect to </w:t>
      </w:r>
      <w:r w:rsidR="002A7ACF">
        <w:rPr>
          <w:lang w:val="en-CA"/>
        </w:rPr>
        <w:t>supply</w:t>
      </w:r>
      <w:r w:rsidR="00FF425D">
        <w:rPr>
          <w:lang w:val="en-CA"/>
        </w:rPr>
        <w:t>ing</w:t>
      </w:r>
      <w:r w:rsidR="002A7ACF">
        <w:rPr>
          <w:lang w:val="en-CA"/>
        </w:rPr>
        <w:t xml:space="preserve"> human metropoles</w:t>
      </w:r>
      <w:r w:rsidR="00F877D5">
        <w:rPr>
          <w:lang w:val="en-CA"/>
        </w:rPr>
        <w:t xml:space="preserve"> of settlement</w:t>
      </w:r>
      <w:r w:rsidR="003B256F">
        <w:rPr>
          <w:lang w:val="en-CA"/>
        </w:rPr>
        <w:t xml:space="preserve">. </w:t>
      </w:r>
      <w:r w:rsidR="00C22B6F">
        <w:rPr>
          <w:lang w:val="en-CA"/>
        </w:rPr>
        <w:t xml:space="preserve">I presume that </w:t>
      </w:r>
      <w:r w:rsidR="00D331CC">
        <w:rPr>
          <w:lang w:val="en-CA"/>
        </w:rPr>
        <w:t xml:space="preserve">terrain </w:t>
      </w:r>
      <w:r w:rsidR="00C22B6F">
        <w:rPr>
          <w:lang w:val="en-CA"/>
        </w:rPr>
        <w:t xml:space="preserve">is </w:t>
      </w:r>
      <w:r w:rsidR="00D331CC">
        <w:rPr>
          <w:lang w:val="en-CA"/>
        </w:rPr>
        <w:t xml:space="preserve">shaped both by </w:t>
      </w:r>
      <w:r w:rsidR="00982F24">
        <w:rPr>
          <w:lang w:val="en-CA"/>
        </w:rPr>
        <w:t xml:space="preserve">the structured agency of </w:t>
      </w:r>
      <w:r w:rsidR="00CE5318">
        <w:rPr>
          <w:lang w:val="en-CA"/>
        </w:rPr>
        <w:t>human societ</w:t>
      </w:r>
      <w:r w:rsidR="00982F24">
        <w:rPr>
          <w:lang w:val="en-CA"/>
        </w:rPr>
        <w:t>ies</w:t>
      </w:r>
      <w:r w:rsidR="00CE5318">
        <w:rPr>
          <w:lang w:val="en-CA"/>
        </w:rPr>
        <w:t xml:space="preserve"> (notably </w:t>
      </w:r>
      <w:r w:rsidR="00780E87">
        <w:rPr>
          <w:lang w:val="en-CA"/>
        </w:rPr>
        <w:t xml:space="preserve">but not exclusively by the processes of </w:t>
      </w:r>
      <w:r w:rsidR="00CE5318">
        <w:rPr>
          <w:lang w:val="en-CA"/>
        </w:rPr>
        <w:t>capital) and by non-human being</w:t>
      </w:r>
      <w:r w:rsidR="00672D48">
        <w:rPr>
          <w:lang w:val="en-CA"/>
        </w:rPr>
        <w:t>s</w:t>
      </w:r>
      <w:r w:rsidR="00CE5318">
        <w:rPr>
          <w:lang w:val="en-CA"/>
        </w:rPr>
        <w:t xml:space="preserve"> and forces</w:t>
      </w:r>
      <w:r w:rsidR="00DD47C6">
        <w:rPr>
          <w:lang w:val="en-CA"/>
        </w:rPr>
        <w:t xml:space="preserve">. </w:t>
      </w:r>
      <w:r w:rsidR="000734FE">
        <w:rPr>
          <w:lang w:val="en-CA"/>
        </w:rPr>
        <w:lastRenderedPageBreak/>
        <w:t>Finally, m</w:t>
      </w:r>
      <w:r w:rsidR="008A4F21">
        <w:rPr>
          <w:lang w:val="en-CA"/>
        </w:rPr>
        <w:t xml:space="preserve">y particular emphasis is on the lands </w:t>
      </w:r>
      <w:r w:rsidR="00DD47C6">
        <w:rPr>
          <w:lang w:val="en-CA"/>
        </w:rPr>
        <w:t xml:space="preserve">and territories </w:t>
      </w:r>
      <w:r w:rsidR="008A4F21">
        <w:rPr>
          <w:lang w:val="en-CA"/>
        </w:rPr>
        <w:t xml:space="preserve">currently claimed as </w:t>
      </w:r>
      <w:r w:rsidR="00F52C8D">
        <w:rPr>
          <w:lang w:val="en-CA"/>
        </w:rPr>
        <w:t xml:space="preserve">“Canada” </w:t>
      </w:r>
      <w:r w:rsidR="00982F24">
        <w:rPr>
          <w:lang w:val="en-CA"/>
        </w:rPr>
        <w:t xml:space="preserve">and for </w:t>
      </w:r>
      <w:r w:rsidR="008A4F21">
        <w:rPr>
          <w:lang w:val="en-CA"/>
        </w:rPr>
        <w:t>“Canada”.</w:t>
      </w:r>
    </w:p>
    <w:p w14:paraId="30661B1F" w14:textId="27ADE8CC" w:rsidR="00CD694C" w:rsidRDefault="00B16E2D" w:rsidP="00CD694C">
      <w:pPr>
        <w:rPr>
          <w:lang w:val="en-CA"/>
        </w:rPr>
      </w:pPr>
      <w:r>
        <w:rPr>
          <w:lang w:val="en-CA"/>
        </w:rPr>
        <w:t xml:space="preserve">In their intentional emphasis on </w:t>
      </w:r>
      <w:r w:rsidRPr="007D3EE6">
        <w:rPr>
          <w:i/>
          <w:iCs/>
          <w:lang w:val="en-CA"/>
        </w:rPr>
        <w:t>material</w:t>
      </w:r>
      <w:r>
        <w:rPr>
          <w:lang w:val="en-CA"/>
        </w:rPr>
        <w:t xml:space="preserve"> and </w:t>
      </w:r>
      <w:r w:rsidRPr="007D3EE6">
        <w:rPr>
          <w:i/>
          <w:iCs/>
          <w:lang w:val="en-CA"/>
        </w:rPr>
        <w:t>physical</w:t>
      </w:r>
      <w:r>
        <w:rPr>
          <w:lang w:val="en-CA"/>
        </w:rPr>
        <w:t xml:space="preserve"> form, </w:t>
      </w:r>
      <w:r w:rsidR="0055507E">
        <w:rPr>
          <w:lang w:val="en-CA"/>
        </w:rPr>
        <w:t xml:space="preserve">my </w:t>
      </w:r>
      <w:r w:rsidR="008141BE">
        <w:rPr>
          <w:lang w:val="en-CA"/>
        </w:rPr>
        <w:t>reflections are (for now) self-consciously one-sided</w:t>
      </w:r>
      <w:r w:rsidR="006219CE">
        <w:rPr>
          <w:lang w:val="en-CA"/>
        </w:rPr>
        <w:t>, but conscious of the dangers of fetishization</w:t>
      </w:r>
      <w:r w:rsidR="008141BE">
        <w:rPr>
          <w:lang w:val="en-CA"/>
        </w:rPr>
        <w:t xml:space="preserve">.  As with all modelling efforts in the historical materialist tradition, such observations about specifically physical and material patterns </w:t>
      </w:r>
      <w:r w:rsidR="00347CCD">
        <w:rPr>
          <w:lang w:val="en-CA"/>
        </w:rPr>
        <w:t>may be necessary in order to isolate specific dynamics</w:t>
      </w:r>
      <w:r w:rsidR="001768DE">
        <w:rPr>
          <w:lang w:val="en-CA"/>
        </w:rPr>
        <w:t xml:space="preserve"> from others</w:t>
      </w:r>
      <w:r w:rsidR="00347CCD">
        <w:rPr>
          <w:lang w:val="en-CA"/>
        </w:rPr>
        <w:t xml:space="preserve">, but </w:t>
      </w:r>
      <w:r w:rsidR="001768DE">
        <w:rPr>
          <w:lang w:val="en-CA"/>
        </w:rPr>
        <w:t xml:space="preserve">they </w:t>
      </w:r>
      <w:r w:rsidR="008141BE">
        <w:rPr>
          <w:lang w:val="en-CA"/>
        </w:rPr>
        <w:t xml:space="preserve">must </w:t>
      </w:r>
      <w:r w:rsidR="00347CCD">
        <w:rPr>
          <w:lang w:val="en-CA"/>
        </w:rPr>
        <w:t xml:space="preserve">also </w:t>
      </w:r>
      <w:r w:rsidR="008141BE">
        <w:rPr>
          <w:lang w:val="en-CA"/>
        </w:rPr>
        <w:t>ultimately be situated, first as the articulation of a real-world pattern</w:t>
      </w:r>
      <w:r w:rsidR="001768DE">
        <w:rPr>
          <w:lang w:val="en-CA"/>
        </w:rPr>
        <w:t xml:space="preserve"> rather than a mental exercise</w:t>
      </w:r>
      <w:r w:rsidR="008141BE">
        <w:rPr>
          <w:lang w:val="en-CA"/>
        </w:rPr>
        <w:t xml:space="preserve">, and second, as moments in a larger totality </w:t>
      </w:r>
      <w:r w:rsidR="006836A4">
        <w:rPr>
          <w:lang w:val="en-CA"/>
        </w:rPr>
        <w:fldChar w:fldCharType="begin"/>
      </w:r>
      <w:r w:rsidR="006836A4">
        <w:rPr>
          <w:lang w:val="en-CA"/>
        </w:rPr>
        <w:instrText xml:space="preserve"> ADDIN EN.CITE &lt;EndNote&gt;&lt;Cite&gt;&lt;Author&gt;Ollman&lt;/Author&gt;&lt;Year&gt;2003&lt;/Year&gt;&lt;RecNum&gt;9136&lt;/RecNum&gt;&lt;Pages&gt;59-112&lt;/Pages&gt;&lt;DisplayText&gt;(Ollman 2003, Chua and Bosworth 2023)&lt;/DisplayText&gt;&lt;record&gt;&lt;rec-number&gt;9136&lt;/rec-number&gt;&lt;foreign-keys&gt;&lt;key app="EN" db-id="z5dtt22fhdrfx0e0vem5afdwrvf0asxzrrx9" timestamp="1750811724"&gt;9136&lt;/key&gt;&lt;/foreign-keys&gt;&lt;ref-type name="Book"&gt;6&lt;/ref-type&gt;&lt;contributors&gt;&lt;authors&gt;&lt;author&gt;Bertell Ollman&lt;/author&gt;&lt;/authors&gt;&lt;/contributors&gt;&lt;titles&gt;&lt;title&gt;Dance of the Dialectic: Steps in Marx&amp;apos;s Method&lt;/title&gt;&lt;/titles&gt;&lt;dates&gt;&lt;year&gt;2003&lt;/year&gt;&lt;/dates&gt;&lt;pub-location&gt;Urbana, IL&lt;/pub-location&gt;&lt;publisher&gt;University of Illinois Press&lt;/publisher&gt;&lt;urls&gt;&lt;/urls&gt;&lt;/record&gt;&lt;/Cite&gt;&lt;Cite&gt;&lt;Author&gt;Chua&lt;/Author&gt;&lt;Year&gt;2023&lt;/Year&gt;&lt;RecNum&gt;9219&lt;/RecNum&gt;&lt;record&gt;&lt;rec-number&gt;9219&lt;/rec-number&gt;&lt;foreign-keys&gt;&lt;key app="EN" db-id="z5dtt22fhdrfx0e0vem5afdwrvf0asxzrrx9" timestamp="1767403866"&gt;9219&lt;/key&gt;&lt;/foreign-keys&gt;&lt;ref-type name="Journal Article"&gt;17&lt;/ref-type&gt;&lt;contributors&gt;&lt;authors&gt;&lt;author&gt;Charmaine Chua&lt;/author&gt;&lt;author&gt;Kai Bosworth&lt;/author&gt;&lt;/authors&gt;&lt;/contributors&gt;&lt;titles&gt;&lt;title&gt;Beyond the Chokepoint: Blockades as Social Struggles&lt;/title&gt;&lt;secondary-title&gt;Antipode&lt;/secondary-title&gt;&lt;/titles&gt;&lt;periodical&gt;&lt;full-title&gt;Antipode&lt;/full-title&gt;&lt;/periodical&gt;&lt;pages&gt;1301-1320&lt;/pages&gt;&lt;volume&gt;55&lt;/volume&gt;&lt;number&gt;5&lt;/number&gt;&lt;dates&gt;&lt;year&gt;2023&lt;/year&gt;&lt;/dates&gt;&lt;urls&gt;&lt;/urls&gt;&lt;electronic-resource-num&gt;https://onlinelibrary-wiley-com.ezproxy.library.uvic.ca/doi/epdf/10.1111/anti.12943&lt;/electronic-resource-num&gt;&lt;/record&gt;&lt;/Cite&gt;&lt;/EndNote&gt;</w:instrText>
      </w:r>
      <w:r w:rsidR="006836A4">
        <w:rPr>
          <w:lang w:val="en-CA"/>
        </w:rPr>
        <w:fldChar w:fldCharType="separate"/>
      </w:r>
      <w:r w:rsidR="006836A4">
        <w:rPr>
          <w:noProof/>
          <w:lang w:val="en-CA"/>
        </w:rPr>
        <w:t>(Ollman 2003, Chua and Bosworth 2023)</w:t>
      </w:r>
      <w:r w:rsidR="006836A4">
        <w:rPr>
          <w:lang w:val="en-CA"/>
        </w:rPr>
        <w:fldChar w:fldCharType="end"/>
      </w:r>
      <w:r w:rsidR="008141BE">
        <w:rPr>
          <w:lang w:val="en-CA"/>
        </w:rPr>
        <w:t xml:space="preserve">. </w:t>
      </w:r>
      <w:r w:rsidR="00722D88">
        <w:rPr>
          <w:lang w:val="en-CA"/>
        </w:rPr>
        <w:t>R</w:t>
      </w:r>
      <w:r w:rsidR="008141BE">
        <w:rPr>
          <w:lang w:val="en-CA"/>
        </w:rPr>
        <w:t xml:space="preserve">emarks about the materiality of extraction </w:t>
      </w:r>
      <w:r w:rsidR="00410774">
        <w:rPr>
          <w:lang w:val="en-CA"/>
        </w:rPr>
        <w:t xml:space="preserve">- </w:t>
      </w:r>
      <w:r w:rsidR="008141BE">
        <w:rPr>
          <w:lang w:val="en-CA"/>
        </w:rPr>
        <w:t>and of contention about extraction</w:t>
      </w:r>
      <w:r w:rsidR="00410774">
        <w:rPr>
          <w:lang w:val="en-CA"/>
        </w:rPr>
        <w:t xml:space="preserve"> -</w:t>
      </w:r>
      <w:r w:rsidR="008141BE">
        <w:rPr>
          <w:lang w:val="en-CA"/>
        </w:rPr>
        <w:t xml:space="preserve"> </w:t>
      </w:r>
      <w:r w:rsidR="00CD694C">
        <w:rPr>
          <w:lang w:val="en-CA"/>
        </w:rPr>
        <w:t xml:space="preserve">properly </w:t>
      </w:r>
      <w:r w:rsidR="00722D88">
        <w:rPr>
          <w:lang w:val="en-CA"/>
        </w:rPr>
        <w:t xml:space="preserve">interpenetrate </w:t>
      </w:r>
      <w:r w:rsidR="008141BE">
        <w:rPr>
          <w:lang w:val="en-CA"/>
        </w:rPr>
        <w:t xml:space="preserve">with other </w:t>
      </w:r>
      <w:r w:rsidR="00410774">
        <w:rPr>
          <w:lang w:val="en-CA"/>
        </w:rPr>
        <w:t xml:space="preserve">more </w:t>
      </w:r>
      <w:r w:rsidR="008141BE">
        <w:rPr>
          <w:lang w:val="en-CA"/>
        </w:rPr>
        <w:t xml:space="preserve">“abstract but real” moments that are either opposed </w:t>
      </w:r>
      <w:r w:rsidR="00722D88">
        <w:rPr>
          <w:lang w:val="en-CA"/>
        </w:rPr>
        <w:t xml:space="preserve">to the material </w:t>
      </w:r>
      <w:r w:rsidR="008141BE">
        <w:rPr>
          <w:lang w:val="en-CA"/>
        </w:rPr>
        <w:t xml:space="preserve">or simply distinct. </w:t>
      </w:r>
      <w:r w:rsidR="002B1A92">
        <w:rPr>
          <w:lang w:val="en-CA"/>
        </w:rPr>
        <w:t xml:space="preserve">The </w:t>
      </w:r>
      <w:r w:rsidR="00C84127">
        <w:rPr>
          <w:lang w:val="en-CA"/>
        </w:rPr>
        <w:t xml:space="preserve">non-material expression of abstract </w:t>
      </w:r>
      <w:r w:rsidR="00A26D22">
        <w:rPr>
          <w:lang w:val="en-CA"/>
        </w:rPr>
        <w:t xml:space="preserve">economic </w:t>
      </w:r>
      <w:r w:rsidR="00C84127">
        <w:rPr>
          <w:lang w:val="en-CA"/>
        </w:rPr>
        <w:t xml:space="preserve">value in </w:t>
      </w:r>
      <w:r w:rsidR="00C84127" w:rsidRPr="00A26D22">
        <w:rPr>
          <w:b/>
          <w:bCs/>
          <w:lang w:val="en-CA"/>
        </w:rPr>
        <w:t>money and finance</w:t>
      </w:r>
      <w:r w:rsidR="00C84127">
        <w:rPr>
          <w:lang w:val="en-CA"/>
        </w:rPr>
        <w:t xml:space="preserve"> is just one of these abstract dimensions</w:t>
      </w:r>
      <w:r w:rsidR="00A26D22">
        <w:rPr>
          <w:lang w:val="en-CA"/>
        </w:rPr>
        <w:t>, particularly important in steering economic activity</w:t>
      </w:r>
      <w:r w:rsidR="00F42AED">
        <w:rPr>
          <w:lang w:val="en-CA"/>
        </w:rPr>
        <w:t xml:space="preserve"> under neoliberalism </w:t>
      </w:r>
      <w:r w:rsidR="006836A4">
        <w:rPr>
          <w:lang w:val="en-CA"/>
        </w:rPr>
        <w:fldChar w:fldCharType="begin"/>
      </w:r>
      <w:r w:rsidR="006836A4">
        <w:rPr>
          <w:lang w:val="en-CA"/>
        </w:rPr>
        <w:instrText xml:space="preserve"> ADDIN EN.CITE &lt;EndNote&gt;&lt;Cite&gt;&lt;Author&gt;Duménil&lt;/Author&gt;&lt;Year&gt;2013&lt;/Year&gt;&lt;RecNum&gt;8483&lt;/RecNum&gt;&lt;Prefix&gt;e.g.`, &lt;/Prefix&gt;&lt;DisplayText&gt;(e.g., Duménil and Lévy 2013)&lt;/DisplayText&gt;&lt;record&gt;&lt;rec-number&gt;8483&lt;/rec-number&gt;&lt;foreign-keys&gt;&lt;key app="EN" db-id="z5dtt22fhdrfx0e0vem5afdwrvf0asxzrrx9" timestamp="1641083475"&gt;8483&lt;/key&gt;&lt;/foreign-keys&gt;&lt;ref-type name="Book"&gt;6&lt;/ref-type&gt;&lt;contributors&gt;&lt;authors&gt;&lt;author&gt;Gérard Duménil&lt;/author&gt;&lt;author&gt;Dominique Lévy&lt;/author&gt;&lt;/authors&gt;&lt;/contributors&gt;&lt;titles&gt;&lt;title&gt;The Crisis of Neoliberalism&lt;/title&gt;&lt;/titles&gt;&lt;dates&gt;&lt;year&gt;2013&lt;/year&gt;&lt;/dates&gt;&lt;pub-location&gt;Cambridge, Massachusetts&lt;/pub-location&gt;&lt;publisher&gt;Harvard University Press&lt;/publisher&gt;&lt;urls&gt;&lt;/urls&gt;&lt;/record&gt;&lt;/Cite&gt;&lt;/EndNote&gt;</w:instrText>
      </w:r>
      <w:r w:rsidR="006836A4">
        <w:rPr>
          <w:lang w:val="en-CA"/>
        </w:rPr>
        <w:fldChar w:fldCharType="separate"/>
      </w:r>
      <w:r w:rsidR="006836A4">
        <w:rPr>
          <w:noProof/>
          <w:lang w:val="en-CA"/>
        </w:rPr>
        <w:t>(e.g., Duménil and Lévy 2013)</w:t>
      </w:r>
      <w:r w:rsidR="006836A4">
        <w:rPr>
          <w:lang w:val="en-CA"/>
        </w:rPr>
        <w:fldChar w:fldCharType="end"/>
      </w:r>
      <w:r w:rsidR="00C84127">
        <w:rPr>
          <w:lang w:val="en-CA"/>
        </w:rPr>
        <w:t xml:space="preserve">. </w:t>
      </w:r>
      <w:r w:rsidR="00C3356B">
        <w:rPr>
          <w:lang w:val="en-CA"/>
        </w:rPr>
        <w:t>Equally, t</w:t>
      </w:r>
      <w:r w:rsidR="001809D3">
        <w:rPr>
          <w:lang w:val="en-CA"/>
        </w:rPr>
        <w:t xml:space="preserve">he </w:t>
      </w:r>
      <w:r w:rsidR="001809D3" w:rsidRPr="00931DEA">
        <w:rPr>
          <w:b/>
          <w:bCs/>
          <w:lang w:val="en-CA"/>
        </w:rPr>
        <w:t>sociality</w:t>
      </w:r>
      <w:r w:rsidR="001809D3">
        <w:rPr>
          <w:lang w:val="en-CA"/>
        </w:rPr>
        <w:t xml:space="preserve"> of protest and </w:t>
      </w:r>
      <w:r w:rsidR="0042482F">
        <w:rPr>
          <w:lang w:val="en-CA"/>
        </w:rPr>
        <w:t xml:space="preserve">of </w:t>
      </w:r>
      <w:r w:rsidR="00E70017">
        <w:rPr>
          <w:lang w:val="en-CA"/>
        </w:rPr>
        <w:t xml:space="preserve">strategic </w:t>
      </w:r>
      <w:r w:rsidR="0042482F">
        <w:rPr>
          <w:lang w:val="en-CA"/>
        </w:rPr>
        <w:t xml:space="preserve">defence </w:t>
      </w:r>
      <w:r w:rsidR="00E70017">
        <w:rPr>
          <w:lang w:val="en-CA"/>
        </w:rPr>
        <w:t xml:space="preserve">and policing </w:t>
      </w:r>
      <w:r w:rsidR="0042482F">
        <w:rPr>
          <w:lang w:val="en-CA"/>
        </w:rPr>
        <w:t xml:space="preserve">of </w:t>
      </w:r>
      <w:r w:rsidR="0014240E">
        <w:rPr>
          <w:lang w:val="en-CA"/>
        </w:rPr>
        <w:t xml:space="preserve">the status quo are just as significant </w:t>
      </w:r>
      <w:r w:rsidR="00B14207">
        <w:rPr>
          <w:lang w:val="en-CA"/>
        </w:rPr>
        <w:t>as the</w:t>
      </w:r>
      <w:r w:rsidR="00E70017">
        <w:rPr>
          <w:lang w:val="en-CA"/>
        </w:rPr>
        <w:t>ir</w:t>
      </w:r>
      <w:r w:rsidR="00B14207">
        <w:rPr>
          <w:lang w:val="en-CA"/>
        </w:rPr>
        <w:t xml:space="preserve"> physical</w:t>
      </w:r>
      <w:r w:rsidR="00E70017">
        <w:rPr>
          <w:lang w:val="en-CA"/>
        </w:rPr>
        <w:t>ity</w:t>
      </w:r>
      <w:r w:rsidR="00B14207">
        <w:rPr>
          <w:lang w:val="en-CA"/>
        </w:rPr>
        <w:t xml:space="preserve"> and material</w:t>
      </w:r>
      <w:r w:rsidR="00E70017">
        <w:rPr>
          <w:lang w:val="en-CA"/>
        </w:rPr>
        <w:t>ity</w:t>
      </w:r>
      <w:r w:rsidR="0014240E">
        <w:rPr>
          <w:lang w:val="en-CA"/>
        </w:rPr>
        <w:t xml:space="preserve">. </w:t>
      </w:r>
      <w:r w:rsidR="000E055F">
        <w:rPr>
          <w:lang w:val="en-CA"/>
        </w:rPr>
        <w:t xml:space="preserve">A </w:t>
      </w:r>
      <w:r w:rsidR="00A02F49">
        <w:rPr>
          <w:lang w:val="en-CA"/>
        </w:rPr>
        <w:t xml:space="preserve">later, </w:t>
      </w:r>
      <w:r w:rsidR="006E48F5">
        <w:rPr>
          <w:lang w:val="en-CA"/>
        </w:rPr>
        <w:t xml:space="preserve">more advanced analysis, not this one, will </w:t>
      </w:r>
      <w:r w:rsidR="000E055F">
        <w:rPr>
          <w:lang w:val="en-CA"/>
        </w:rPr>
        <w:t xml:space="preserve">better </w:t>
      </w:r>
      <w:r w:rsidR="006E48F5">
        <w:rPr>
          <w:lang w:val="en-CA"/>
        </w:rPr>
        <w:t xml:space="preserve">approximate </w:t>
      </w:r>
      <w:r w:rsidR="00E72257">
        <w:rPr>
          <w:lang w:val="en-CA"/>
        </w:rPr>
        <w:t xml:space="preserve">an account of </w:t>
      </w:r>
      <w:r w:rsidR="006E48F5">
        <w:rPr>
          <w:lang w:val="en-CA"/>
        </w:rPr>
        <w:t xml:space="preserve">what land-defenders and ecosocialists face in </w:t>
      </w:r>
      <w:r w:rsidR="007911E5">
        <w:rPr>
          <w:lang w:val="en-CA"/>
        </w:rPr>
        <w:t xml:space="preserve">reshaping social metabolism </w:t>
      </w:r>
      <w:r w:rsidR="006836A4">
        <w:rPr>
          <w:lang w:val="en-CA"/>
        </w:rPr>
        <w:fldChar w:fldCharType="begin"/>
      </w:r>
      <w:r w:rsidR="006836A4">
        <w:rPr>
          <w:lang w:val="en-CA"/>
        </w:rPr>
        <w:instrText xml:space="preserve"> ADDIN EN.CITE &lt;EndNote&gt;&lt;Cite&gt;&lt;Author&gt;Angus&lt;/Author&gt;&lt;Year&gt;2019&lt;/Year&gt;&lt;RecNum&gt;8762&lt;/RecNum&gt;&lt;DisplayText&gt;(Angus 2019)&lt;/DisplayText&gt;&lt;record&gt;&lt;rec-number&gt;8762&lt;/rec-number&gt;&lt;foreign-keys&gt;&lt;key app="EN" db-id="z5dtt22fhdrfx0e0vem5afdwrvf0asxzrrx9" timestamp="1691974407"&gt;8762&lt;/key&gt;&lt;/foreign-keys&gt;&lt;ref-type name="Film or Broadcast"&gt;21&lt;/ref-type&gt;&lt;contributors&gt;&lt;authors&gt;&lt;author&gt;Ian Angus&lt;/author&gt;&lt;/authors&gt;&lt;subsidiary-authors&gt;&lt;author&gt;Ian Angus&lt;/author&gt;&lt;/subsidiary-authors&gt;&lt;/contributors&gt;&lt;titles&gt;&lt;title&gt;The Discovery and Rediscovery of Metabolic Rift&lt;/title&gt;&lt;/titles&gt;&lt;dates&gt;&lt;year&gt;2019&lt;/year&gt;&lt;pub-dates&gt;&lt;date&gt;July 28&lt;/date&gt;&lt;/pub-dates&gt;&lt;/dates&gt;&lt;pub-location&gt;Canada&lt;/pub-location&gt;&lt;publisher&gt;Climate and Capitalism&lt;/publisher&gt;&lt;work-type&gt;Online Video&lt;/work-type&gt;&lt;urls&gt;&lt;related-urls&gt;&lt;url&gt;https://climateandcapitalism.com/2019/07/28/the-discovery-and-rediscovery-of-metabolic-rift/&lt;/url&gt;&lt;/related-urls&gt;&lt;/urls&gt;&lt;access-date&gt;13 August 2023&lt;/access-date&gt;&lt;/record&gt;&lt;/Cite&gt;&lt;/EndNote&gt;</w:instrText>
      </w:r>
      <w:r w:rsidR="006836A4">
        <w:rPr>
          <w:lang w:val="en-CA"/>
        </w:rPr>
        <w:fldChar w:fldCharType="separate"/>
      </w:r>
      <w:r w:rsidR="006836A4">
        <w:rPr>
          <w:noProof/>
          <w:lang w:val="en-CA"/>
        </w:rPr>
        <w:t>(Angus 2019)</w:t>
      </w:r>
      <w:r w:rsidR="006836A4">
        <w:rPr>
          <w:lang w:val="en-CA"/>
        </w:rPr>
        <w:fldChar w:fldCharType="end"/>
      </w:r>
      <w:r w:rsidR="007911E5">
        <w:rPr>
          <w:lang w:val="en-CA"/>
        </w:rPr>
        <w:t xml:space="preserve"> for </w:t>
      </w:r>
      <w:r w:rsidR="006E48F5">
        <w:rPr>
          <w:lang w:val="en-CA"/>
        </w:rPr>
        <w:t>a post-neoliberal “new world”</w:t>
      </w:r>
      <w:r w:rsidR="00F15D72">
        <w:rPr>
          <w:lang w:val="en-CA"/>
        </w:rPr>
        <w:t xml:space="preserve">, </w:t>
      </w:r>
      <w:r w:rsidR="00CD694C">
        <w:rPr>
          <w:lang w:val="en-CA"/>
        </w:rPr>
        <w:t>a</w:t>
      </w:r>
      <w:r w:rsidR="001F45BB">
        <w:rPr>
          <w:lang w:val="en-CA"/>
        </w:rPr>
        <w:t xml:space="preserve"> more ambitious</w:t>
      </w:r>
      <w:r w:rsidR="00CD694C">
        <w:rPr>
          <w:lang w:val="en-CA"/>
        </w:rPr>
        <w:t xml:space="preserve"> “analysis of situations” on </w:t>
      </w:r>
      <w:r w:rsidR="001F45BB">
        <w:rPr>
          <w:lang w:val="en-CA"/>
        </w:rPr>
        <w:t xml:space="preserve">near-future </w:t>
      </w:r>
      <w:r w:rsidR="00CD694C">
        <w:rPr>
          <w:lang w:val="en-CA"/>
        </w:rPr>
        <w:t xml:space="preserve">terrain </w:t>
      </w:r>
      <w:r w:rsidR="006836A4">
        <w:rPr>
          <w:lang w:val="en-CA"/>
        </w:rPr>
        <w:fldChar w:fldCharType="begin"/>
      </w:r>
      <w:r w:rsidR="006836A4">
        <w:rPr>
          <w:lang w:val="en-CA"/>
        </w:rPr>
        <w:instrText xml:space="preserve"> ADDIN EN.CITE &lt;EndNote&gt;&lt;Cite&gt;&lt;Author&gt;Gramsci&lt;/Author&gt;&lt;Year&gt;1971&lt;/Year&gt;&lt;RecNum&gt;1268&lt;/RecNum&gt;&lt;Prefix&gt;cf. &lt;/Prefix&gt;&lt;Pages&gt;175-185&lt;/Pages&gt;&lt;DisplayText&gt;(cf. Gramsci 1971)&lt;/DisplayText&gt;&lt;record&gt;&lt;rec-number&gt;1268&lt;/rec-number&gt;&lt;foreign-keys&gt;&lt;key app="EN" db-id="z5dtt22fhdrfx0e0vem5afdwrvf0asxzrrx9" timestamp="0"&gt;1268&lt;/key&gt;&lt;/foreign-keys&gt;&lt;ref-type name="Book"&gt;6&lt;/ref-type&gt;&lt;contributors&gt;&lt;authors&gt;&lt;author&gt;Antonio Gramsci&lt;/author&gt;&lt;/authors&gt;&lt;subsidiary-authors&gt;&lt;author&gt;Quintin Hoare&lt;/author&gt;&lt;author&gt;Geoffrey Nowell Smith&lt;/author&gt;&lt;/subsidiary-authors&gt;&lt;/contributors&gt;&lt;titles&gt;&lt;title&gt;Selections from the Prison Notebooks&lt;/title&gt;&lt;/titles&gt;&lt;keywords&gt;&lt;keyword&gt;theory&lt;/keyword&gt;&lt;keyword&gt;gramsci&lt;/keyword&gt;&lt;keyword&gt;state&lt;/keyword&gt;&lt;/keywords&gt;&lt;dates&gt;&lt;year&gt;1971&lt;/year&gt;&lt;/dates&gt;&lt;pub-location&gt;New York&lt;/pub-location&gt;&lt;publisher&gt;International Publishers&lt;/publisher&gt;&lt;urls&gt;&lt;/urls&gt;&lt;/record&gt;&lt;/Cite&gt;&lt;/EndNote&gt;</w:instrText>
      </w:r>
      <w:r w:rsidR="006836A4">
        <w:rPr>
          <w:lang w:val="en-CA"/>
        </w:rPr>
        <w:fldChar w:fldCharType="separate"/>
      </w:r>
      <w:r w:rsidR="006836A4">
        <w:rPr>
          <w:noProof/>
          <w:lang w:val="en-CA"/>
        </w:rPr>
        <w:t>(cf. Gramsci 1971)</w:t>
      </w:r>
      <w:r w:rsidR="006836A4">
        <w:rPr>
          <w:lang w:val="en-CA"/>
        </w:rPr>
        <w:fldChar w:fldCharType="end"/>
      </w:r>
      <w:r w:rsidR="00CD694C">
        <w:rPr>
          <w:lang w:val="en-CA"/>
        </w:rPr>
        <w:t xml:space="preserve">. </w:t>
      </w:r>
      <w:r w:rsidR="00CD694C" w:rsidRPr="00034D08">
        <w:rPr>
          <w:i/>
          <w:iCs/>
          <w:lang w:val="en-CA"/>
        </w:rPr>
        <w:t xml:space="preserve">Ars longa </w:t>
      </w:r>
      <w:r w:rsidR="00CD694C">
        <w:rPr>
          <w:i/>
          <w:iCs/>
          <w:lang w:val="en-CA"/>
        </w:rPr>
        <w:t xml:space="preserve">vita </w:t>
      </w:r>
      <w:r w:rsidR="00CD694C" w:rsidRPr="00034D08">
        <w:rPr>
          <w:i/>
          <w:iCs/>
          <w:lang w:val="en-CA"/>
        </w:rPr>
        <w:t>brevis</w:t>
      </w:r>
      <w:r w:rsidR="00CD694C">
        <w:rPr>
          <w:i/>
          <w:iCs/>
          <w:lang w:val="en-CA"/>
        </w:rPr>
        <w:t>.</w:t>
      </w:r>
      <w:r w:rsidR="00CD694C">
        <w:rPr>
          <w:rStyle w:val="FootnoteReference"/>
          <w:i/>
          <w:iCs/>
          <w:lang w:val="en-CA"/>
        </w:rPr>
        <w:footnoteReference w:id="4"/>
      </w:r>
      <w:r w:rsidR="00CD694C">
        <w:rPr>
          <w:lang w:val="en-CA"/>
        </w:rPr>
        <w:t xml:space="preserve"> </w:t>
      </w:r>
    </w:p>
    <w:p w14:paraId="0DFEA63C" w14:textId="0FD28D28" w:rsidR="001011FF" w:rsidRDefault="001011FF" w:rsidP="001011FF">
      <w:pPr>
        <w:rPr>
          <w:lang w:val="en-CA"/>
        </w:rPr>
      </w:pPr>
      <w:r>
        <w:rPr>
          <w:lang w:val="en-CA"/>
        </w:rPr>
        <w:t xml:space="preserve">Of what does the material and physical moment of strategic analysis consist? The terrain on which </w:t>
      </w:r>
      <w:r w:rsidR="006E00F1">
        <w:rPr>
          <w:lang w:val="en-CA"/>
        </w:rPr>
        <w:t xml:space="preserve">occur both </w:t>
      </w:r>
      <w:r>
        <w:rPr>
          <w:lang w:val="en-CA"/>
        </w:rPr>
        <w:t xml:space="preserve">extractive activity and contestation over extraction is shaped, first, by primarily </w:t>
      </w:r>
      <w:r w:rsidR="009D6E71">
        <w:rPr>
          <w:lang w:val="en-CA"/>
        </w:rPr>
        <w:t xml:space="preserve">non-human </w:t>
      </w:r>
      <w:r>
        <w:rPr>
          <w:lang w:val="en-CA"/>
        </w:rPr>
        <w:t>natural forces</w:t>
      </w:r>
      <w:r w:rsidR="009D6E71">
        <w:rPr>
          <w:lang w:val="en-CA"/>
        </w:rPr>
        <w:t>,</w:t>
      </w:r>
      <w:r>
        <w:rPr>
          <w:lang w:val="en-CA"/>
        </w:rPr>
        <w:t xml:space="preserve"> and </w:t>
      </w:r>
      <w:r w:rsidR="009D6E71">
        <w:rPr>
          <w:lang w:val="en-CA"/>
        </w:rPr>
        <w:t xml:space="preserve">human </w:t>
      </w:r>
      <w:r>
        <w:rPr>
          <w:lang w:val="en-CA"/>
        </w:rPr>
        <w:t xml:space="preserve">socio-ecological or “metabolic” relationships </w:t>
      </w:r>
      <w:r w:rsidR="009D6E71">
        <w:rPr>
          <w:lang w:val="en-CA"/>
        </w:rPr>
        <w:t xml:space="preserve">with them </w:t>
      </w:r>
      <w:r w:rsidR="006836A4">
        <w:rPr>
          <w:lang w:val="en-CA"/>
        </w:rPr>
        <w:fldChar w:fldCharType="begin"/>
      </w:r>
      <w:r w:rsidR="006836A4">
        <w:rPr>
          <w:lang w:val="en-CA"/>
        </w:rPr>
        <w:instrText xml:space="preserve"> ADDIN EN.CITE &lt;EndNote&gt;&lt;Cite&gt;&lt;Author&gt;Foster&lt;/Author&gt;&lt;Year&gt;2000&lt;/Year&gt;&lt;RecNum&gt;3367&lt;/RecNum&gt;&lt;Pages&gt; 141-177&lt;/Pages&gt;&lt;DisplayText&gt;(Foster 2000)&lt;/DisplayText&gt;&lt;record&gt;&lt;rec-number&gt;3367&lt;/rec-number&gt;&lt;foreign-keys&gt;&lt;key app="EN" db-id="z5dtt22fhdrfx0e0vem5afdwrvf0asxzrrx9" timestamp="1627531957"&gt;3367&lt;/key&gt;&lt;/foreign-keys&gt;&lt;ref-type name="Book"&gt;6&lt;/ref-type&gt;&lt;contributors&gt;&lt;authors&gt;&lt;author&gt;John Bellamy Foster&lt;/author&gt;&lt;/authors&gt;&lt;/contributors&gt;&lt;titles&gt;&lt;title&gt;Marx&amp;apos;s Ecology: Materialism and Nature&lt;/title&gt;&lt;alt-title&gt;ME&lt;/alt-title&gt;&lt;short-title&gt;Marx&amp;apos;s Ecology&lt;/short-title&gt;&lt;/titles&gt;&lt;pages&gt;310&lt;/pages&gt;&lt;dates&gt;&lt;year&gt;2000&lt;/year&gt;&lt;/dates&gt;&lt;pub-location&gt;New York, NY&lt;/pub-location&gt;&lt;publisher&gt;Monthly Review&lt;/publisher&gt;&lt;urls&gt;&lt;/urls&gt;&lt;/record&gt;&lt;/Cite&gt;&lt;/EndNote&gt;</w:instrText>
      </w:r>
      <w:r w:rsidR="006836A4">
        <w:rPr>
          <w:lang w:val="en-CA"/>
        </w:rPr>
        <w:fldChar w:fldCharType="separate"/>
      </w:r>
      <w:r w:rsidR="006836A4">
        <w:rPr>
          <w:noProof/>
          <w:lang w:val="en-CA"/>
        </w:rPr>
        <w:t>(Foster 2000)</w:t>
      </w:r>
      <w:r w:rsidR="006836A4">
        <w:rPr>
          <w:lang w:val="en-CA"/>
        </w:rPr>
        <w:fldChar w:fldCharType="end"/>
      </w:r>
      <w:r>
        <w:rPr>
          <w:lang w:val="en-CA"/>
        </w:rPr>
        <w:t>. Second, that terrain is shaped by distinct, primarily socio-economic forces of production, distribution, and redistribution</w:t>
      </w:r>
      <w:r w:rsidR="00A54C72">
        <w:rPr>
          <w:lang w:val="en-CA"/>
        </w:rPr>
        <w:t xml:space="preserve">. Most </w:t>
      </w:r>
      <w:r w:rsidR="00C3356B">
        <w:rPr>
          <w:lang w:val="en-CA"/>
        </w:rPr>
        <w:t xml:space="preserve">notably, it </w:t>
      </w:r>
      <w:r w:rsidR="00983DAC">
        <w:rPr>
          <w:lang w:val="en-CA"/>
        </w:rPr>
        <w:t xml:space="preserve">consists of </w:t>
      </w:r>
      <w:r w:rsidR="00124EA3">
        <w:rPr>
          <w:lang w:val="en-CA"/>
        </w:rPr>
        <w:t xml:space="preserve">fixed capital </w:t>
      </w:r>
      <w:r w:rsidR="00E94782">
        <w:rPr>
          <w:lang w:val="en-CA"/>
        </w:rPr>
        <w:t xml:space="preserve">and consumption fund assets </w:t>
      </w:r>
      <w:r w:rsidR="00124EA3">
        <w:rPr>
          <w:lang w:val="en-CA"/>
        </w:rPr>
        <w:t xml:space="preserve">in </w:t>
      </w:r>
      <w:r w:rsidR="003634C4">
        <w:rPr>
          <w:lang w:val="en-CA"/>
        </w:rPr>
        <w:t>infrastructure and other human constructions</w:t>
      </w:r>
      <w:r w:rsidR="00E94782">
        <w:rPr>
          <w:lang w:val="en-CA"/>
        </w:rPr>
        <w:t xml:space="preserve"> tied to the soil</w:t>
      </w:r>
      <w:r>
        <w:rPr>
          <w:lang w:val="en-CA"/>
        </w:rPr>
        <w:t xml:space="preserve">. Among other effects, fixed-capital and consumption-fund formation occurs under the distributive pressures of ground rent, both in the form of the built environment and in transformations of the land itself </w:t>
      </w:r>
      <w:r w:rsidR="006836A4">
        <w:rPr>
          <w:lang w:val="en-CA"/>
        </w:rPr>
        <w:fldChar w:fldCharType="begin"/>
      </w:r>
      <w:r w:rsidR="006836A4">
        <w:rPr>
          <w:lang w:val="en-CA"/>
        </w:rPr>
        <w:instrText xml:space="preserve"> ADDIN EN.CITE &lt;EndNote&gt;&lt;Cite&gt;&lt;Author&gt;Harvey&lt;/Author&gt;&lt;Year&gt;1978&lt;/Year&gt;&lt;RecNum&gt;8649&lt;/RecNum&gt;&lt;DisplayText&gt;(Harvey 1978, Harvey 1982)&lt;/DisplayText&gt;&lt;record&gt;&lt;rec-number&gt;8649&lt;/rec-number&gt;&lt;foreign-keys&gt;&lt;key app="EN" db-id="z5dtt22fhdrfx0e0vem5afdwrvf0asxzrrx9" timestamp="1658965756"&gt;8649&lt;/key&gt;&lt;/foreign-keys&gt;&lt;ref-type name="Journal Article"&gt;17&lt;/ref-type&gt;&lt;contributors&gt;&lt;authors&gt;&lt;author&gt;David Harvey&lt;/author&gt;&lt;/authors&gt;&lt;/contributors&gt;&lt;titles&gt;&lt;title&gt;The Urban Process under Capitalism: A Framework for Analysis&lt;/title&gt;&lt;secondary-title&gt;International Journal of Urban and Regional Research&lt;/secondary-title&gt;&lt;/titles&gt;&lt;periodical&gt;&lt;full-title&gt;International Journal of Urban and Regional Research&lt;/full-title&gt;&lt;/periodical&gt;&lt;pages&gt;101-131&lt;/pages&gt;&lt;volume&gt;2&lt;/volume&gt;&lt;number&gt;1-3&lt;/number&gt;&lt;keywords&gt;&lt;keyword&gt;Capitalswitch&lt;/keyword&gt;&lt;/keywords&gt;&lt;dates&gt;&lt;year&gt;1978&lt;/year&gt;&lt;pub-dates&gt;&lt;date&gt;March-December&lt;/date&gt;&lt;/pub-dates&gt;&lt;/dates&gt;&lt;urls&gt;&lt;/urls&gt;&lt;/record&gt;&lt;/Cite&gt;&lt;Cite&gt;&lt;Author&gt;Harvey&lt;/Author&gt;&lt;Year&gt;1982&lt;/Year&gt;&lt;RecNum&gt;768&lt;/RecNum&gt;&lt;Pages&gt;`, notably in 204-238`, 330-372&lt;/Pages&gt;&lt;record&gt;&lt;rec-number&gt;768&lt;/rec-number&gt;&lt;foreign-keys&gt;&lt;key app="EN" db-id="z5dtt22fhdrfx0e0vem5afdwrvf0asxzrrx9" timestamp="0"&gt;768&lt;/key&gt;&lt;/foreign-keys&gt;&lt;ref-type name="Book"&gt;6&lt;/ref-type&gt;&lt;contributors&gt;&lt;authors&gt;&lt;author&gt;&lt;style face="normal" font="default" charset="133" size="100%"&gt;David Harvey&lt;/style&gt;&lt;/author&gt;&lt;/authors&gt;&lt;/contributors&gt;&lt;titles&gt;&lt;title&gt;&lt;style face="normal" font="default" charset="133" size="100%"&gt;The Limits to Capital&lt;/style&gt;&lt;/title&gt;&lt;/titles&gt;&lt;keywords&gt;&lt;keyword&gt;economics&lt;/keyword&gt;&lt;keyword&gt;marx&lt;/keyword&gt;&lt;keyword&gt;ecology&lt;/keyword&gt;&lt;keyword&gt;land&lt;/keyword&gt;&lt;keyword&gt;geography&lt;/keyword&gt;&lt;/keywords&gt;&lt;dates&gt;&lt;year&gt;&lt;style face="normal" font="default" charset="133" size="100%"&gt;1982&lt;/style&gt;&lt;/year&gt;&lt;/dates&gt;&lt;pub-location&gt;&lt;style face="normal" font="default" charset="133" size="100%"&gt;Chicago&lt;/style&gt;&lt;/pub-location&gt;&lt;publisher&gt;&lt;style face="normal" font="default" charset="133" size="100%"&gt;University of Chicago Press&lt;/style&gt;&lt;/publisher&gt;&lt;urls&gt;&lt;/urls&gt;&lt;/record&gt;&lt;/Cite&gt;&lt;/EndNote&gt;</w:instrText>
      </w:r>
      <w:r w:rsidR="006836A4">
        <w:rPr>
          <w:lang w:val="en-CA"/>
        </w:rPr>
        <w:fldChar w:fldCharType="separate"/>
      </w:r>
      <w:r w:rsidR="006836A4">
        <w:rPr>
          <w:noProof/>
          <w:lang w:val="en-CA"/>
        </w:rPr>
        <w:t>(Harvey 1978, Harvey 1982)</w:t>
      </w:r>
      <w:r w:rsidR="006836A4">
        <w:rPr>
          <w:lang w:val="en-CA"/>
        </w:rPr>
        <w:fldChar w:fldCharType="end"/>
      </w:r>
      <w:r>
        <w:rPr>
          <w:lang w:val="en-CA"/>
        </w:rPr>
        <w:t xml:space="preserve">.  </w:t>
      </w:r>
    </w:p>
    <w:p w14:paraId="1DF84860" w14:textId="634393A8" w:rsidR="00AF45F2" w:rsidRDefault="005313F3">
      <w:pPr>
        <w:rPr>
          <w:lang w:val="en-CA"/>
        </w:rPr>
      </w:pPr>
      <w:r>
        <w:rPr>
          <w:lang w:val="en-CA"/>
        </w:rPr>
        <w:t>T</w:t>
      </w:r>
      <w:r w:rsidR="00186547">
        <w:rPr>
          <w:lang w:val="en-CA"/>
        </w:rPr>
        <w:t xml:space="preserve">he </w:t>
      </w:r>
      <w:r>
        <w:rPr>
          <w:lang w:val="en-CA"/>
        </w:rPr>
        <w:t xml:space="preserve">remaining </w:t>
      </w:r>
      <w:r w:rsidR="00186547">
        <w:rPr>
          <w:lang w:val="en-CA"/>
        </w:rPr>
        <w:t>pages</w:t>
      </w:r>
      <w:r>
        <w:rPr>
          <w:lang w:val="en-CA"/>
        </w:rPr>
        <w:t xml:space="preserve"> </w:t>
      </w:r>
      <w:r w:rsidR="001A26AE">
        <w:rPr>
          <w:lang w:val="en-CA"/>
        </w:rPr>
        <w:t>begin with a sketch of the neoliberal era</w:t>
      </w:r>
      <w:r w:rsidR="00985D73">
        <w:rPr>
          <w:lang w:val="en-CA"/>
        </w:rPr>
        <w:t>. This highlights the features</w:t>
      </w:r>
      <w:r w:rsidR="001A26AE">
        <w:rPr>
          <w:lang w:val="en-CA"/>
        </w:rPr>
        <w:t xml:space="preserve"> </w:t>
      </w:r>
      <w:r w:rsidR="00136189">
        <w:rPr>
          <w:lang w:val="en-CA"/>
        </w:rPr>
        <w:t xml:space="preserve">that became important </w:t>
      </w:r>
      <w:r w:rsidR="009B5DD6">
        <w:rPr>
          <w:lang w:val="en-CA"/>
        </w:rPr>
        <w:t xml:space="preserve">for </w:t>
      </w:r>
      <w:r w:rsidR="001A26AE">
        <w:rPr>
          <w:lang w:val="en-CA"/>
        </w:rPr>
        <w:t>resource extraction and transportation</w:t>
      </w:r>
      <w:r w:rsidR="001F16C0">
        <w:rPr>
          <w:lang w:val="en-CA"/>
        </w:rPr>
        <w:t xml:space="preserve"> in that period</w:t>
      </w:r>
      <w:r w:rsidR="001A26AE">
        <w:rPr>
          <w:lang w:val="en-CA"/>
        </w:rPr>
        <w:t xml:space="preserve">, and consequently </w:t>
      </w:r>
      <w:r w:rsidR="009B5DD6">
        <w:rPr>
          <w:lang w:val="en-CA"/>
        </w:rPr>
        <w:t xml:space="preserve">for </w:t>
      </w:r>
      <w:r w:rsidR="00EC0CDD">
        <w:rPr>
          <w:lang w:val="en-CA"/>
        </w:rPr>
        <w:t xml:space="preserve">direct-action and non-state </w:t>
      </w:r>
      <w:r w:rsidR="00CD49DC">
        <w:rPr>
          <w:lang w:val="en-CA"/>
        </w:rPr>
        <w:t>land politics</w:t>
      </w:r>
      <w:r w:rsidR="00186547">
        <w:rPr>
          <w:lang w:val="en-CA"/>
        </w:rPr>
        <w:t xml:space="preserve">. </w:t>
      </w:r>
      <w:r w:rsidR="00AF45F2">
        <w:rPr>
          <w:lang w:val="en-CA"/>
        </w:rPr>
        <w:t xml:space="preserve">The agents whose strategies concern me most are </w:t>
      </w:r>
      <w:r w:rsidR="00323C24">
        <w:rPr>
          <w:lang w:val="en-CA"/>
        </w:rPr>
        <w:t xml:space="preserve">those </w:t>
      </w:r>
      <w:r w:rsidR="005778EB">
        <w:rPr>
          <w:lang w:val="en-CA"/>
        </w:rPr>
        <w:t xml:space="preserve">who own and manage extractive </w:t>
      </w:r>
      <w:r w:rsidR="00973C6B">
        <w:rPr>
          <w:lang w:val="en-CA"/>
        </w:rPr>
        <w:t>activity</w:t>
      </w:r>
      <w:r w:rsidR="005778EB">
        <w:rPr>
          <w:lang w:val="en-CA"/>
        </w:rPr>
        <w:t xml:space="preserve">; </w:t>
      </w:r>
      <w:r w:rsidR="00280ECC">
        <w:rPr>
          <w:lang w:val="en-CA"/>
        </w:rPr>
        <w:t xml:space="preserve">those otherwise engaged in that activity; </w:t>
      </w:r>
      <w:r w:rsidR="005778EB">
        <w:rPr>
          <w:lang w:val="en-CA"/>
        </w:rPr>
        <w:t xml:space="preserve">and those </w:t>
      </w:r>
      <w:r w:rsidR="00323C24">
        <w:rPr>
          <w:lang w:val="en-CA"/>
        </w:rPr>
        <w:t xml:space="preserve">seeking radical </w:t>
      </w:r>
      <w:r w:rsidR="004654EE">
        <w:rPr>
          <w:lang w:val="en-CA"/>
        </w:rPr>
        <w:t xml:space="preserve">transformations </w:t>
      </w:r>
      <w:r w:rsidR="00973C6B">
        <w:rPr>
          <w:lang w:val="en-CA"/>
        </w:rPr>
        <w:t xml:space="preserve">in </w:t>
      </w:r>
      <w:r w:rsidR="004654EE">
        <w:rPr>
          <w:lang w:val="en-CA"/>
        </w:rPr>
        <w:t xml:space="preserve">human metabolism </w:t>
      </w:r>
      <w:r w:rsidR="00973C6B">
        <w:rPr>
          <w:lang w:val="en-CA"/>
        </w:rPr>
        <w:lastRenderedPageBreak/>
        <w:t>with non-human nature –</w:t>
      </w:r>
      <w:r w:rsidR="004654EE">
        <w:rPr>
          <w:lang w:val="en-CA"/>
        </w:rPr>
        <w:t xml:space="preserve"> </w:t>
      </w:r>
      <w:r w:rsidR="00973C6B">
        <w:rPr>
          <w:lang w:val="en-CA"/>
        </w:rPr>
        <w:t xml:space="preserve">those striving for </w:t>
      </w:r>
      <w:r w:rsidR="00B81A46">
        <w:rPr>
          <w:lang w:val="en-CA"/>
        </w:rPr>
        <w:t xml:space="preserve">decolonization </w:t>
      </w:r>
      <w:r w:rsidR="002A017D">
        <w:rPr>
          <w:lang w:val="en-CA"/>
        </w:rPr>
        <w:t>of the land</w:t>
      </w:r>
      <w:r w:rsidR="00D25B12">
        <w:rPr>
          <w:lang w:val="en-CA"/>
        </w:rPr>
        <w:t xml:space="preserve"> </w:t>
      </w:r>
      <w:r w:rsidR="00B81A46">
        <w:rPr>
          <w:lang w:val="en-CA"/>
        </w:rPr>
        <w:t xml:space="preserve">and </w:t>
      </w:r>
      <w:r w:rsidR="004C58B4">
        <w:rPr>
          <w:lang w:val="en-CA"/>
        </w:rPr>
        <w:t xml:space="preserve">more </w:t>
      </w:r>
      <w:r w:rsidR="00B81A46">
        <w:rPr>
          <w:lang w:val="en-CA"/>
        </w:rPr>
        <w:t>sustainable land practices</w:t>
      </w:r>
      <w:r w:rsidR="00EC0CDD">
        <w:rPr>
          <w:lang w:val="en-CA"/>
        </w:rPr>
        <w:t xml:space="preserve">. </w:t>
      </w:r>
    </w:p>
    <w:p w14:paraId="46F42E69" w14:textId="3690ED59" w:rsidR="001C57D4" w:rsidRDefault="00AF45F2">
      <w:pPr>
        <w:rPr>
          <w:lang w:val="en-CA"/>
        </w:rPr>
      </w:pPr>
      <w:r>
        <w:rPr>
          <w:lang w:val="en-CA"/>
        </w:rPr>
        <w:t xml:space="preserve">The article </w:t>
      </w:r>
      <w:r w:rsidR="00EC0CDD">
        <w:rPr>
          <w:lang w:val="en-CA"/>
        </w:rPr>
        <w:t xml:space="preserve">turns </w:t>
      </w:r>
      <w:r w:rsidR="0028559C">
        <w:rPr>
          <w:lang w:val="en-CA"/>
        </w:rPr>
        <w:t xml:space="preserve">next </w:t>
      </w:r>
      <w:r w:rsidR="00EC0CDD">
        <w:rPr>
          <w:lang w:val="en-CA"/>
        </w:rPr>
        <w:t xml:space="preserve">to </w:t>
      </w:r>
      <w:r w:rsidR="0028559C">
        <w:rPr>
          <w:lang w:val="en-CA"/>
        </w:rPr>
        <w:t xml:space="preserve">an </w:t>
      </w:r>
      <w:r w:rsidR="00EC0CDD">
        <w:rPr>
          <w:lang w:val="en-CA"/>
        </w:rPr>
        <w:t xml:space="preserve">account of key features that </w:t>
      </w:r>
      <w:r w:rsidR="00736F83">
        <w:rPr>
          <w:lang w:val="en-CA"/>
        </w:rPr>
        <w:t xml:space="preserve">have changed </w:t>
      </w:r>
      <w:r w:rsidR="002379BE">
        <w:rPr>
          <w:lang w:val="en-CA"/>
        </w:rPr>
        <w:t xml:space="preserve">amidst the current </w:t>
      </w:r>
      <w:r w:rsidR="00BE65D0">
        <w:rPr>
          <w:lang w:val="en-CA"/>
        </w:rPr>
        <w:t>crisis</w:t>
      </w:r>
      <w:r w:rsidR="00034141">
        <w:rPr>
          <w:lang w:val="en-CA"/>
        </w:rPr>
        <w:t xml:space="preserve"> in neoliberalism</w:t>
      </w:r>
      <w:r w:rsidR="002379BE">
        <w:rPr>
          <w:lang w:val="en-CA"/>
        </w:rPr>
        <w:t xml:space="preserve">, </w:t>
      </w:r>
      <w:r w:rsidR="00736F83">
        <w:rPr>
          <w:lang w:val="en-CA"/>
        </w:rPr>
        <w:t xml:space="preserve">or </w:t>
      </w:r>
      <w:r w:rsidR="0061297B">
        <w:rPr>
          <w:lang w:val="en-CA"/>
        </w:rPr>
        <w:t xml:space="preserve">those </w:t>
      </w:r>
      <w:r w:rsidR="002379BE">
        <w:rPr>
          <w:lang w:val="en-CA"/>
        </w:rPr>
        <w:t xml:space="preserve">that </w:t>
      </w:r>
      <w:r w:rsidR="0061297B">
        <w:rPr>
          <w:lang w:val="en-CA"/>
        </w:rPr>
        <w:t xml:space="preserve">now </w:t>
      </w:r>
      <w:r w:rsidR="00352650">
        <w:rPr>
          <w:lang w:val="en-CA"/>
        </w:rPr>
        <w:t>appear on the brink of change</w:t>
      </w:r>
      <w:r w:rsidR="00C34353">
        <w:rPr>
          <w:lang w:val="en-CA"/>
        </w:rPr>
        <w:t xml:space="preserve">. This section will include some remarks on </w:t>
      </w:r>
      <w:r w:rsidR="0061297B">
        <w:rPr>
          <w:lang w:val="en-CA"/>
        </w:rPr>
        <w:t xml:space="preserve">their </w:t>
      </w:r>
      <w:r w:rsidR="0028559C">
        <w:rPr>
          <w:lang w:val="en-CA"/>
        </w:rPr>
        <w:t>likely strategic implications</w:t>
      </w:r>
      <w:r w:rsidR="00736F83">
        <w:rPr>
          <w:lang w:val="en-CA"/>
        </w:rPr>
        <w:t xml:space="preserve">. </w:t>
      </w:r>
    </w:p>
    <w:p w14:paraId="62DC5597" w14:textId="76C883FE" w:rsidR="001A26AE" w:rsidRDefault="0009731E">
      <w:pPr>
        <w:rPr>
          <w:lang w:val="en-CA"/>
        </w:rPr>
      </w:pPr>
      <w:r>
        <w:rPr>
          <w:lang w:val="en-CA"/>
        </w:rPr>
        <w:t xml:space="preserve">Finally, </w:t>
      </w:r>
      <w:r w:rsidR="00DD27E8">
        <w:rPr>
          <w:lang w:val="en-CA"/>
        </w:rPr>
        <w:t xml:space="preserve">the article </w:t>
      </w:r>
      <w:r w:rsidR="001D2549">
        <w:rPr>
          <w:lang w:val="en-CA"/>
        </w:rPr>
        <w:t xml:space="preserve">concludes by </w:t>
      </w:r>
      <w:r w:rsidR="00464928">
        <w:rPr>
          <w:lang w:val="en-CA"/>
        </w:rPr>
        <w:t>abstract</w:t>
      </w:r>
      <w:r w:rsidR="001D2549">
        <w:rPr>
          <w:lang w:val="en-CA"/>
        </w:rPr>
        <w:t>ing</w:t>
      </w:r>
      <w:r w:rsidR="00464928">
        <w:rPr>
          <w:lang w:val="en-CA"/>
        </w:rPr>
        <w:t xml:space="preserve"> from this comparison </w:t>
      </w:r>
      <w:r>
        <w:rPr>
          <w:lang w:val="en-CA"/>
        </w:rPr>
        <w:t xml:space="preserve">a larger </w:t>
      </w:r>
      <w:r w:rsidR="001D2549">
        <w:rPr>
          <w:lang w:val="en-CA"/>
        </w:rPr>
        <w:t xml:space="preserve">schematic </w:t>
      </w:r>
      <w:r>
        <w:rPr>
          <w:lang w:val="en-CA"/>
        </w:rPr>
        <w:t>tableau</w:t>
      </w:r>
      <w:r w:rsidR="00C34353">
        <w:rPr>
          <w:lang w:val="en-CA"/>
        </w:rPr>
        <w:t xml:space="preserve">. I </w:t>
      </w:r>
      <w:r w:rsidR="00C46A1E">
        <w:rPr>
          <w:lang w:val="en-CA"/>
        </w:rPr>
        <w:t>intend</w:t>
      </w:r>
      <w:r w:rsidR="00C34353">
        <w:rPr>
          <w:lang w:val="en-CA"/>
        </w:rPr>
        <w:t xml:space="preserve"> </w:t>
      </w:r>
      <w:r w:rsidR="00C46A1E">
        <w:rPr>
          <w:lang w:val="en-CA"/>
        </w:rPr>
        <w:t xml:space="preserve">to capture a range of </w:t>
      </w:r>
      <w:r w:rsidR="00512047">
        <w:rPr>
          <w:lang w:val="en-CA"/>
        </w:rPr>
        <w:t xml:space="preserve">social patterns </w:t>
      </w:r>
      <w:r w:rsidR="004E2F12">
        <w:rPr>
          <w:lang w:val="en-CA"/>
        </w:rPr>
        <w:t>that are strategic and ultimately “world-making”</w:t>
      </w:r>
      <w:r w:rsidR="00512047">
        <w:rPr>
          <w:lang w:val="en-CA"/>
        </w:rPr>
        <w:t xml:space="preserve"> in their </w:t>
      </w:r>
      <w:r w:rsidR="00281CF0">
        <w:rPr>
          <w:lang w:val="en-CA"/>
        </w:rPr>
        <w:t xml:space="preserve">operations on </w:t>
      </w:r>
      <w:r w:rsidR="00512047">
        <w:rPr>
          <w:lang w:val="en-CA"/>
        </w:rPr>
        <w:t>the land and its rhythms.</w:t>
      </w:r>
      <w:r>
        <w:rPr>
          <w:lang w:val="en-CA"/>
        </w:rPr>
        <w:t xml:space="preserve"> </w:t>
      </w:r>
      <w:r w:rsidR="00C46A1E">
        <w:rPr>
          <w:lang w:val="en-CA"/>
        </w:rPr>
        <w:t xml:space="preserve">The tableau </w:t>
      </w:r>
      <w:r w:rsidR="006A6EC9">
        <w:rPr>
          <w:lang w:val="en-CA"/>
        </w:rPr>
        <w:t xml:space="preserve">organizes basic </w:t>
      </w:r>
      <w:r w:rsidR="00FA2A13">
        <w:rPr>
          <w:lang w:val="en-CA"/>
        </w:rPr>
        <w:t>soci</w:t>
      </w:r>
      <w:r w:rsidR="00464928">
        <w:rPr>
          <w:lang w:val="en-CA"/>
        </w:rPr>
        <w:t xml:space="preserve">o-ecological </w:t>
      </w:r>
      <w:r w:rsidR="00C61A32">
        <w:rPr>
          <w:lang w:val="en-CA"/>
        </w:rPr>
        <w:t xml:space="preserve">operations </w:t>
      </w:r>
      <w:r w:rsidR="006A6EC9">
        <w:rPr>
          <w:lang w:val="en-CA"/>
        </w:rPr>
        <w:t xml:space="preserve">according to </w:t>
      </w:r>
      <w:r w:rsidR="00E308B3">
        <w:rPr>
          <w:lang w:val="en-CA"/>
        </w:rPr>
        <w:t>distinct imprint</w:t>
      </w:r>
      <w:r w:rsidR="006B1020">
        <w:rPr>
          <w:lang w:val="en-CA"/>
        </w:rPr>
        <w:t xml:space="preserve"> patterns</w:t>
      </w:r>
      <w:r w:rsidR="00E308B3">
        <w:rPr>
          <w:lang w:val="en-CA"/>
        </w:rPr>
        <w:t xml:space="preserve"> on the land</w:t>
      </w:r>
      <w:r w:rsidR="005D1881">
        <w:rPr>
          <w:lang w:val="en-CA"/>
        </w:rPr>
        <w:t xml:space="preserve"> and on social surroundings</w:t>
      </w:r>
      <w:r w:rsidR="00EC4466">
        <w:rPr>
          <w:lang w:val="en-CA"/>
        </w:rPr>
        <w:t xml:space="preserve">, </w:t>
      </w:r>
      <w:r w:rsidR="00844607">
        <w:rPr>
          <w:lang w:val="en-CA"/>
        </w:rPr>
        <w:t xml:space="preserve">together with </w:t>
      </w:r>
      <w:r w:rsidR="00EC4466">
        <w:rPr>
          <w:lang w:val="en-CA"/>
        </w:rPr>
        <w:t xml:space="preserve">some elementary </w:t>
      </w:r>
      <w:r w:rsidR="00BE7F90">
        <w:rPr>
          <w:lang w:val="en-CA"/>
        </w:rPr>
        <w:t xml:space="preserve">strategic </w:t>
      </w:r>
      <w:r w:rsidR="00EC4466">
        <w:rPr>
          <w:lang w:val="en-CA"/>
        </w:rPr>
        <w:t>implications</w:t>
      </w:r>
      <w:r w:rsidR="00C76CFC">
        <w:rPr>
          <w:lang w:val="en-CA"/>
        </w:rPr>
        <w:t>. Of particular interest are situations in which</w:t>
      </w:r>
      <w:r w:rsidR="00EC4466">
        <w:rPr>
          <w:lang w:val="en-CA"/>
        </w:rPr>
        <w:t xml:space="preserve"> </w:t>
      </w:r>
      <w:r w:rsidR="00844607">
        <w:rPr>
          <w:lang w:val="en-CA"/>
        </w:rPr>
        <w:t xml:space="preserve">one pattern of </w:t>
      </w:r>
      <w:r w:rsidR="009138AD">
        <w:rPr>
          <w:lang w:val="en-CA"/>
        </w:rPr>
        <w:t xml:space="preserve">operations </w:t>
      </w:r>
      <w:r w:rsidR="00C76CFC">
        <w:rPr>
          <w:lang w:val="en-CA"/>
        </w:rPr>
        <w:t>on the land</w:t>
      </w:r>
      <w:r w:rsidR="007D44A5">
        <w:rPr>
          <w:lang w:val="en-CA"/>
        </w:rPr>
        <w:t>, together with the patterned imprints that it leaves on the land,</w:t>
      </w:r>
      <w:r w:rsidR="00C76CFC">
        <w:rPr>
          <w:lang w:val="en-CA"/>
        </w:rPr>
        <w:t xml:space="preserve"> </w:t>
      </w:r>
      <w:r w:rsidR="00844607">
        <w:rPr>
          <w:lang w:val="en-CA"/>
        </w:rPr>
        <w:t xml:space="preserve">is set </w:t>
      </w:r>
      <w:r w:rsidR="009138AD">
        <w:rPr>
          <w:lang w:val="en-CA"/>
        </w:rPr>
        <w:t xml:space="preserve">strategically </w:t>
      </w:r>
      <w:r w:rsidR="00844607">
        <w:rPr>
          <w:lang w:val="en-CA"/>
        </w:rPr>
        <w:t>against another</w:t>
      </w:r>
      <w:r w:rsidR="00E308B3">
        <w:rPr>
          <w:lang w:val="en-CA"/>
        </w:rPr>
        <w:t xml:space="preserve">. </w:t>
      </w:r>
    </w:p>
    <w:p w14:paraId="63721817" w14:textId="0B2E55F8" w:rsidR="00C4071B" w:rsidRDefault="00C4071B">
      <w:pPr>
        <w:rPr>
          <w:u w:val="single"/>
          <w:lang w:val="en-CA"/>
        </w:rPr>
      </w:pPr>
      <w:r>
        <w:rPr>
          <w:u w:val="single"/>
          <w:lang w:val="en-CA"/>
        </w:rPr>
        <w:t>Resource Extraction and Contestation in the Neoliberal Era</w:t>
      </w:r>
    </w:p>
    <w:p w14:paraId="07B291AD" w14:textId="6EBFA147" w:rsidR="00766201" w:rsidRDefault="008F6D41" w:rsidP="00766201">
      <w:pPr>
        <w:rPr>
          <w:lang w:val="en-CA"/>
        </w:rPr>
      </w:pPr>
      <w:r>
        <w:rPr>
          <w:lang w:val="en-CA"/>
        </w:rPr>
        <w:t>R</w:t>
      </w:r>
      <w:r w:rsidR="00766201">
        <w:rPr>
          <w:lang w:val="en-CA"/>
        </w:rPr>
        <w:t xml:space="preserve">esource extraction </w:t>
      </w:r>
      <w:r>
        <w:rPr>
          <w:lang w:val="en-CA"/>
        </w:rPr>
        <w:t xml:space="preserve">since the 1970s </w:t>
      </w:r>
      <w:r w:rsidR="00766201">
        <w:rPr>
          <w:lang w:val="en-CA"/>
        </w:rPr>
        <w:t>has increasingly taken place in relatively remote, unconventional, or resource-poor frontier sites. A “repertoire of contention”</w:t>
      </w:r>
      <w:r w:rsidR="00766201">
        <w:rPr>
          <w:rStyle w:val="FootnoteReference"/>
          <w:lang w:val="en-CA"/>
        </w:rPr>
        <w:footnoteReference w:id="5"/>
      </w:r>
      <w:r w:rsidR="00766201">
        <w:rPr>
          <w:lang w:val="en-CA"/>
        </w:rPr>
        <w:t xml:space="preserve"> emerged in that period that targeted </w:t>
      </w:r>
      <w:r w:rsidR="00671054">
        <w:rPr>
          <w:lang w:val="en-CA"/>
        </w:rPr>
        <w:t xml:space="preserve">the </w:t>
      </w:r>
      <w:r w:rsidR="00766201">
        <w:rPr>
          <w:lang w:val="en-CA"/>
        </w:rPr>
        <w:t xml:space="preserve">lengthening resource supply chains and increasingly remote extraction sites </w:t>
      </w:r>
      <w:r w:rsidR="006836A4">
        <w:rPr>
          <w:lang w:val="en-CA"/>
        </w:rPr>
        <w:fldChar w:fldCharType="begin">
          <w:fldData xml:space="preserve">PEVuZE5vdGU+PENpdGU+PEF1dGhvcj5Cb25hY2ljaDwvQXV0aG9yPjxZZWFyPjIwMDg8L1llYXI+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</w:fldData>
        </w:fldChar>
      </w:r>
      <w:r w:rsidR="006836A4">
        <w:rPr>
          <w:lang w:val="en-CA"/>
        </w:rPr>
        <w:instrText xml:space="preserve"> ADDIN EN.CITE </w:instrText>
      </w:r>
      <w:r w:rsidR="006836A4">
        <w:rPr>
          <w:lang w:val="en-CA"/>
        </w:rPr>
        <w:fldChar w:fldCharType="begin">
          <w:fldData xml:space="preserve">PEVuZE5vdGU+PENpdGU+PEF1dGhvcj5Cb25hY2ljaDwvQXV0aG9yPjxZZWFyPjIwMDg8L1llYXI+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Hodgins, Lischke et al. 2003, Bonacich and Wilson 2008, Alimahomed-Wilson and Ness 2018, Sowers, Ciccantell et al. 2018)</w:t>
      </w:r>
      <w:r w:rsidR="006836A4">
        <w:rPr>
          <w:lang w:val="en-CA"/>
        </w:rPr>
        <w:fldChar w:fldCharType="end"/>
      </w:r>
      <w:r w:rsidR="00766201">
        <w:rPr>
          <w:lang w:val="en-CA"/>
        </w:rPr>
        <w:t xml:space="preserve">. Two strategic approaches </w:t>
      </w:r>
      <w:r w:rsidR="00671054">
        <w:rPr>
          <w:lang w:val="en-CA"/>
        </w:rPr>
        <w:t xml:space="preserve">from </w:t>
      </w:r>
      <w:r w:rsidR="00766201">
        <w:rPr>
          <w:lang w:val="en-CA"/>
        </w:rPr>
        <w:t xml:space="preserve">this period stand out. The first concerns material interventions in the infrastructure of resource extraction (e.g., logging road actions and “pipeline politics”, including direct-action “blockades” and “valve-turning”) </w:t>
      </w:r>
      <w:r w:rsidR="006836A4">
        <w:rPr>
          <w:lang w:val="en-CA"/>
        </w:rPr>
        <w:fldChar w:fldCharType="begin">
          <w:fldData xml:space="preserve">PEVuZE5vdGU+PENpdGU+PEF1dGhvcj5TaW1wc29uPC9BdXRob3I+PFllYXI+MjAyMTwvWWVhcj48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</w:fldData>
        </w:fldChar>
      </w:r>
      <w:r w:rsidR="006836A4">
        <w:rPr>
          <w:lang w:val="en-CA"/>
        </w:rPr>
        <w:instrText xml:space="preserve"> ADDIN EN.CITE </w:instrText>
      </w:r>
      <w:r w:rsidR="006836A4">
        <w:rPr>
          <w:lang w:val="en-CA"/>
        </w:rPr>
        <w:fldChar w:fldCharType="begin">
          <w:fldData xml:space="preserve">PEVuZE5vdGU+PENpdGU+PEF1dGhvcj5TaW1wc29uPC9BdXRob3I+PFllYXI+MjAyMTwvWWVhcj48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cf. Abbey 1975, Klein 2014, Reuters 2016, Simpson 2021, McCreary 2024)</w:t>
      </w:r>
      <w:r w:rsidR="006836A4">
        <w:rPr>
          <w:lang w:val="en-CA"/>
        </w:rPr>
        <w:fldChar w:fldCharType="end"/>
      </w:r>
      <w:r w:rsidR="00766201">
        <w:rPr>
          <w:lang w:val="en-CA"/>
        </w:rPr>
        <w:t xml:space="preserve">. The second approach </w:t>
      </w:r>
      <w:r w:rsidR="00437B57">
        <w:rPr>
          <w:lang w:val="en-CA"/>
        </w:rPr>
        <w:t xml:space="preserve">concerns </w:t>
      </w:r>
      <w:r w:rsidR="00766201">
        <w:rPr>
          <w:lang w:val="en-CA"/>
        </w:rPr>
        <w:t xml:space="preserve">the </w:t>
      </w:r>
      <w:r w:rsidR="00437B57">
        <w:rPr>
          <w:lang w:val="en-CA"/>
        </w:rPr>
        <w:t xml:space="preserve">creation and </w:t>
      </w:r>
      <w:r w:rsidR="00766201">
        <w:rPr>
          <w:lang w:val="en-CA"/>
        </w:rPr>
        <w:t xml:space="preserve">legitimation of </w:t>
      </w:r>
      <w:r w:rsidR="00736C04">
        <w:rPr>
          <w:lang w:val="en-CA"/>
        </w:rPr>
        <w:t>eco-certification and fair-trade standard-setting</w:t>
      </w:r>
      <w:r w:rsidR="00C309AB">
        <w:rPr>
          <w:lang w:val="en-CA"/>
        </w:rPr>
        <w:t xml:space="preserve">. These were </w:t>
      </w:r>
      <w:r w:rsidR="00A55F79">
        <w:rPr>
          <w:lang w:val="en-CA"/>
        </w:rPr>
        <w:t xml:space="preserve">based on </w:t>
      </w:r>
      <w:r w:rsidR="005C5436">
        <w:rPr>
          <w:lang w:val="en-CA"/>
        </w:rPr>
        <w:t xml:space="preserve">presumptive or real </w:t>
      </w:r>
      <w:r w:rsidR="00AB4B08">
        <w:rPr>
          <w:lang w:val="en-CA"/>
        </w:rPr>
        <w:t xml:space="preserve">market advantages derived from market </w:t>
      </w:r>
      <w:r w:rsidR="00E82C89">
        <w:rPr>
          <w:lang w:val="en-CA"/>
        </w:rPr>
        <w:t>premiums</w:t>
      </w:r>
      <w:r w:rsidR="00AB4B08">
        <w:rPr>
          <w:lang w:val="en-CA"/>
        </w:rPr>
        <w:t xml:space="preserve"> and social license</w:t>
      </w:r>
      <w:r w:rsidR="00A55F79">
        <w:rPr>
          <w:lang w:val="en-CA"/>
        </w:rPr>
        <w:t xml:space="preserve"> that would derive from </w:t>
      </w:r>
      <w:r w:rsidR="00C309AB">
        <w:rPr>
          <w:lang w:val="en-CA"/>
        </w:rPr>
        <w:t xml:space="preserve">the </w:t>
      </w:r>
      <w:r w:rsidR="00A55F79">
        <w:rPr>
          <w:lang w:val="en-CA"/>
        </w:rPr>
        <w:t>compliance</w:t>
      </w:r>
      <w:r w:rsidR="00C309AB">
        <w:rPr>
          <w:lang w:val="en-CA"/>
        </w:rPr>
        <w:t xml:space="preserve"> of a market actor</w:t>
      </w:r>
      <w:r w:rsidR="00766201">
        <w:rPr>
          <w:lang w:val="en-CA"/>
        </w:rPr>
        <w:t xml:space="preserve">. </w:t>
      </w:r>
      <w:r w:rsidR="00120D30">
        <w:rPr>
          <w:lang w:val="en-CA"/>
        </w:rPr>
        <w:t>The enforcement of t</w:t>
      </w:r>
      <w:r w:rsidR="00766201">
        <w:rPr>
          <w:lang w:val="en-CA"/>
        </w:rPr>
        <w:t>hese socio-political interventions tapped into the managerial and ideological communications networks that governed extractive and transport infrastructure, infrastructure that joined up metropolitan demand and control centres, secondary logistics centres and entrep</w:t>
      </w:r>
      <w:r w:rsidR="00766201" w:rsidRPr="007C6874">
        <w:t>ôt</w:t>
      </w:r>
      <w:r w:rsidR="00766201">
        <w:t>s</w:t>
      </w:r>
      <w:r w:rsidR="00766201">
        <w:rPr>
          <w:lang w:val="en-CA"/>
        </w:rPr>
        <w:t>, and frontier extraction sites</w:t>
      </w:r>
      <w:r w:rsidR="00120D30">
        <w:rPr>
          <w:lang w:val="en-CA"/>
        </w:rPr>
        <w:t>, as well as domino effects triggered by the competitive pressures of the marketplace</w:t>
      </w:r>
      <w:r w:rsidR="00766201" w:rsidRPr="00361019">
        <w:rPr>
          <w:lang w:val="en-CA"/>
        </w:rPr>
        <w:t xml:space="preserve"> </w:t>
      </w:r>
      <w:r w:rsidR="006836A4">
        <w:rPr>
          <w:lang w:val="en-CA"/>
        </w:rPr>
        <w:fldChar w:fldCharType="begin">
          <w:fldData xml:space="preserve">PEVuZE5vdGU+PENpdGU+PEF1dGhvcj5DYXNob3JlPC9BdXRob3I+PFllYXI+MjAwNDwvWWVhcj48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</w:fldData>
        </w:fldChar>
      </w:r>
      <w:r w:rsidR="006836A4">
        <w:rPr>
          <w:lang w:val="en-CA"/>
        </w:rPr>
        <w:instrText xml:space="preserve"> ADDIN EN.CITE </w:instrText>
      </w:r>
      <w:r w:rsidR="006836A4">
        <w:rPr>
          <w:lang w:val="en-CA"/>
        </w:rPr>
        <w:fldChar w:fldCharType="begin">
          <w:fldData xml:space="preserve">PEVuZE5vdGU+PENpdGU+PEF1dGhvcj5DYXNob3JlPC9BdXRob3I+PFllYXI+MjAwNDwvWWVhcj48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e.g., Gale and Burda 1997, Waridel 2002, Cashore, Auld et al. 2004, Meidinger 2007, Tollefson, Gale et al. 2008)</w:t>
      </w:r>
      <w:r w:rsidR="006836A4">
        <w:rPr>
          <w:lang w:val="en-CA"/>
        </w:rPr>
        <w:fldChar w:fldCharType="end"/>
      </w:r>
      <w:r w:rsidR="00766201">
        <w:rPr>
          <w:lang w:val="en-CA"/>
        </w:rPr>
        <w:t xml:space="preserve">. </w:t>
      </w:r>
    </w:p>
    <w:p w14:paraId="688B5F74" w14:textId="6D6EC99E" w:rsidR="00766201" w:rsidRDefault="00766201" w:rsidP="00766201">
      <w:pPr>
        <w:rPr>
          <w:lang w:val="en-CA"/>
        </w:rPr>
      </w:pPr>
      <w:r>
        <w:rPr>
          <w:lang w:val="en-CA"/>
        </w:rPr>
        <w:lastRenderedPageBreak/>
        <w:t xml:space="preserve">Both these categories of contestation – the “blockade” strategies and the accountability mechanisms built on commodity chain governance – built on and superseded earlier patterns of </w:t>
      </w:r>
      <w:r w:rsidR="007C4B8D">
        <w:rPr>
          <w:lang w:val="en-CA"/>
        </w:rPr>
        <w:t xml:space="preserve">pro-environmental </w:t>
      </w:r>
      <w:r>
        <w:rPr>
          <w:lang w:val="en-CA"/>
        </w:rPr>
        <w:t>contestation. That earlier</w:t>
      </w:r>
      <w:r w:rsidR="007C4B8D">
        <w:rPr>
          <w:lang w:val="en-CA"/>
        </w:rPr>
        <w:t>, pre-neoliberal</w:t>
      </w:r>
      <w:r>
        <w:rPr>
          <w:lang w:val="en-CA"/>
        </w:rPr>
        <w:t xml:space="preserve"> pattern had emphasized much more the development of technocratic counter-expertise about the land, the better to intervene (by both conventional and unconventional means) in state-based policy networks </w:t>
      </w:r>
      <w:r w:rsidR="006836A4">
        <w:rPr>
          <w:lang w:val="en-CA"/>
        </w:rPr>
        <w:fldChar w:fldCharType="begin">
          <w:fldData xml:space="preserve">PEVuZE5vdGU+PENpdGU+PEF1dGhvcj5SaWNoYXJkc29uPC9BdXRob3I+PFllYXI+MTk5MzwvWWVh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</w:fldData>
        </w:fldChar>
      </w:r>
      <w:r w:rsidR="006836A4">
        <w:rPr>
          <w:lang w:val="en-CA"/>
        </w:rPr>
        <w:instrText xml:space="preserve"> ADDIN EN.CITE </w:instrText>
      </w:r>
      <w:r w:rsidR="006836A4">
        <w:rPr>
          <w:lang w:val="en-CA"/>
        </w:rPr>
        <w:fldChar w:fldCharType="begin">
          <w:fldData xml:space="preserve">PEVuZE5vdGU+PENpdGU+PEF1dGhvcj5SaWNoYXJkc29uPC9BdXRob3I+PFllYXI+MTk5MzwvWWVh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Killan 1993, Richardson, Sherman et al. 1993)</w:t>
      </w:r>
      <w:r w:rsidR="006836A4">
        <w:rPr>
          <w:lang w:val="en-CA"/>
        </w:rPr>
        <w:fldChar w:fldCharType="end"/>
      </w:r>
      <w:r>
        <w:rPr>
          <w:lang w:val="en-CA"/>
        </w:rPr>
        <w:t xml:space="preserve">.  Important for reshaping and channeling other forces that materially altered landscapes, settler counter-expertise of the period differed from much Indigenous knowledge, insofar as it did not </w:t>
      </w:r>
      <w:r w:rsidRPr="002F232A">
        <w:rPr>
          <w:lang w:val="en-CA"/>
        </w:rPr>
        <w:t>develop</w:t>
      </w:r>
      <w:r>
        <w:rPr>
          <w:lang w:val="en-CA"/>
        </w:rPr>
        <w:t xml:space="preserve"> directly</w:t>
      </w:r>
      <w:r>
        <w:rPr>
          <w:i/>
          <w:iCs/>
          <w:lang w:val="en-CA"/>
        </w:rPr>
        <w:t xml:space="preserve"> </w:t>
      </w:r>
      <w:r w:rsidRPr="00A72A89">
        <w:rPr>
          <w:lang w:val="en-CA"/>
        </w:rPr>
        <w:t>through</w:t>
      </w:r>
      <w:r>
        <w:rPr>
          <w:i/>
          <w:iCs/>
          <w:lang w:val="en-CA"/>
        </w:rPr>
        <w:t xml:space="preserve"> </w:t>
      </w:r>
      <w:r>
        <w:rPr>
          <w:lang w:val="en-CA"/>
        </w:rPr>
        <w:t xml:space="preserve">more practical acts that shaped the land or its rhythms </w:t>
      </w:r>
      <w:r w:rsidR="006836A4">
        <w:rPr>
          <w:lang w:val="en-CA"/>
        </w:rPr>
        <w:fldChar w:fldCharType="begin"/>
      </w:r>
      <w:r w:rsidR="006836A4">
        <w:rPr>
          <w:lang w:val="en-CA"/>
        </w:rPr>
        <w:instrText xml:space="preserve"> ADDIN EN.CITE &lt;EndNote&gt;&lt;Cite&gt;&lt;Author&gt;Nadasdy&lt;/Author&gt;&lt;Year&gt;2003&lt;/Year&gt;&lt;RecNum&gt;8114&lt;/RecNum&gt;&lt;Prefix&gt;contrast accounts of practice-based Indigenous knowledge in &lt;/Prefix&gt;&lt;DisplayText&gt;(contrast accounts of practice-based Indigenous knowledge in Nadasdy 2003)&lt;/DisplayText&gt;&lt;record&gt;&lt;rec-number&gt;8114&lt;/rec-number&gt;&lt;foreign-keys&gt;&lt;key app="EN" db-id="z5dtt22fhdrfx0e0vem5afdwrvf0asxzrrx9" timestamp="1627532712"&gt;8114&lt;/key&gt;&lt;/foreign-keys&gt;&lt;ref-type name="Book"&gt;6&lt;/ref-type&gt;&lt;contributors&gt;&lt;authors&gt;&lt;author&gt;Paul Nadasdy&lt;/author&gt;&lt;/authors&gt;&lt;/contributors&gt;&lt;titles&gt;&lt;title&gt;Hunters and Bureaucrats: Power, Knowledge, and Aboriginal-State Relations in the Southwest Yukon&lt;/title&gt;&lt;alt-title&gt;H&amp;amp;B&lt;/alt-title&gt;&lt;short-title&gt;Hunters and Bureaucrats&lt;/short-title&gt;&lt;/titles&gt;&lt;pages&gt;312&lt;/pages&gt;&lt;dates&gt;&lt;year&gt;2003&lt;/year&gt;&lt;/dates&gt;&lt;pub-location&gt;Vancouver, BC&lt;/pub-location&gt;&lt;publisher&gt;UBC Press&lt;/publisher&gt;&lt;urls&gt;&lt;/urls&gt;&lt;/record&gt;&lt;/Cite&gt;&lt;/EndNote&gt;</w:instrText>
      </w:r>
      <w:r w:rsidR="006836A4">
        <w:rPr>
          <w:lang w:val="en-CA"/>
        </w:rPr>
        <w:fldChar w:fldCharType="separate"/>
      </w:r>
      <w:r w:rsidR="006836A4">
        <w:rPr>
          <w:noProof/>
          <w:lang w:val="en-CA"/>
        </w:rPr>
        <w:t>(contrast accounts of practice-based Indigenous knowledge in Nadasdy 2003)</w:t>
      </w:r>
      <w:r w:rsidR="006836A4">
        <w:rPr>
          <w:lang w:val="en-CA"/>
        </w:rPr>
        <w:fldChar w:fldCharType="end"/>
      </w:r>
      <w:r>
        <w:rPr>
          <w:lang w:val="en-CA"/>
        </w:rPr>
        <w:t xml:space="preserve">. Counter-expertise </w:t>
      </w:r>
      <w:r w:rsidR="009A3A16">
        <w:rPr>
          <w:lang w:val="en-CA"/>
        </w:rPr>
        <w:t xml:space="preserve">of both settler and Indigenous varieties </w:t>
      </w:r>
      <w:r>
        <w:rPr>
          <w:lang w:val="en-CA"/>
        </w:rPr>
        <w:t xml:space="preserve">would remain crucial in the neoliberal period, but from the 1980s and 1990s, increasingly as a complement to direct-action campaigns, and then to any reforms that followed </w:t>
      </w:r>
      <w:r w:rsidR="006836A4">
        <w:rPr>
          <w:lang w:val="en-CA"/>
        </w:rPr>
        <w:fldChar w:fldCharType="begin">
          <w:fldData xml:space="preserve">PEVuZE5vdGU+PENpdGU+PEF1dGhvcj5Ib2RnaW5zPC9BdXRob3I+PFllYXI+MjAwMzwvWWVhcj48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</w:fldData>
        </w:fldChar>
      </w:r>
      <w:r w:rsidR="006836A4">
        <w:rPr>
          <w:lang w:val="en-CA"/>
        </w:rPr>
        <w:instrText xml:space="preserve"> ADDIN EN.CITE </w:instrText>
      </w:r>
      <w:r w:rsidR="006836A4">
        <w:rPr>
          <w:lang w:val="en-CA"/>
        </w:rPr>
        <w:fldChar w:fldCharType="begin">
          <w:fldData xml:space="preserve">PEVuZE5vdGU+PENpdGU+PEF1dGhvcj5Ib2RnaW5zPC9BdXRob3I+PFllYXI+MjAwMzwvWWVhcj48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Cashore, Hoberg et al. 2001, Hodgins, Lischke et al. 2003, Magnusson and Shaw 2003)</w:t>
      </w:r>
      <w:r w:rsidR="006836A4">
        <w:rPr>
          <w:lang w:val="en-CA"/>
        </w:rPr>
        <w:fldChar w:fldCharType="end"/>
      </w:r>
      <w:r>
        <w:rPr>
          <w:lang w:val="en-CA"/>
        </w:rPr>
        <w:t>.</w:t>
      </w:r>
    </w:p>
    <w:p w14:paraId="7CD49F70" w14:textId="7CBF5DE5" w:rsidR="00521427" w:rsidRDefault="00766201" w:rsidP="00766201">
      <w:pPr>
        <w:rPr>
          <w:lang w:val="en-CA"/>
        </w:rPr>
      </w:pPr>
      <w:r>
        <w:rPr>
          <w:lang w:val="en-CA"/>
        </w:rPr>
        <w:t>The material transformations of socio-ecological landscapes that neoliberal extractivism and counter-extractive politics produced have shaped today’s material conditions, both for extraction and for the politics of extraction</w:t>
      </w:r>
      <w:r w:rsidR="00206A1E">
        <w:rPr>
          <w:lang w:val="en-CA"/>
        </w:rPr>
        <w:t>, as the neoliberal period appears more and more to slide into crisis</w:t>
      </w:r>
      <w:r>
        <w:rPr>
          <w:lang w:val="en-CA"/>
        </w:rPr>
        <w:t>. Those conditions are troubling, but they are obviously not humanity’s only problems. A larger “polycrisis”</w:t>
      </w:r>
      <w:r>
        <w:rPr>
          <w:rStyle w:val="FootnoteReference"/>
          <w:lang w:val="en-CA"/>
        </w:rPr>
        <w:footnoteReference w:id="6"/>
      </w:r>
      <w:r>
        <w:rPr>
          <w:lang w:val="en-CA"/>
        </w:rPr>
        <w:t xml:space="preserve"> combines multiple “wicked” </w:t>
      </w:r>
      <w:r w:rsidR="006836A4">
        <w:rPr>
          <w:lang w:val="en-CA"/>
        </w:rPr>
        <w:fldChar w:fldCharType="begin"/>
      </w:r>
      <w:r w:rsidR="006836A4">
        <w:rPr>
          <w:lang w:val="en-CA"/>
        </w:rPr>
        <w:instrText xml:space="preserve"> ADDIN EN.CITE &lt;EndNote&gt;&lt;Cite&gt;&lt;Author&gt;Rittel&lt;/Author&gt;&lt;Year&gt;1973&lt;/Year&gt;&lt;RecNum&gt;9182&lt;/RecNum&gt;&lt;DisplayText&gt;(Rittel and Webber 1973)&lt;/DisplayText&gt;&lt;record&gt;&lt;rec-number&gt;9182&lt;/rec-number&gt;&lt;foreign-keys&gt;&lt;key app="EN" db-id="z5dtt22fhdrfx0e0vem5afdwrvf0asxzrrx9" timestamp="1762746855"&gt;9182&lt;/key&gt;&lt;/foreign-keys&gt;&lt;ref-type name="Journal Article"&gt;17&lt;/ref-type&gt;&lt;contributors&gt;&lt;authors&gt;&lt;author&gt;Rittel, Horst W.J.&lt;/author&gt;&lt;author&gt;Webber, Melvin M. &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dates&gt;&lt;year&gt;1973&lt;/year&gt;&lt;/dates&gt;&lt;urls&gt;&lt;/urls&gt;&lt;/record&gt;&lt;/Cite&gt;&lt;/EndNote&gt;</w:instrText>
      </w:r>
      <w:r w:rsidR="006836A4">
        <w:rPr>
          <w:lang w:val="en-CA"/>
        </w:rPr>
        <w:fldChar w:fldCharType="separate"/>
      </w:r>
      <w:r w:rsidR="006836A4">
        <w:rPr>
          <w:noProof/>
          <w:lang w:val="en-CA"/>
        </w:rPr>
        <w:t>(Rittel and Webber 1973)</w:t>
      </w:r>
      <w:r w:rsidR="006836A4">
        <w:rPr>
          <w:lang w:val="en-CA"/>
        </w:rPr>
        <w:fldChar w:fldCharType="end"/>
      </w:r>
      <w:r>
        <w:rPr>
          <w:lang w:val="en-CA"/>
        </w:rPr>
        <w:t xml:space="preserve"> or even “superwicked” problems </w:t>
      </w:r>
      <w:r w:rsidR="006836A4">
        <w:rPr>
          <w:lang w:val="en-CA"/>
        </w:rPr>
        <w:fldChar w:fldCharType="begin"/>
      </w:r>
      <w:r w:rsidR="006836A4">
        <w:rPr>
          <w:lang w:val="en-CA"/>
        </w:rPr>
        <w:instrText xml:space="preserve"> ADDIN EN.CITE &lt;EndNote&gt;&lt;Cite&gt;&lt;Author&gt;Auld&lt;/Author&gt;&lt;Year&gt;2021&lt;/Year&gt;&lt;RecNum&gt;8520&lt;/RecNum&gt;&lt;DisplayText&gt;(Levin, Cashore et al. 2012, Auld, Bernstein et al. 2021)&lt;/DisplayText&gt;&lt;record&gt;&lt;rec-number&gt;8520&lt;/rec-number&gt;&lt;foreign-keys&gt;&lt;key app="EN" db-id="z5dtt22fhdrfx0e0vem5afdwrvf0asxzrrx9" timestamp="1642979586"&gt;8520&lt;/key&gt;&lt;/foreign-keys&gt;&lt;ref-type name="Journal Article"&gt;17&lt;/ref-type&gt;&lt;contributors&gt;&lt;authors&gt;&lt;author&gt;Graeme Auld&lt;/author&gt;&lt;author&gt;Steven Bernstein&lt;/author&gt;&lt;author&gt;Benjamin Cashore&lt;/author&gt;&lt;author&gt;Kelly Levin&lt;/author&gt;&lt;/authors&gt;&lt;/contributors&gt;&lt;titles&gt;&lt;title&gt;Managing pandemics as super wicked problems: lessons from, and for, COVID</w:instrText>
      </w:r>
      <w:r w:rsidR="006836A4">
        <w:rPr>
          <w:rFonts w:ascii="Cambria Math" w:hAnsi="Cambria Math" w:cs="Cambria Math"/>
          <w:lang w:val="en-CA"/>
        </w:rPr>
        <w:instrText>‑</w:instrText>
      </w:r>
      <w:r w:rsidR="006836A4">
        <w:rPr>
          <w:lang w:val="en-CA"/>
        </w:rPr>
        <w:instrText>19 and the climate crisis&lt;/title&gt;&lt;secondary-title&gt;Policy Sciences&lt;/secondary-title&gt;&lt;/titles&gt;&lt;periodical&gt;&lt;full-title&gt;Policy Sciences&lt;/full-title&gt;&lt;/periodical&gt;&lt;pages&gt;707-728&lt;/pages&gt;&lt;volume&gt;54&lt;/volume&gt;&lt;dates&gt;&lt;year&gt;2021&lt;/year&gt;&lt;/dates&gt;&lt;urls&gt;&lt;related-urls&gt;&lt;url&gt;https://doi.org/10.1007/s11077-021-09442-2&lt;/url&gt;&lt;/related-urls&gt;&lt;/urls&gt;&lt;electronic-resource-num&gt;doi.org/10.1007/s11077-021-09442-2&lt;/electronic-resource-num&gt;&lt;/record&gt;&lt;/Cite&gt;&lt;Cite&gt;&lt;Author&gt;Levin&lt;/Author&gt;&lt;Year&gt;2012&lt;/Year&gt;&lt;RecNum&gt;8519&lt;/RecNum&gt;&lt;record&gt;&lt;rec-number&gt;8519&lt;/rec-number&gt;&lt;foreign-keys&gt;&lt;key app="EN" db-id="z5dtt22fhdrfx0e0vem5afdwrvf0asxzrrx9" timestamp="1642979165"&gt;8519&lt;/key&gt;&lt;/foreign-keys&gt;&lt;ref-type name="Journal Article"&gt;17&lt;/ref-type&gt;&lt;contributors&gt;&lt;authors&gt;&lt;author&gt;Kelly Levin&lt;/author&gt;&lt;author&gt;Benjamin Cashore&lt;/author&gt;&lt;author&gt;Steven Bernstein&lt;/author&gt;&lt;author&gt;Graeme Auld&lt;/author&gt;&lt;/authors&gt;&lt;/contributors&gt;&lt;titles&gt;&lt;title&gt;Overcoming the tragedy of super wicked problems: constraining our future selves to ameliorate global climate change&lt;/title&gt;&lt;secondary-title&gt;Policy Sciences&lt;/secondary-title&gt;&lt;/titles&gt;&lt;periodical&gt;&lt;full-title&gt;Policy Sciences&lt;/full-title&gt;&lt;/periodical&gt;&lt;pages&gt;123-152&lt;/pages&gt;&lt;volume&gt;45&lt;/volume&gt;&lt;number&gt;2&lt;/number&gt;&lt;dates&gt;&lt;year&gt;2012&lt;/year&gt;&lt;pub-dates&gt;&lt;date&gt;June&lt;/date&gt;&lt;/pub-dates&gt;&lt;/dates&gt;&lt;urls&gt;&lt;/urls&gt;&lt;/record&gt;&lt;/Cite&gt;&lt;/EndNote&gt;</w:instrText>
      </w:r>
      <w:r w:rsidR="006836A4">
        <w:rPr>
          <w:lang w:val="en-CA"/>
        </w:rPr>
        <w:fldChar w:fldCharType="separate"/>
      </w:r>
      <w:r w:rsidR="006836A4">
        <w:rPr>
          <w:noProof/>
          <w:lang w:val="en-CA"/>
        </w:rPr>
        <w:t>(Levin, Cashore et al. 2012, Auld, Bernstein et al. 2021)</w:t>
      </w:r>
      <w:r w:rsidR="006836A4">
        <w:rPr>
          <w:lang w:val="en-CA"/>
        </w:rPr>
        <w:fldChar w:fldCharType="end"/>
      </w:r>
      <w:r>
        <w:rPr>
          <w:lang w:val="en-CA"/>
        </w:rPr>
        <w:t xml:space="preserve"> – problems that by their nature, elude easy or final resolution. As is common in periods of hegemonic or (deeper still) organic crisis, today’s policymakers “grope” for new responses </w:t>
      </w:r>
      <w:r w:rsidR="006836A4">
        <w:rPr>
          <w:lang w:val="en-CA"/>
        </w:rPr>
        <w:fldChar w:fldCharType="begin"/>
      </w:r>
      <w:r w:rsidR="006836A4">
        <w:rPr>
          <w:lang w:val="en-CA"/>
        </w:rPr>
        <w:instrText xml:space="preserve"> ADDIN EN.CITE &lt;EndNote&gt;&lt;Cite&gt;&lt;Author&gt;Brodie&lt;/Author&gt;&lt;Year&gt;1989&lt;/Year&gt;&lt;RecNum&gt;4518&lt;/RecNum&gt;&lt;Pages&gt; 73&lt;/Pages&gt;&lt;DisplayText&gt;(Brodie 1989)&lt;/DisplayText&gt;&lt;record&gt;&lt;rec-number&gt;4518&lt;/rec-number&gt;&lt;foreign-keys&gt;&lt;key app="EN" db-id="z5dtt22fhdrfx0e0vem5afdwrvf0asxzrrx9" timestamp="1627532477"&gt;4518&lt;/key&gt;&lt;/foreign-keys&gt;&lt;ref-type name="Book Section"&gt;5&lt;/ref-type&gt;&lt;contributors&gt;&lt;authors&gt;&lt;author&gt;Brodie, Janine&lt;/author&gt;&lt;/authors&gt;&lt;secondary-authors&gt;&lt;author&gt;Clement, Wallace&lt;/author&gt;&lt;author&gt;Glen Williams&lt;/author&gt;&lt;/secondary-authors&gt;&lt;/contributors&gt;&lt;titles&gt;&lt;title&gt;The Political Economy of Canadian Regionalism&lt;/title&gt;&lt;secondary-title&gt;The New Canadian Political Economy&lt;/secondary-title&gt;&lt;/titles&gt;&lt;pages&gt;138-159&lt;/pages&gt;&lt;keywords&gt;&lt;keyword&gt;Canadian Political Economy&lt;/keyword&gt;&lt;keyword&gt;Role of the State&lt;/keyword&gt;&lt;keyword&gt;Neo-institutionalism&lt;/keyword&gt;&lt;keyword&gt;Thesis&lt;/keyword&gt;&lt;keyword&gt;Resource development - Canada&lt;/keyword&gt;&lt;keyword&gt;Regionalism - Canada&lt;/keyword&gt;&lt;/keywords&gt;&lt;dates&gt;&lt;year&gt;1989&lt;/year&gt;&lt;/dates&gt;&lt;pub-location&gt;Montréal/Kingston&lt;/pub-location&gt;&lt;publisher&gt;McGill-Queen&amp;apos;s University Press&lt;/publisher&gt;&lt;urls&gt;&lt;/urls&gt;&lt;/record&gt;&lt;/Cite&gt;&lt;/EndNote&gt;</w:instrText>
      </w:r>
      <w:r w:rsidR="006836A4">
        <w:rPr>
          <w:lang w:val="en-CA"/>
        </w:rPr>
        <w:fldChar w:fldCharType="separate"/>
      </w:r>
      <w:r w:rsidR="006836A4">
        <w:rPr>
          <w:noProof/>
          <w:lang w:val="en-CA"/>
        </w:rPr>
        <w:t>(Brodie 1989)</w:t>
      </w:r>
      <w:r w:rsidR="006836A4">
        <w:rPr>
          <w:lang w:val="en-CA"/>
        </w:rPr>
        <w:fldChar w:fldCharType="end"/>
      </w:r>
      <w:r>
        <w:rPr>
          <w:lang w:val="en-CA"/>
        </w:rPr>
        <w:t xml:space="preserve">, and “morbid symptoms” proliferate in both narrow policy networks and broader politics </w:t>
      </w:r>
      <w:r w:rsidR="006836A4">
        <w:rPr>
          <w:lang w:val="en-CA"/>
        </w:rPr>
        <w:fldChar w:fldCharType="begin"/>
      </w:r>
      <w:r w:rsidR="006836A4">
        <w:rPr>
          <w:lang w:val="en-CA"/>
        </w:rPr>
        <w:instrText xml:space="preserve"> ADDIN EN.CITE &lt;EndNote&gt;&lt;Cite&gt;&lt;Author&gt;Gramsci&lt;/Author&gt;&lt;Year&gt;1971&lt;/Year&gt;&lt;RecNum&gt;1268&lt;/RecNum&gt;&lt;Pages&gt; 276&lt;/Pages&gt;&lt;DisplayText&gt;(Gramsci 1971)&lt;/DisplayText&gt;&lt;record&gt;&lt;rec-number&gt;1268&lt;/rec-number&gt;&lt;foreign-keys&gt;&lt;key app="EN" db-id="z5dtt22fhdrfx0e0vem5afdwrvf0asxzrrx9" timestamp="0"&gt;1268&lt;/key&gt;&lt;/foreign-keys&gt;&lt;ref-type name="Book"&gt;6&lt;/ref-type&gt;&lt;contributors&gt;&lt;authors&gt;&lt;author&gt;Antonio Gramsci&lt;/author&gt;&lt;/authors&gt;&lt;subsidiary-authors&gt;&lt;author&gt;Quintin Hoare&lt;/author&gt;&lt;author&gt;Geoffrey Nowell Smith&lt;/author&gt;&lt;/subsidiary-authors&gt;&lt;/contributors&gt;&lt;titles&gt;&lt;title&gt;Selections from the Prison Notebooks&lt;/title&gt;&lt;/titles&gt;&lt;keywords&gt;&lt;keyword&gt;theory&lt;/keyword&gt;&lt;keyword&gt;gramsci&lt;/keyword&gt;&lt;keyword&gt;state&lt;/keyword&gt;&lt;/keywords&gt;&lt;dates&gt;&lt;year&gt;1971&lt;/year&gt;&lt;/dates&gt;&lt;pub-location&gt;New York&lt;/pub-location&gt;&lt;publisher&gt;International Publishers&lt;/publisher&gt;&lt;urls&gt;&lt;/urls&gt;&lt;/record&gt;&lt;/Cite&gt;&lt;/EndNote&gt;</w:instrText>
      </w:r>
      <w:r w:rsidR="006836A4">
        <w:rPr>
          <w:lang w:val="en-CA"/>
        </w:rPr>
        <w:fldChar w:fldCharType="separate"/>
      </w:r>
      <w:r w:rsidR="006836A4">
        <w:rPr>
          <w:noProof/>
          <w:lang w:val="en-CA"/>
        </w:rPr>
        <w:t>(Gramsci 1971)</w:t>
      </w:r>
      <w:r w:rsidR="006836A4">
        <w:rPr>
          <w:lang w:val="en-CA"/>
        </w:rPr>
        <w:fldChar w:fldCharType="end"/>
      </w:r>
      <w:r>
        <w:rPr>
          <w:lang w:val="en-CA"/>
        </w:rPr>
        <w:t xml:space="preserve">. Routine management techniques perfected in prior times lose their present purchase, just as previously stable grand coalitions do. </w:t>
      </w:r>
    </w:p>
    <w:p w14:paraId="5D02C8CF" w14:textId="754C14FD" w:rsidR="00F36C6C" w:rsidRDefault="00FB256D" w:rsidP="00766201">
      <w:pPr>
        <w:rPr>
          <w:lang w:val="en-CA"/>
        </w:rPr>
      </w:pPr>
      <w:r>
        <w:rPr>
          <w:lang w:val="en-CA"/>
        </w:rPr>
        <w:t>What, then is the wider context for the formation, maintenance, and decline of neoliberalism more generally?</w:t>
      </w:r>
      <w:r w:rsidR="00521427">
        <w:rPr>
          <w:lang w:val="en-CA"/>
        </w:rPr>
        <w:t xml:space="preserve"> </w:t>
      </w:r>
      <w:r w:rsidR="00586415">
        <w:rPr>
          <w:lang w:val="en-CA"/>
        </w:rPr>
        <w:t>Like the period (1970s+) that generally bears its name and has realized many of its goals, n</w:t>
      </w:r>
      <w:r w:rsidR="008C5A59">
        <w:rPr>
          <w:lang w:val="en-CA"/>
        </w:rPr>
        <w:t xml:space="preserve">eoliberalism </w:t>
      </w:r>
      <w:r w:rsidR="00180A60">
        <w:rPr>
          <w:lang w:val="en-CA"/>
        </w:rPr>
        <w:t xml:space="preserve">has had many </w:t>
      </w:r>
      <w:r w:rsidR="00BC4A54">
        <w:rPr>
          <w:lang w:val="en-CA"/>
        </w:rPr>
        <w:t xml:space="preserve">critical </w:t>
      </w:r>
      <w:r w:rsidR="00180A60">
        <w:rPr>
          <w:lang w:val="en-CA"/>
        </w:rPr>
        <w:t>analysts</w:t>
      </w:r>
      <w:r w:rsidR="003D74F6">
        <w:rPr>
          <w:lang w:val="en-CA"/>
        </w:rPr>
        <w:t xml:space="preserve"> </w:t>
      </w:r>
      <w:r w:rsidR="006836A4">
        <w:rPr>
          <w:lang w:val="en-CA"/>
        </w:rPr>
        <w:fldChar w:fldCharType="begin">
          <w:fldData xml:space="preserve">PEVuZE5vdGU+PENpdGU+PEF1dGhvcj5IYXJ2ZXk8L0F1dGhvcj48WWVhcj4yMDA1PC9ZZWFyPjxS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</w:fldData>
        </w:fldChar>
      </w:r>
      <w:r w:rsidR="006836A4">
        <w:rPr>
          <w:lang w:val="en-CA"/>
        </w:rPr>
        <w:instrText xml:space="preserve"> ADDIN EN.CITE </w:instrText>
      </w:r>
      <w:r w:rsidR="006836A4">
        <w:rPr>
          <w:lang w:val="en-CA"/>
        </w:rPr>
        <w:fldChar w:fldCharType="begin">
          <w:fldData xml:space="preserve">PEVuZE5vdGU+PENpdGU+PEF1dGhvcj5IYXJ2ZXk8L0F1dGhvcj48WWVhcj4yMDA1PC9ZZWFyPjxS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to cite but a few, Harvey 2005, Duménil and Lévy 2013, Brown 2019, Fraser 2022)</w:t>
      </w:r>
      <w:r w:rsidR="006836A4">
        <w:rPr>
          <w:lang w:val="en-CA"/>
        </w:rPr>
        <w:fldChar w:fldCharType="end"/>
      </w:r>
      <w:r w:rsidR="00180A60">
        <w:rPr>
          <w:lang w:val="en-CA"/>
        </w:rPr>
        <w:t xml:space="preserve">. </w:t>
      </w:r>
      <w:r w:rsidR="00A6322D">
        <w:rPr>
          <w:lang w:val="en-CA"/>
        </w:rPr>
        <w:t xml:space="preserve"> </w:t>
      </w:r>
      <w:r w:rsidR="00521427">
        <w:rPr>
          <w:lang w:val="en-CA"/>
        </w:rPr>
        <w:t xml:space="preserve">The </w:t>
      </w:r>
      <w:r w:rsidR="00691606">
        <w:rPr>
          <w:lang w:val="en-CA"/>
        </w:rPr>
        <w:t xml:space="preserve">period’s </w:t>
      </w:r>
      <w:r w:rsidR="00691606">
        <w:rPr>
          <w:lang w:val="en-CA"/>
        </w:rPr>
        <w:lastRenderedPageBreak/>
        <w:t>“</w:t>
      </w:r>
      <w:r w:rsidR="00F15A84">
        <w:rPr>
          <w:lang w:val="en-CA"/>
        </w:rPr>
        <w:t>rollback</w:t>
      </w:r>
      <w:r w:rsidR="00691606">
        <w:rPr>
          <w:lang w:val="en-CA"/>
        </w:rPr>
        <w:t>”</w:t>
      </w:r>
      <w:r w:rsidR="00F15A84">
        <w:rPr>
          <w:lang w:val="en-CA"/>
        </w:rPr>
        <w:t xml:space="preserve"> of welfare state provisions and </w:t>
      </w:r>
      <w:r w:rsidR="00691606">
        <w:rPr>
          <w:lang w:val="en-CA"/>
        </w:rPr>
        <w:t xml:space="preserve">state-based </w:t>
      </w:r>
      <w:r w:rsidR="00F15A84">
        <w:rPr>
          <w:lang w:val="en-CA"/>
        </w:rPr>
        <w:t xml:space="preserve">economic regulation are widely </w:t>
      </w:r>
      <w:r w:rsidR="00641C28">
        <w:rPr>
          <w:lang w:val="en-CA"/>
        </w:rPr>
        <w:t>known</w:t>
      </w:r>
      <w:r w:rsidR="00F36C6C">
        <w:rPr>
          <w:lang w:val="en-CA"/>
        </w:rPr>
        <w:t>, and increasingly the later “roll-out” of pro-capitalist state regulation as well</w:t>
      </w:r>
      <w:r w:rsidR="00F15A84">
        <w:rPr>
          <w:lang w:val="en-CA"/>
        </w:rPr>
        <w:t xml:space="preserve">. </w:t>
      </w:r>
    </w:p>
    <w:p w14:paraId="453BB40A" w14:textId="1C83396C" w:rsidR="000301F6" w:rsidRDefault="00801FC6" w:rsidP="00766201">
      <w:pPr>
        <w:rPr>
          <w:lang w:val="en-CA"/>
        </w:rPr>
      </w:pPr>
      <w:r>
        <w:rPr>
          <w:lang w:val="en-CA"/>
        </w:rPr>
        <w:t xml:space="preserve">I will emphasize </w:t>
      </w:r>
      <w:r w:rsidR="00FD5D4A">
        <w:rPr>
          <w:lang w:val="en-CA"/>
        </w:rPr>
        <w:t xml:space="preserve">here </w:t>
      </w:r>
      <w:r w:rsidR="00A848A4">
        <w:rPr>
          <w:lang w:val="en-CA"/>
        </w:rPr>
        <w:t xml:space="preserve">the </w:t>
      </w:r>
      <w:r w:rsidR="0078171B">
        <w:rPr>
          <w:lang w:val="en-CA"/>
        </w:rPr>
        <w:t xml:space="preserve">elements </w:t>
      </w:r>
      <w:r w:rsidR="00FD5D4A">
        <w:rPr>
          <w:lang w:val="en-CA"/>
        </w:rPr>
        <w:t xml:space="preserve">in neoliberalism that </w:t>
      </w:r>
      <w:r w:rsidR="002B410E">
        <w:rPr>
          <w:lang w:val="en-CA"/>
        </w:rPr>
        <w:t xml:space="preserve">provided </w:t>
      </w:r>
      <w:r w:rsidR="0078171B">
        <w:rPr>
          <w:lang w:val="en-CA"/>
        </w:rPr>
        <w:t xml:space="preserve">a </w:t>
      </w:r>
      <w:r w:rsidR="003D443A">
        <w:rPr>
          <w:lang w:val="en-CA"/>
        </w:rPr>
        <w:t xml:space="preserve">prolonged but ultimately unstable </w:t>
      </w:r>
      <w:r w:rsidR="00641C28">
        <w:rPr>
          <w:lang w:val="en-CA"/>
        </w:rPr>
        <w:t xml:space="preserve">alternative </w:t>
      </w:r>
      <w:r w:rsidR="0078171B">
        <w:rPr>
          <w:lang w:val="en-CA"/>
        </w:rPr>
        <w:t xml:space="preserve">“spatio-temporal fix” </w:t>
      </w:r>
      <w:r w:rsidR="00FD5D4A">
        <w:rPr>
          <w:lang w:val="en-CA"/>
        </w:rPr>
        <w:t xml:space="preserve">for </w:t>
      </w:r>
      <w:r w:rsidR="004F3553">
        <w:rPr>
          <w:lang w:val="en-CA"/>
        </w:rPr>
        <w:t xml:space="preserve">resource </w:t>
      </w:r>
      <w:r w:rsidR="00FD5D4A">
        <w:rPr>
          <w:lang w:val="en-CA"/>
        </w:rPr>
        <w:t>capital</w:t>
      </w:r>
      <w:r w:rsidR="00C31975">
        <w:rPr>
          <w:lang w:val="en-CA"/>
        </w:rPr>
        <w:t>, one aspect of a wider such “fix” for capital as a whole</w:t>
      </w:r>
      <w:r w:rsidR="00FD5D4A">
        <w:rPr>
          <w:lang w:val="en-CA"/>
        </w:rPr>
        <w:t xml:space="preserve"> </w:t>
      </w:r>
      <w:r w:rsidR="006836A4">
        <w:rPr>
          <w:lang w:val="en-CA"/>
        </w:rPr>
        <w:fldChar w:fldCharType="begin">
          <w:fldData xml:space="preserve">PEVuZE5vdGU+PENpdGU+PEF1dGhvcj5IYXJ2ZXk8L0F1dGhvcj48WWVhcj4xOTg5PC9ZZWFyPjxS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</w:fldData>
        </w:fldChar>
      </w:r>
      <w:r w:rsidR="006836A4">
        <w:rPr>
          <w:lang w:val="en-CA"/>
        </w:rPr>
        <w:instrText xml:space="preserve"> ADDIN EN.CITE </w:instrText>
      </w:r>
      <w:r w:rsidR="006836A4">
        <w:rPr>
          <w:lang w:val="en-CA"/>
        </w:rPr>
        <w:fldChar w:fldCharType="begin">
          <w:fldData xml:space="preserve">PEVuZE5vdGU+PENpdGU+PEF1dGhvcj5IYXJ2ZXk8L0F1dGhvcj48WWVhcj4xOTg5PC9ZZWFyPjxS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Harvey 1989, 2001, Jessop 2006)</w:t>
      </w:r>
      <w:r w:rsidR="006836A4">
        <w:rPr>
          <w:lang w:val="en-CA"/>
        </w:rPr>
        <w:fldChar w:fldCharType="end"/>
      </w:r>
      <w:r w:rsidR="003D443A">
        <w:rPr>
          <w:lang w:val="en-CA"/>
        </w:rPr>
        <w:t>.</w:t>
      </w:r>
      <w:r w:rsidR="007436A4">
        <w:rPr>
          <w:lang w:val="en-CA"/>
        </w:rPr>
        <w:t xml:space="preserve"> Within the political-economic logic of </w:t>
      </w:r>
      <w:r w:rsidR="00A848A4">
        <w:rPr>
          <w:lang w:val="en-CA"/>
        </w:rPr>
        <w:t xml:space="preserve">such </w:t>
      </w:r>
      <w:r w:rsidR="007436A4">
        <w:rPr>
          <w:lang w:val="en-CA"/>
        </w:rPr>
        <w:t>spatio-temporal fixes</w:t>
      </w:r>
      <w:r w:rsidR="003412DE">
        <w:rPr>
          <w:lang w:val="en-CA"/>
        </w:rPr>
        <w:t>,</w:t>
      </w:r>
      <w:r w:rsidR="007436A4">
        <w:rPr>
          <w:lang w:val="en-CA"/>
        </w:rPr>
        <w:t xml:space="preserve"> we see </w:t>
      </w:r>
      <w:r w:rsidR="00591A3F">
        <w:rPr>
          <w:lang w:val="en-CA"/>
        </w:rPr>
        <w:t xml:space="preserve">the </w:t>
      </w:r>
      <w:r w:rsidR="007436A4">
        <w:rPr>
          <w:lang w:val="en-CA"/>
        </w:rPr>
        <w:t xml:space="preserve">political-economic </w:t>
      </w:r>
      <w:r w:rsidR="00591A3F">
        <w:rPr>
          <w:lang w:val="en-CA"/>
        </w:rPr>
        <w:t xml:space="preserve">origins </w:t>
      </w:r>
      <w:r w:rsidR="007436A4">
        <w:rPr>
          <w:lang w:val="en-CA"/>
        </w:rPr>
        <w:t xml:space="preserve">of </w:t>
      </w:r>
      <w:r w:rsidR="00591A3F">
        <w:rPr>
          <w:lang w:val="en-CA"/>
        </w:rPr>
        <w:t xml:space="preserve">the </w:t>
      </w:r>
      <w:r w:rsidR="002B410E">
        <w:rPr>
          <w:lang w:val="en-CA"/>
        </w:rPr>
        <w:t xml:space="preserve">strategic </w:t>
      </w:r>
      <w:r w:rsidR="00FF4C95">
        <w:rPr>
          <w:lang w:val="en-CA"/>
        </w:rPr>
        <w:t>“</w:t>
      </w:r>
      <w:r w:rsidR="00717C56">
        <w:rPr>
          <w:lang w:val="en-CA"/>
        </w:rPr>
        <w:t>ground</w:t>
      </w:r>
      <w:r w:rsidR="00FF4C95">
        <w:rPr>
          <w:lang w:val="en-CA"/>
        </w:rPr>
        <w:t>”</w:t>
      </w:r>
      <w:r w:rsidR="00717C56">
        <w:rPr>
          <w:lang w:val="en-CA"/>
        </w:rPr>
        <w:t xml:space="preserve">, </w:t>
      </w:r>
      <w:r w:rsidR="002B410E">
        <w:rPr>
          <w:lang w:val="en-CA"/>
        </w:rPr>
        <w:t xml:space="preserve">strategic </w:t>
      </w:r>
      <w:r w:rsidR="00FF4C95">
        <w:rPr>
          <w:lang w:val="en-CA"/>
        </w:rPr>
        <w:t>“</w:t>
      </w:r>
      <w:r w:rsidR="00717C56">
        <w:rPr>
          <w:lang w:val="en-CA"/>
        </w:rPr>
        <w:t>terrain</w:t>
      </w:r>
      <w:r w:rsidR="00FF4C95">
        <w:rPr>
          <w:lang w:val="en-CA"/>
        </w:rPr>
        <w:t>”</w:t>
      </w:r>
      <w:r w:rsidR="00717C56">
        <w:rPr>
          <w:lang w:val="en-CA"/>
        </w:rPr>
        <w:t xml:space="preserve">, and </w:t>
      </w:r>
      <w:r w:rsidR="00A13B66">
        <w:rPr>
          <w:lang w:val="en-CA"/>
        </w:rPr>
        <w:t xml:space="preserve">strategic </w:t>
      </w:r>
      <w:r w:rsidR="00FF4C95">
        <w:rPr>
          <w:lang w:val="en-CA"/>
        </w:rPr>
        <w:t xml:space="preserve">“weather” </w:t>
      </w:r>
      <w:r w:rsidR="00BA11F7">
        <w:rPr>
          <w:lang w:val="en-CA"/>
        </w:rPr>
        <w:t xml:space="preserve">or </w:t>
      </w:r>
      <w:r w:rsidR="00A13B66">
        <w:rPr>
          <w:lang w:val="en-CA"/>
        </w:rPr>
        <w:t xml:space="preserve">temporality </w:t>
      </w:r>
      <w:r w:rsidR="006836A4">
        <w:rPr>
          <w:lang w:val="en-CA"/>
        </w:rPr>
        <w:fldChar w:fldCharType="begin"/>
      </w:r>
      <w:r w:rsidR="006836A4">
        <w:rPr>
          <w:lang w:val="en-CA"/>
        </w:rPr>
        <w:instrText xml:space="preserve"> ADDIN EN.CITE &lt;EndNote&gt;&lt;Cite&gt;&lt;Author&gt;Sun Tzu&lt;/Author&gt;&lt;Year&gt;1963&lt;/Year&gt;&lt;RecNum&gt;69&lt;/RecNum&gt;&lt;DisplayText&gt;(Sun Tzu 1963)&lt;/DisplayText&gt;&lt;record&gt;&lt;rec-number&gt;69&lt;/rec-number&gt;&lt;foreign-keys&gt;&lt;key app="EN" db-id="z5dtt22fhdrfx0e0vem5afdwrvf0asxzrrx9" timestamp="0"&gt;69&lt;/key&gt;&lt;/foreign-keys&gt;&lt;ref-type name="Book"&gt;6&lt;/ref-type&gt;&lt;contributors&gt;&lt;authors&gt;&lt;author&gt;&lt;style face="normal" font="default" charset="133" size="100%"&gt;Sun Tzu,&lt;/style&gt;&lt;/author&gt;&lt;/authors&gt;&lt;subsidiary-authors&gt;&lt;author&gt;&lt;style face="normal" font="default" charset="133" size="100%"&gt;Samuel B. Griffith&lt;/style&gt;&lt;/author&gt;&lt;author&gt;&lt;style face="normal" font="default" charset="133" size="100%"&gt;B. H. Liddell Hart&lt;/style&gt;&lt;/author&gt;&lt;/subsidiary-authors&gt;&lt;/contributors&gt;&lt;titles&gt;&lt;title&gt;&lt;style face="normal" font="default" charset="133" size="100%"&gt;The Art of War&lt;/style&gt;&lt;/title&gt;&lt;/titles&gt;&lt;pages&gt;&lt;style face="normal" font="default" charset="133" size="100%"&gt;197&lt;/style&gt;&lt;/pages&gt;&lt;keywords&gt;&lt;keyword&gt;theory&lt;/keyword&gt;&lt;keyword&gt;strategy&lt;/keyword&gt;&lt;keyword&gt;war&lt;/keyword&gt;&lt;/keywords&gt;&lt;dates&gt;&lt;year&gt;&lt;style face="normal" font="default" charset="133" size="100%"&gt;1963&lt;/style&gt;&lt;/year&gt;&lt;/dates&gt;&lt;pub-location&gt;&lt;style face="normal" font="default" charset="133" size="100%"&gt;Oxford&lt;/style&gt;&lt;/pub-location&gt;&lt;publisher&gt;&lt;style face="normal" font="default" charset="133" size="100%"&gt;Oxford University Press&lt;/style&gt;&lt;/publisher&gt;&lt;urls&gt;&lt;/urls&gt;&lt;/record&gt;&lt;/Cite&gt;&lt;/EndNote&gt;</w:instrText>
      </w:r>
      <w:r w:rsidR="006836A4">
        <w:rPr>
          <w:lang w:val="en-CA"/>
        </w:rPr>
        <w:fldChar w:fldCharType="separate"/>
      </w:r>
      <w:r w:rsidR="006836A4">
        <w:rPr>
          <w:noProof/>
          <w:lang w:val="en-CA"/>
        </w:rPr>
        <w:t>(Sun Tzu 1963)</w:t>
      </w:r>
      <w:r w:rsidR="006836A4">
        <w:rPr>
          <w:lang w:val="en-CA"/>
        </w:rPr>
        <w:fldChar w:fldCharType="end"/>
      </w:r>
      <w:r w:rsidR="004C45CE">
        <w:rPr>
          <w:lang w:val="en-CA"/>
        </w:rPr>
        <w:t xml:space="preserve"> </w:t>
      </w:r>
      <w:r w:rsidR="003412DE">
        <w:rPr>
          <w:lang w:val="en-CA"/>
        </w:rPr>
        <w:t xml:space="preserve">on which </w:t>
      </w:r>
      <w:r w:rsidR="007E395C">
        <w:rPr>
          <w:lang w:val="en-CA"/>
        </w:rPr>
        <w:t xml:space="preserve">strategic-relational </w:t>
      </w:r>
      <w:r w:rsidR="00C37AAF">
        <w:rPr>
          <w:lang w:val="en-CA"/>
        </w:rPr>
        <w:t xml:space="preserve">praxis </w:t>
      </w:r>
      <w:r w:rsidR="0065073A">
        <w:rPr>
          <w:lang w:val="en-CA"/>
        </w:rPr>
        <w:t xml:space="preserve">develops </w:t>
      </w:r>
      <w:r w:rsidR="006836A4">
        <w:rPr>
          <w:lang w:val="en-CA"/>
        </w:rPr>
        <w:fldChar w:fldCharType="begin"/>
      </w:r>
      <w:r w:rsidR="006836A4">
        <w:rPr>
          <w:lang w:val="en-CA"/>
        </w:rPr>
        <w:instrText xml:space="preserve"> ADDIN EN.CITE &lt;EndNote&gt;&lt;Cite&gt;&lt;Author&gt;Jessop&lt;/Author&gt;&lt;Year&gt;2016&lt;/Year&gt;&lt;RecNum&gt;8604&lt;/RecNum&gt;&lt;Pages&gt; esp. 53-59&lt;/Pages&gt;&lt;DisplayText&gt;(Hay 2002, Jessop 2016)&lt;/DisplayText&gt;&lt;record&gt;&lt;rec-number&gt;8604&lt;/rec-number&gt;&lt;foreign-keys&gt;&lt;key app="EN" db-id="z5dtt22fhdrfx0e0vem5afdwrvf0asxzrrx9" timestamp="1654290154"&gt;8604&lt;/key&gt;&lt;/foreign-keys&gt;&lt;ref-type name="Book"&gt;6&lt;/ref-type&gt;&lt;contributors&gt;&lt;authors&gt;&lt;author&gt;Bob Jessop&lt;/author&gt;&lt;/authors&gt;&lt;/contributors&gt;&lt;titles&gt;&lt;title&gt;The State: Past, Present, Future&lt;/title&gt;&lt;/titles&gt;&lt;dates&gt;&lt;year&gt;2016&lt;/year&gt;&lt;/dates&gt;&lt;pub-location&gt;Cambridge, UK&lt;/pub-location&gt;&lt;publisher&gt;Polity Press&lt;/publisher&gt;&lt;urls&gt;&lt;/urls&gt;&lt;/record&gt;&lt;/Cite&gt;&lt;Cite&gt;&lt;Author&gt;Hay&lt;/Author&gt;&lt;Year&gt;2002&lt;/Year&gt;&lt;RecNum&gt;9165&lt;/RecNum&gt;&lt;record&gt;&lt;rec-number&gt;9165&lt;/rec-number&gt;&lt;foreign-keys&gt;&lt;key app="EN" db-id="z5dtt22fhdrfx0e0vem5afdwrvf0asxzrrx9" timestamp="1754603613"&gt;9165&lt;/key&gt;&lt;/foreign-keys&gt;&lt;ref-type name="Book"&gt;6&lt;/ref-type&gt;&lt;contributors&gt;&lt;authors&gt;&lt;author&gt;Colin Hay&lt;/author&gt;&lt;/authors&gt;&lt;/contributors&gt;&lt;titles&gt;&lt;title&gt;Political Analysis: A Critical Introduction&lt;/title&gt;&lt;/titles&gt;&lt;dates&gt;&lt;year&gt;2002&lt;/year&gt;&lt;/dates&gt;&lt;pub-location&gt;Houndmills, Basingstoke&lt;/pub-location&gt;&lt;publisher&gt;Palgrave Macmillan&lt;/publisher&gt;&lt;urls&gt;&lt;/urls&gt;&lt;/record&gt;&lt;/Cite&gt;&lt;/EndNote&gt;</w:instrText>
      </w:r>
      <w:r w:rsidR="006836A4">
        <w:rPr>
          <w:lang w:val="en-CA"/>
        </w:rPr>
        <w:fldChar w:fldCharType="separate"/>
      </w:r>
      <w:r w:rsidR="006836A4">
        <w:rPr>
          <w:noProof/>
          <w:lang w:val="en-CA"/>
        </w:rPr>
        <w:t>(Hay 2002, Jessop 2016)</w:t>
      </w:r>
      <w:r w:rsidR="006836A4">
        <w:rPr>
          <w:lang w:val="en-CA"/>
        </w:rPr>
        <w:fldChar w:fldCharType="end"/>
      </w:r>
      <w:r w:rsidR="007E395C">
        <w:rPr>
          <w:lang w:val="en-CA"/>
        </w:rPr>
        <w:t>.</w:t>
      </w:r>
    </w:p>
    <w:p w14:paraId="68BA75A0" w14:textId="404991D2" w:rsidR="00733D1D" w:rsidRDefault="006813A8">
      <w:pPr>
        <w:rPr>
          <w:lang w:val="en-CA"/>
        </w:rPr>
      </w:pPr>
      <w:r>
        <w:rPr>
          <w:lang w:val="en-CA"/>
        </w:rPr>
        <w:t>First, t</w:t>
      </w:r>
      <w:r w:rsidR="001C3171">
        <w:rPr>
          <w:lang w:val="en-CA"/>
        </w:rPr>
        <w:t>he n</w:t>
      </w:r>
      <w:r w:rsidR="00004E8F">
        <w:rPr>
          <w:lang w:val="en-CA"/>
        </w:rPr>
        <w:t>eoliberal</w:t>
      </w:r>
      <w:r w:rsidR="001C3171">
        <w:rPr>
          <w:lang w:val="en-CA"/>
        </w:rPr>
        <w:t xml:space="preserve"> period</w:t>
      </w:r>
      <w:r w:rsidR="00004E8F">
        <w:rPr>
          <w:lang w:val="en-CA"/>
        </w:rPr>
        <w:t xml:space="preserve"> </w:t>
      </w:r>
      <w:r>
        <w:rPr>
          <w:lang w:val="en-CA"/>
        </w:rPr>
        <w:t xml:space="preserve">addressed </w:t>
      </w:r>
      <w:r w:rsidR="00004E8F">
        <w:rPr>
          <w:lang w:val="en-CA"/>
        </w:rPr>
        <w:t>downward pressure</w:t>
      </w:r>
      <w:r w:rsidR="00703C3D">
        <w:rPr>
          <w:lang w:val="en-CA"/>
        </w:rPr>
        <w:t>s</w:t>
      </w:r>
      <w:r w:rsidR="00004E8F">
        <w:rPr>
          <w:lang w:val="en-CA"/>
        </w:rPr>
        <w:t xml:space="preserve"> on profitability </w:t>
      </w:r>
      <w:r w:rsidR="00703C3D">
        <w:rPr>
          <w:lang w:val="en-CA"/>
        </w:rPr>
        <w:t xml:space="preserve">in the 1960s and 1970s </w:t>
      </w:r>
      <w:r w:rsidR="00004E8F">
        <w:rPr>
          <w:lang w:val="en-CA"/>
        </w:rPr>
        <w:t xml:space="preserve">by </w:t>
      </w:r>
      <w:r w:rsidR="00703C3D">
        <w:rPr>
          <w:lang w:val="en-CA"/>
        </w:rPr>
        <w:t xml:space="preserve">the </w:t>
      </w:r>
      <w:r w:rsidR="00897ECB">
        <w:rPr>
          <w:lang w:val="en-CA"/>
        </w:rPr>
        <w:t xml:space="preserve">large-scale </w:t>
      </w:r>
      <w:r w:rsidR="00897ECB" w:rsidRPr="009E3830">
        <w:rPr>
          <w:b/>
          <w:bCs/>
          <w:lang w:val="en-CA"/>
        </w:rPr>
        <w:t>globalization of production</w:t>
      </w:r>
      <w:r w:rsidR="00897ECB">
        <w:rPr>
          <w:lang w:val="en-CA"/>
        </w:rPr>
        <w:t xml:space="preserve"> </w:t>
      </w:r>
      <w:r w:rsidR="00897ECB" w:rsidRPr="00654FA4">
        <w:rPr>
          <w:b/>
          <w:bCs/>
          <w:lang w:val="en-CA"/>
        </w:rPr>
        <w:t>itself</w:t>
      </w:r>
      <w:r w:rsidR="00897ECB">
        <w:rPr>
          <w:lang w:val="en-CA"/>
        </w:rPr>
        <w:t xml:space="preserve">. A qualitative step beyond </w:t>
      </w:r>
      <w:r w:rsidR="0099564E">
        <w:rPr>
          <w:lang w:val="en-CA"/>
        </w:rPr>
        <w:t xml:space="preserve">the </w:t>
      </w:r>
      <w:r w:rsidR="00A923E8">
        <w:rPr>
          <w:lang w:val="en-CA"/>
        </w:rPr>
        <w:t xml:space="preserve">postwar </w:t>
      </w:r>
      <w:r w:rsidR="0099564E">
        <w:rPr>
          <w:lang w:val="en-CA"/>
        </w:rPr>
        <w:t xml:space="preserve">expansion of </w:t>
      </w:r>
      <w:r w:rsidR="007F01B9">
        <w:rPr>
          <w:lang w:val="en-CA"/>
        </w:rPr>
        <w:t xml:space="preserve">trade </w:t>
      </w:r>
      <w:r w:rsidR="00A923E8">
        <w:rPr>
          <w:lang w:val="en-CA"/>
        </w:rPr>
        <w:t>in resources and finished goods</w:t>
      </w:r>
      <w:r w:rsidR="00207A5D">
        <w:rPr>
          <w:lang w:val="en-CA"/>
        </w:rPr>
        <w:t xml:space="preserve"> between </w:t>
      </w:r>
      <w:r w:rsidR="00E40055">
        <w:rPr>
          <w:lang w:val="en-CA"/>
        </w:rPr>
        <w:t>nation-states</w:t>
      </w:r>
      <w:r w:rsidR="00A923E8">
        <w:rPr>
          <w:lang w:val="en-CA"/>
        </w:rPr>
        <w:t xml:space="preserve">, </w:t>
      </w:r>
      <w:r w:rsidR="006C176C">
        <w:rPr>
          <w:lang w:val="en-CA"/>
        </w:rPr>
        <w:t xml:space="preserve">neoliberal globalization of production </w:t>
      </w:r>
      <w:r w:rsidR="00E610C5">
        <w:rPr>
          <w:lang w:val="en-CA"/>
        </w:rPr>
        <w:t xml:space="preserve">outsourced </w:t>
      </w:r>
      <w:r w:rsidR="000E19C7">
        <w:rPr>
          <w:lang w:val="en-CA"/>
        </w:rPr>
        <w:t>secondary functions of vertically integrated firms</w:t>
      </w:r>
      <w:r w:rsidR="00E279D8">
        <w:rPr>
          <w:lang w:val="en-CA"/>
        </w:rPr>
        <w:t>;</w:t>
      </w:r>
      <w:r w:rsidR="00965459">
        <w:rPr>
          <w:lang w:val="en-CA"/>
        </w:rPr>
        <w:t xml:space="preserve"> </w:t>
      </w:r>
      <w:r w:rsidR="00EE4A90">
        <w:rPr>
          <w:lang w:val="en-CA"/>
        </w:rPr>
        <w:t xml:space="preserve">it </w:t>
      </w:r>
      <w:r w:rsidR="00965459">
        <w:rPr>
          <w:lang w:val="en-CA"/>
        </w:rPr>
        <w:t xml:space="preserve">also </w:t>
      </w:r>
      <w:r w:rsidR="000E19C7">
        <w:rPr>
          <w:lang w:val="en-CA"/>
        </w:rPr>
        <w:t>offshor</w:t>
      </w:r>
      <w:r w:rsidR="00E610C5">
        <w:rPr>
          <w:lang w:val="en-CA"/>
        </w:rPr>
        <w:t>ed</w:t>
      </w:r>
      <w:r w:rsidR="000E19C7">
        <w:rPr>
          <w:lang w:val="en-CA"/>
        </w:rPr>
        <w:t xml:space="preserve"> </w:t>
      </w:r>
      <w:r w:rsidR="00A9289D">
        <w:rPr>
          <w:lang w:val="en-CA"/>
        </w:rPr>
        <w:t>much manufacturing activity, away</w:t>
      </w:r>
      <w:r w:rsidR="00A923E8">
        <w:rPr>
          <w:lang w:val="en-CA"/>
        </w:rPr>
        <w:t xml:space="preserve"> </w:t>
      </w:r>
      <w:r w:rsidR="00A9289D">
        <w:rPr>
          <w:lang w:val="en-CA"/>
        </w:rPr>
        <w:t>from the relatively regulated and high-wage jurisdictions of advanced industrialized states</w:t>
      </w:r>
      <w:r w:rsidR="0049626A">
        <w:rPr>
          <w:lang w:val="en-CA"/>
        </w:rPr>
        <w:t xml:space="preserve"> </w:t>
      </w:r>
      <w:r w:rsidR="006836A4">
        <w:rPr>
          <w:lang w:val="en-CA"/>
        </w:rPr>
        <w:fldChar w:fldCharType="begin"/>
      </w:r>
      <w:r w:rsidR="006836A4">
        <w:rPr>
          <w:lang w:val="en-CA"/>
        </w:rPr>
        <w:instrText xml:space="preserve"> ADDIN EN.CITE &lt;EndNote&gt;&lt;Cite&gt;&lt;Author&gt;Arrighi&lt;/Author&gt;&lt;Year&gt;(1994) 2010&lt;/Year&gt;&lt;RecNum&gt;2413&lt;/RecNum&gt;&lt;Pages&gt; 350-70&lt;/Pages&gt;&lt;DisplayText&gt;(Arrighi (1994) 2010)&lt;/DisplayText&gt;&lt;record&gt;&lt;rec-number&gt;2413&lt;/rec-number&gt;&lt;foreign-keys&gt;&lt;key app="EN" db-id="z5dtt22fhdrfx0e0vem5afdwrvf0asxzrrx9" timestamp="1373320534"&gt;2413&lt;/key&gt;&lt;/foreign-keys&gt;&lt;ref-type name="Book"&gt;6&lt;/ref-type&gt;&lt;contributors&gt;&lt;authors&gt;&lt;author&gt;Giovanni Arrighi&lt;/author&gt;&lt;/authors&gt;&lt;/contributors&gt;&lt;titles&gt;&lt;title&gt;The Long Twentieth Century: Money, Power, and the Origins of Our Times&lt;/title&gt;&lt;short-title&gt;Long Twentieth Century&lt;/short-title&gt;&lt;/titles&gt;&lt;pages&gt;416&lt;/pages&gt;&lt;edition&gt;revised&lt;/edition&gt;&lt;dates&gt;&lt;year&gt;(1994) 2010&lt;/year&gt;&lt;/dates&gt;&lt;pub-location&gt;London&lt;/pub-location&gt;&lt;publisher&gt;Verso&lt;/publisher&gt;&lt;urls&gt;&lt;/urls&gt;&lt;/record&gt;&lt;/Cite&gt;&lt;/EndNote&gt;</w:instrText>
      </w:r>
      <w:r w:rsidR="006836A4">
        <w:rPr>
          <w:lang w:val="en-CA"/>
        </w:rPr>
        <w:fldChar w:fldCharType="separate"/>
      </w:r>
      <w:r w:rsidR="006836A4">
        <w:rPr>
          <w:noProof/>
          <w:lang w:val="en-CA"/>
        </w:rPr>
        <w:t>(Arrighi (1994) 2010)</w:t>
      </w:r>
      <w:r w:rsidR="006836A4">
        <w:rPr>
          <w:lang w:val="en-CA"/>
        </w:rPr>
        <w:fldChar w:fldCharType="end"/>
      </w:r>
      <w:r w:rsidR="00E610C5">
        <w:rPr>
          <w:lang w:val="en-CA"/>
        </w:rPr>
        <w:t xml:space="preserve">. </w:t>
      </w:r>
      <w:r w:rsidR="003D0FC5">
        <w:rPr>
          <w:lang w:val="en-CA"/>
        </w:rPr>
        <w:t xml:space="preserve">Firms increasingly moved their manufacturing sites across state borders and oceans. Single production processes were themselves divided up more and more among diverse work sites, across larger distances, and across the remit of multiple firms and states.  </w:t>
      </w:r>
    </w:p>
    <w:p w14:paraId="18F0099E" w14:textId="32ECC0C6" w:rsidR="003E449F" w:rsidRDefault="004A2E1E" w:rsidP="0010127F">
      <w:pPr>
        <w:rPr>
          <w:lang w:val="en-CA"/>
        </w:rPr>
      </w:pPr>
      <w:r>
        <w:rPr>
          <w:lang w:val="en-CA"/>
        </w:rPr>
        <w:t>To make the first element function</w:t>
      </w:r>
      <w:r w:rsidR="00C564A8">
        <w:rPr>
          <w:lang w:val="en-CA"/>
        </w:rPr>
        <w:t xml:space="preserve">, </w:t>
      </w:r>
      <w:r w:rsidR="00C564A8" w:rsidRPr="00417E09">
        <w:rPr>
          <w:b/>
          <w:bCs/>
          <w:lang w:val="en-CA"/>
        </w:rPr>
        <w:t xml:space="preserve">supply chain corridors </w:t>
      </w:r>
      <w:r w:rsidR="00C564A8">
        <w:rPr>
          <w:lang w:val="en-CA"/>
        </w:rPr>
        <w:t xml:space="preserve">substantially lengthened and multiplied across borders and beyond the bounds and even the remit of individual firms. </w:t>
      </w:r>
      <w:r w:rsidR="00101CE6">
        <w:rPr>
          <w:lang w:val="en-CA"/>
        </w:rPr>
        <w:t>N</w:t>
      </w:r>
      <w:r w:rsidR="00C924E9">
        <w:rPr>
          <w:lang w:val="en-CA"/>
        </w:rPr>
        <w:t xml:space="preserve">ew modes of governance </w:t>
      </w:r>
      <w:r w:rsidR="00101CE6">
        <w:rPr>
          <w:lang w:val="en-CA"/>
        </w:rPr>
        <w:t xml:space="preserve">also </w:t>
      </w:r>
      <w:r w:rsidR="00C924E9">
        <w:rPr>
          <w:lang w:val="en-CA"/>
        </w:rPr>
        <w:t xml:space="preserve">emerged </w:t>
      </w:r>
      <w:r w:rsidR="004673DE">
        <w:rPr>
          <w:lang w:val="en-CA"/>
        </w:rPr>
        <w:t xml:space="preserve">within the supply chains themselves. </w:t>
      </w:r>
      <w:r w:rsidR="00C924E9">
        <w:rPr>
          <w:lang w:val="en-CA"/>
        </w:rPr>
        <w:t xml:space="preserve">Capitalist competition emerged more between supply chains than between firms, and inter-firm coordination deepened along individual supply chains </w:t>
      </w:r>
      <w:r w:rsidR="006836A4">
        <w:rPr>
          <w:lang w:val="en-CA"/>
        </w:rPr>
        <w:fldChar w:fldCharType="begin">
          <w:fldData xml:space="preserve">PEVuZE5vdGU+PENpdGU+PEF1dGhvcj5LYXBsaW5za3k8L0F1dGhvcj48WWVhcj4xOTkzPC9ZZWFy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==
</w:fldData>
        </w:fldChar>
      </w:r>
      <w:r w:rsidR="006836A4">
        <w:rPr>
          <w:lang w:val="en-CA"/>
        </w:rPr>
        <w:instrText xml:space="preserve"> ADDIN EN.CITE </w:instrText>
      </w:r>
      <w:r w:rsidR="006836A4">
        <w:rPr>
          <w:lang w:val="en-CA"/>
        </w:rPr>
        <w:fldChar w:fldCharType="begin">
          <w:fldData xml:space="preserve">PEVuZE5vdGU+PENpdGU+PEF1dGhvcj5LYXBsaW5za3k8L0F1dGhvcj48WWVhcj4xOTkzPC9ZZWFy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==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Kaplinsky 1993, Gereffi 1994, Gereffi, Humphrey et al. 2005)</w:t>
      </w:r>
      <w:r w:rsidR="006836A4">
        <w:rPr>
          <w:lang w:val="en-CA"/>
        </w:rPr>
        <w:fldChar w:fldCharType="end"/>
      </w:r>
      <w:r w:rsidR="00C924E9">
        <w:rPr>
          <w:lang w:val="en-CA"/>
        </w:rPr>
        <w:t>.</w:t>
      </w:r>
    </w:p>
    <w:p w14:paraId="0D7510A1" w14:textId="75023071" w:rsidR="004F6751" w:rsidRDefault="00C564A8" w:rsidP="0010127F">
      <w:pPr>
        <w:rPr>
          <w:lang w:val="en-CA"/>
        </w:rPr>
      </w:pPr>
      <w:r>
        <w:rPr>
          <w:lang w:val="en-CA"/>
        </w:rPr>
        <w:t xml:space="preserve">Managing the extension of these networks of </w:t>
      </w:r>
      <w:r w:rsidR="00151AE7">
        <w:rPr>
          <w:lang w:val="en-CA"/>
        </w:rPr>
        <w:t xml:space="preserve">transport and communications </w:t>
      </w:r>
      <w:r w:rsidR="004673DE">
        <w:rPr>
          <w:lang w:val="en-CA"/>
        </w:rPr>
        <w:t>in space</w:t>
      </w:r>
      <w:r w:rsidR="007663F8">
        <w:rPr>
          <w:lang w:val="en-CA"/>
        </w:rPr>
        <w:t xml:space="preserve"> while responding to new competi</w:t>
      </w:r>
      <w:r w:rsidR="00C17091">
        <w:rPr>
          <w:lang w:val="en-CA"/>
        </w:rPr>
        <w:t xml:space="preserve">tion-driven </w:t>
      </w:r>
      <w:r w:rsidR="007663F8">
        <w:rPr>
          <w:lang w:val="en-CA"/>
        </w:rPr>
        <w:t xml:space="preserve">imperatives </w:t>
      </w:r>
      <w:r w:rsidR="00C17091">
        <w:rPr>
          <w:lang w:val="en-CA"/>
        </w:rPr>
        <w:t xml:space="preserve">to accelerate operations </w:t>
      </w:r>
      <w:r w:rsidR="007663F8">
        <w:rPr>
          <w:lang w:val="en-CA"/>
        </w:rPr>
        <w:t xml:space="preserve">in time </w:t>
      </w:r>
      <w:r>
        <w:rPr>
          <w:lang w:val="en-CA"/>
        </w:rPr>
        <w:t xml:space="preserve">entailed innovation in electronically mediated technique.  </w:t>
      </w:r>
      <w:r w:rsidR="00151AE7" w:rsidRPr="007B742B">
        <w:rPr>
          <w:b/>
          <w:bCs/>
          <w:lang w:val="en-CA"/>
        </w:rPr>
        <w:t>“</w:t>
      </w:r>
      <w:r w:rsidRPr="007B742B">
        <w:rPr>
          <w:b/>
          <w:bCs/>
          <w:lang w:val="en-CA"/>
        </w:rPr>
        <w:t>Just-in-time</w:t>
      </w:r>
      <w:r w:rsidR="00151AE7" w:rsidRPr="007B742B">
        <w:rPr>
          <w:b/>
          <w:bCs/>
          <w:lang w:val="en-CA"/>
        </w:rPr>
        <w:t>”</w:t>
      </w:r>
      <w:r>
        <w:rPr>
          <w:lang w:val="en-CA"/>
        </w:rPr>
        <w:t xml:space="preserve"> delivery systems made the reliable and timely delivery of both </w:t>
      </w:r>
      <w:r w:rsidR="0010127F">
        <w:rPr>
          <w:lang w:val="en-CA"/>
        </w:rPr>
        <w:t xml:space="preserve">raw-material, </w:t>
      </w:r>
      <w:r>
        <w:rPr>
          <w:lang w:val="en-CA"/>
        </w:rPr>
        <w:t>intermediate</w:t>
      </w:r>
      <w:r w:rsidR="0010127F">
        <w:rPr>
          <w:lang w:val="en-CA"/>
        </w:rPr>
        <w:t>,</w:t>
      </w:r>
      <w:r>
        <w:rPr>
          <w:lang w:val="en-CA"/>
        </w:rPr>
        <w:t xml:space="preserve"> and final goods </w:t>
      </w:r>
      <w:r w:rsidR="0010127F">
        <w:rPr>
          <w:lang w:val="en-CA"/>
        </w:rPr>
        <w:t xml:space="preserve">necessary and </w:t>
      </w:r>
      <w:r>
        <w:rPr>
          <w:lang w:val="en-CA"/>
        </w:rPr>
        <w:t xml:space="preserve">achievable at </w:t>
      </w:r>
      <w:r w:rsidR="007B742B">
        <w:rPr>
          <w:lang w:val="en-CA"/>
        </w:rPr>
        <w:t xml:space="preserve">rising geographical </w:t>
      </w:r>
      <w:r>
        <w:rPr>
          <w:lang w:val="en-CA"/>
        </w:rPr>
        <w:t>scale</w:t>
      </w:r>
      <w:r w:rsidR="007B742B">
        <w:rPr>
          <w:lang w:val="en-CA"/>
        </w:rPr>
        <w:t>s</w:t>
      </w:r>
      <w:r>
        <w:rPr>
          <w:lang w:val="en-CA"/>
        </w:rPr>
        <w:t xml:space="preserve"> </w:t>
      </w:r>
      <w:r w:rsidR="006836A4">
        <w:rPr>
          <w:lang w:val="en-CA"/>
        </w:rPr>
        <w:fldChar w:fldCharType="begin">
          <w:fldData xml:space="preserve">PEVuZE5vdGU+PENpdGU+PEF1dGhvcj5CcmV3ZXI8L0F1dGhvcj48WWVhcj4yMDAxPC9ZZWFyPjxS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==
</w:fldData>
        </w:fldChar>
      </w:r>
      <w:r w:rsidR="006836A4">
        <w:rPr>
          <w:lang w:val="en-CA"/>
        </w:rPr>
        <w:instrText xml:space="preserve"> ADDIN EN.CITE </w:instrText>
      </w:r>
      <w:r w:rsidR="006836A4">
        <w:rPr>
          <w:lang w:val="en-CA"/>
        </w:rPr>
        <w:fldChar w:fldCharType="begin">
          <w:fldData xml:space="preserve">PEVuZE5vdGU+PENpdGU+PEF1dGhvcj5CcmV3ZXI8L0F1dGhvcj48WWVhcj4yMDAxPC9ZZWFyPjxS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==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Sayer 1986, Brewer, Button et al. 2001, Kaplinsky and Morris 2001)</w:t>
      </w:r>
      <w:r w:rsidR="006836A4">
        <w:rPr>
          <w:lang w:val="en-CA"/>
        </w:rPr>
        <w:fldChar w:fldCharType="end"/>
      </w:r>
      <w:r w:rsidR="0046646A">
        <w:rPr>
          <w:lang w:val="en-CA"/>
        </w:rPr>
        <w:t>.</w:t>
      </w:r>
      <w:r w:rsidR="00FE6706">
        <w:rPr>
          <w:lang w:val="en-CA"/>
        </w:rPr>
        <w:t xml:space="preserve"> </w:t>
      </w:r>
      <w:r w:rsidR="00554020">
        <w:rPr>
          <w:lang w:val="en-CA"/>
        </w:rPr>
        <w:t>S</w:t>
      </w:r>
      <w:r w:rsidR="00902F0E">
        <w:rPr>
          <w:lang w:val="en-CA"/>
        </w:rPr>
        <w:t xml:space="preserve">uch systems </w:t>
      </w:r>
      <w:r w:rsidR="004D1221">
        <w:rPr>
          <w:lang w:val="en-CA"/>
        </w:rPr>
        <w:t xml:space="preserve">depended </w:t>
      </w:r>
      <w:r w:rsidR="00ED39BC">
        <w:rPr>
          <w:lang w:val="en-CA"/>
        </w:rPr>
        <w:t xml:space="preserve">not only on a shift to batch-based </w:t>
      </w:r>
      <w:r w:rsidR="00901508">
        <w:rPr>
          <w:lang w:val="en-CA"/>
        </w:rPr>
        <w:t xml:space="preserve">rather than standardized mass production </w:t>
      </w:r>
      <w:r w:rsidR="000B5796">
        <w:rPr>
          <w:lang w:val="en-CA"/>
        </w:rPr>
        <w:t>(source)</w:t>
      </w:r>
      <w:r w:rsidR="00676D01">
        <w:rPr>
          <w:lang w:val="en-CA"/>
        </w:rPr>
        <w:t xml:space="preserve">, but </w:t>
      </w:r>
      <w:r w:rsidR="004D1221">
        <w:rPr>
          <w:lang w:val="en-CA"/>
        </w:rPr>
        <w:t>on a “</w:t>
      </w:r>
      <w:r w:rsidR="004D1221" w:rsidRPr="00C17091">
        <w:rPr>
          <w:b/>
          <w:bCs/>
          <w:lang w:val="en-CA"/>
        </w:rPr>
        <w:t>logistics revolution</w:t>
      </w:r>
      <w:r w:rsidR="004D1221">
        <w:rPr>
          <w:lang w:val="en-CA"/>
        </w:rPr>
        <w:t xml:space="preserve">” and </w:t>
      </w:r>
      <w:r w:rsidR="005F7D7E">
        <w:rPr>
          <w:lang w:val="en-CA"/>
        </w:rPr>
        <w:t>its supporting technologies</w:t>
      </w:r>
      <w:r w:rsidR="00BA47A3">
        <w:rPr>
          <w:lang w:val="en-CA"/>
        </w:rPr>
        <w:t xml:space="preserve"> </w:t>
      </w:r>
      <w:r w:rsidR="006836A4">
        <w:rPr>
          <w:lang w:val="en-CA"/>
        </w:rPr>
        <w:fldChar w:fldCharType="begin">
          <w:fldData xml:space="preserve">PEVuZE5vdGU+PENpdGU+PEF1dGhvcj5Cb25hY2ljaDwvQXV0aG9yPjxZZWFyPjIwMDg8L1llYXI+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</w:fldData>
        </w:fldChar>
      </w:r>
      <w:r w:rsidR="006836A4">
        <w:rPr>
          <w:lang w:val="en-CA"/>
        </w:rPr>
        <w:instrText xml:space="preserve"> ADDIN EN.CITE </w:instrText>
      </w:r>
      <w:r w:rsidR="006836A4">
        <w:rPr>
          <w:lang w:val="en-CA"/>
        </w:rPr>
        <w:fldChar w:fldCharType="begin">
          <w:fldData xml:space="preserve">PEVuZE5vdGU+PENpdGU+PEF1dGhvcj5Cb25hY2ljaDwvQXV0aG9yPjxZZWFyPjIwMDg8L1llYXI+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Kaplinsky and Morris 2001, Bonacich and Wilson 2008, Cowen 2014)</w:t>
      </w:r>
      <w:r w:rsidR="006836A4">
        <w:rPr>
          <w:lang w:val="en-CA"/>
        </w:rPr>
        <w:fldChar w:fldCharType="end"/>
      </w:r>
      <w:r w:rsidR="000B5796">
        <w:rPr>
          <w:lang w:val="en-CA"/>
        </w:rPr>
        <w:t xml:space="preserve">. </w:t>
      </w:r>
    </w:p>
    <w:p w14:paraId="64FA9880" w14:textId="5316FB7A" w:rsidR="00644C79" w:rsidRDefault="000B5796" w:rsidP="00644C79">
      <w:pPr>
        <w:rPr>
          <w:lang w:val="en-CA"/>
        </w:rPr>
      </w:pPr>
      <w:r>
        <w:rPr>
          <w:lang w:val="en-CA"/>
        </w:rPr>
        <w:t xml:space="preserve">That revolution </w:t>
      </w:r>
      <w:r w:rsidR="0004274B">
        <w:rPr>
          <w:lang w:val="en-CA"/>
        </w:rPr>
        <w:t xml:space="preserve">entailed </w:t>
      </w:r>
      <w:r w:rsidR="005F7D7E" w:rsidRPr="003E449F">
        <w:rPr>
          <w:b/>
          <w:bCs/>
          <w:lang w:val="en-CA"/>
        </w:rPr>
        <w:t>intermodal “containerization”</w:t>
      </w:r>
      <w:r w:rsidR="005F7D7E">
        <w:rPr>
          <w:lang w:val="en-CA"/>
        </w:rPr>
        <w:t xml:space="preserve"> of </w:t>
      </w:r>
      <w:r w:rsidR="00BC7888">
        <w:rPr>
          <w:lang w:val="en-CA"/>
        </w:rPr>
        <w:t xml:space="preserve">transport </w:t>
      </w:r>
      <w:r w:rsidR="005F7D7E">
        <w:rPr>
          <w:lang w:val="en-CA"/>
        </w:rPr>
        <w:t>across</w:t>
      </w:r>
      <w:r w:rsidR="00BC7888">
        <w:rPr>
          <w:lang w:val="en-CA"/>
        </w:rPr>
        <w:t xml:space="preserve"> shipping, rail, and road networks</w:t>
      </w:r>
      <w:r w:rsidR="0004274B">
        <w:rPr>
          <w:lang w:val="en-CA"/>
        </w:rPr>
        <w:t xml:space="preserve"> </w:t>
      </w:r>
      <w:r w:rsidR="006836A4">
        <w:rPr>
          <w:lang w:val="en-CA"/>
        </w:rPr>
        <w:fldChar w:fldCharType="begin"/>
      </w:r>
      <w:r w:rsidR="006836A4">
        <w:rPr>
          <w:lang w:val="en-CA"/>
        </w:rPr>
        <w:instrText xml:space="preserve"> ADDIN EN.CITE &lt;EndNote&gt;&lt;Cite&gt;&lt;Author&gt;McCalla&lt;/Author&gt;&lt;Year&gt;2004&lt;/Year&gt;&lt;RecNum&gt;8958&lt;/RecNum&gt;&lt;DisplayText&gt;(McCalla, Slack et al. 2004)&lt;/DisplayText&gt;&lt;record&gt;&lt;rec-number&gt;8958&lt;/rec-number&gt;&lt;foreign-keys&gt;&lt;key app="EN" db-id="z5dtt22fhdrfx0e0vem5afdwrvf0asxzrrx9" timestamp="1718339883"&gt;8958&lt;/key&gt;&lt;/foreign-keys&gt;&lt;ref-type name="Journal Article"&gt;17&lt;/ref-type&gt;&lt;contributors&gt;&lt;authors&gt;&lt;author&gt;McCalla, Robert J.&lt;/author&gt;&lt;author&gt;Slack, Brian&lt;/author&gt;&lt;author&gt;Comtois, Claude&lt;/author&gt;&lt;/authors&gt;&lt;/contributors&gt;&lt;titles&gt;&lt;title&gt;Dealing with globalisation at the regional and local level: the case of contemporary containerization&lt;/title&gt;&lt;secondary-title&gt;Canadian Geographer / Le Géographe canadien&lt;/secondary-title&gt;&lt;/titles&gt;&lt;periodical&gt;&lt;full-title&gt;Canadian Geographer / Le Géographe canadien&lt;/full-title&gt;&lt;/periodical&gt;&lt;pages&gt;473-487&lt;/pages&gt;&lt;volume&gt;48&lt;/volume&gt;&lt;number&gt;4&lt;/number&gt;&lt;section&gt;473&lt;/section&gt;&lt;dates&gt;&lt;year&gt;2004&lt;/year&gt;&lt;/dates&gt;&lt;urls&gt;&lt;related-urls&gt;&lt;url&gt;http://dx.doi.org/10.1111/j.0008-3658.2004.00072.x&lt;/url&gt;&lt;/related-urls&gt;&lt;/urls&gt;&lt;electronic-resource-num&gt;10.1111/j.0008-3658.2004.00072.x&lt;/electronic-resource-num&gt;&lt;remote-database-name&gt;Wiley Online Library&lt;/remote-database-name&gt;&lt;/record&gt;&lt;/Cite&gt;&lt;/EndNote&gt;</w:instrText>
      </w:r>
      <w:r w:rsidR="006836A4">
        <w:rPr>
          <w:lang w:val="en-CA"/>
        </w:rPr>
        <w:fldChar w:fldCharType="separate"/>
      </w:r>
      <w:r w:rsidR="006836A4">
        <w:rPr>
          <w:noProof/>
          <w:lang w:val="en-CA"/>
        </w:rPr>
        <w:t>(McCalla, Slack et al. 2004)</w:t>
      </w:r>
      <w:r w:rsidR="006836A4">
        <w:rPr>
          <w:lang w:val="en-CA"/>
        </w:rPr>
        <w:fldChar w:fldCharType="end"/>
      </w:r>
      <w:r w:rsidR="00BC7888">
        <w:rPr>
          <w:lang w:val="en-CA"/>
        </w:rPr>
        <w:t>.</w:t>
      </w:r>
      <w:r w:rsidR="004F6751">
        <w:rPr>
          <w:lang w:val="en-CA"/>
        </w:rPr>
        <w:t xml:space="preserve"> </w:t>
      </w:r>
      <w:r w:rsidR="004A44D2">
        <w:rPr>
          <w:lang w:val="en-CA"/>
        </w:rPr>
        <w:t xml:space="preserve">It also </w:t>
      </w:r>
      <w:r w:rsidR="00644C79">
        <w:rPr>
          <w:lang w:val="en-CA"/>
        </w:rPr>
        <w:t xml:space="preserve">depended on new </w:t>
      </w:r>
      <w:r w:rsidR="000E7E5A">
        <w:rPr>
          <w:lang w:val="en-CA"/>
        </w:rPr>
        <w:t xml:space="preserve">generations of </w:t>
      </w:r>
      <w:r w:rsidR="00644C79" w:rsidRPr="00791A5C">
        <w:rPr>
          <w:b/>
          <w:bCs/>
          <w:lang w:val="en-CA"/>
        </w:rPr>
        <w:lastRenderedPageBreak/>
        <w:t>numeric</w:t>
      </w:r>
      <w:r w:rsidR="00644C79">
        <w:rPr>
          <w:b/>
          <w:bCs/>
          <w:lang w:val="en-CA"/>
        </w:rPr>
        <w:t xml:space="preserve">ally </w:t>
      </w:r>
      <w:r w:rsidR="00644C79" w:rsidRPr="00791A5C">
        <w:rPr>
          <w:b/>
          <w:bCs/>
          <w:lang w:val="en-CA"/>
        </w:rPr>
        <w:t>control</w:t>
      </w:r>
      <w:r w:rsidR="00644C79">
        <w:rPr>
          <w:b/>
          <w:bCs/>
          <w:lang w:val="en-CA"/>
        </w:rPr>
        <w:t>led</w:t>
      </w:r>
      <w:r w:rsidR="00644C79" w:rsidRPr="00791A5C">
        <w:rPr>
          <w:b/>
          <w:bCs/>
          <w:lang w:val="en-CA"/>
        </w:rPr>
        <w:t xml:space="preserve"> communications technologies</w:t>
      </w:r>
      <w:r w:rsidR="00644C79">
        <w:rPr>
          <w:b/>
          <w:bCs/>
          <w:lang w:val="en-CA"/>
        </w:rPr>
        <w:t xml:space="preserve">. </w:t>
      </w:r>
      <w:r w:rsidR="000742CB">
        <w:rPr>
          <w:lang w:val="en-CA"/>
        </w:rPr>
        <w:t>Beyond the narrow facilitation of transport, t</w:t>
      </w:r>
      <w:r w:rsidR="007B742B">
        <w:rPr>
          <w:lang w:val="en-CA"/>
        </w:rPr>
        <w:t xml:space="preserve">he latter </w:t>
      </w:r>
      <w:r w:rsidR="00644C79">
        <w:rPr>
          <w:lang w:val="en-CA"/>
        </w:rPr>
        <w:t xml:space="preserve">made possible real-time coordination </w:t>
      </w:r>
      <w:r w:rsidR="007B742B">
        <w:rPr>
          <w:lang w:val="en-CA"/>
        </w:rPr>
        <w:t xml:space="preserve">and integration </w:t>
      </w:r>
      <w:r w:rsidR="00644C79">
        <w:rPr>
          <w:lang w:val="en-CA"/>
        </w:rPr>
        <w:t xml:space="preserve">of design, marketing, and more thoroughly automated production over great distances </w:t>
      </w:r>
      <w:r w:rsidR="006836A4">
        <w:rPr>
          <w:lang w:val="en-CA"/>
        </w:rPr>
        <w:fldChar w:fldCharType="begin">
          <w:fldData xml:space="preserve">PEVuZE5vdGU+PENpdGU+PEF1dGhvcj5LYXBsaW5za3k8L0F1dGhvcj48WWVhcj4xOTkzPC9ZZWFy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</w:fldData>
        </w:fldChar>
      </w:r>
      <w:r w:rsidR="006836A4">
        <w:rPr>
          <w:lang w:val="en-CA"/>
        </w:rPr>
        <w:instrText xml:space="preserve"> ADDIN EN.CITE </w:instrText>
      </w:r>
      <w:r w:rsidR="006836A4">
        <w:rPr>
          <w:lang w:val="en-CA"/>
        </w:rPr>
        <w:fldChar w:fldCharType="begin">
          <w:fldData xml:space="preserve">PEVuZE5vdGU+PENpdGU+PEF1dGhvcj5LYXBsaW5za3k8L0F1dGhvcj48WWVhcj4xOTkzPC9ZZWFy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Aglietta 1979, Sayer 1986, Shaiken, Herzeberg et al. 1986, Castells 1989, Kaplinsky 1993)</w:t>
      </w:r>
      <w:r w:rsidR="006836A4">
        <w:rPr>
          <w:lang w:val="en-CA"/>
        </w:rPr>
        <w:fldChar w:fldCharType="end"/>
      </w:r>
      <w:r w:rsidR="00644C79">
        <w:rPr>
          <w:lang w:val="en-CA"/>
        </w:rPr>
        <w:t xml:space="preserve">. </w:t>
      </w:r>
    </w:p>
    <w:p w14:paraId="610B3528" w14:textId="2157FA3B" w:rsidR="00EB5132" w:rsidRDefault="00DF0B7D">
      <w:pPr>
        <w:rPr>
          <w:lang w:val="en-CA"/>
        </w:rPr>
      </w:pPr>
      <w:r>
        <w:rPr>
          <w:lang w:val="en-CA"/>
        </w:rPr>
        <w:t>A</w:t>
      </w:r>
      <w:r w:rsidR="000308FE">
        <w:rPr>
          <w:lang w:val="en-CA"/>
        </w:rPr>
        <w:t xml:space="preserve"> </w:t>
      </w:r>
      <w:r w:rsidR="00E35606">
        <w:rPr>
          <w:lang w:val="en-CA"/>
        </w:rPr>
        <w:t>third</w:t>
      </w:r>
      <w:r w:rsidR="000308FE">
        <w:rPr>
          <w:lang w:val="en-CA"/>
        </w:rPr>
        <w:t xml:space="preserve"> major element of the neoliberal period</w:t>
      </w:r>
      <w:r>
        <w:rPr>
          <w:lang w:val="en-CA"/>
        </w:rPr>
        <w:t xml:space="preserve"> </w:t>
      </w:r>
      <w:r w:rsidR="00431218">
        <w:rPr>
          <w:lang w:val="en-CA"/>
        </w:rPr>
        <w:t xml:space="preserve">was </w:t>
      </w:r>
      <w:r w:rsidR="00B817B7">
        <w:rPr>
          <w:lang w:val="en-CA"/>
        </w:rPr>
        <w:t xml:space="preserve">increased and altered </w:t>
      </w:r>
      <w:r w:rsidR="002D68D7" w:rsidRPr="001B3992">
        <w:rPr>
          <w:b/>
          <w:bCs/>
          <w:lang w:val="en-CA"/>
        </w:rPr>
        <w:t>cross-border population flows</w:t>
      </w:r>
      <w:r w:rsidR="002D68D7">
        <w:rPr>
          <w:lang w:val="en-CA"/>
        </w:rPr>
        <w:t xml:space="preserve">. </w:t>
      </w:r>
      <w:r w:rsidR="00FC24AA">
        <w:rPr>
          <w:lang w:val="en-CA"/>
        </w:rPr>
        <w:t>F</w:t>
      </w:r>
      <w:r w:rsidR="000B4546">
        <w:rPr>
          <w:lang w:val="en-CA"/>
        </w:rPr>
        <w:t xml:space="preserve">irst, </w:t>
      </w:r>
      <w:r w:rsidR="00FC24AA">
        <w:rPr>
          <w:lang w:val="en-CA"/>
        </w:rPr>
        <w:t xml:space="preserve">firms and states relied more </w:t>
      </w:r>
      <w:r w:rsidR="00431218">
        <w:rPr>
          <w:lang w:val="en-CA"/>
        </w:rPr>
        <w:t xml:space="preserve">on </w:t>
      </w:r>
      <w:r w:rsidR="003C69D3">
        <w:rPr>
          <w:lang w:val="en-CA"/>
        </w:rPr>
        <w:t xml:space="preserve">supposedly </w:t>
      </w:r>
      <w:r w:rsidR="00491E13">
        <w:rPr>
          <w:lang w:val="en-CA"/>
        </w:rPr>
        <w:t xml:space="preserve">temporary </w:t>
      </w:r>
      <w:r w:rsidR="0072239C">
        <w:rPr>
          <w:lang w:val="en-CA"/>
        </w:rPr>
        <w:t>immigration groups</w:t>
      </w:r>
      <w:r w:rsidR="00D37A7F">
        <w:rPr>
          <w:lang w:val="en-CA"/>
        </w:rPr>
        <w:t xml:space="preserve"> with highly differentiated social status</w:t>
      </w:r>
      <w:r w:rsidR="00F113BF">
        <w:rPr>
          <w:lang w:val="en-CA"/>
        </w:rPr>
        <w:t xml:space="preserve">, from </w:t>
      </w:r>
      <w:r w:rsidR="0072239C">
        <w:rPr>
          <w:lang w:val="en-CA"/>
        </w:rPr>
        <w:t xml:space="preserve">privileged </w:t>
      </w:r>
      <w:r w:rsidR="00D37A7F">
        <w:rPr>
          <w:lang w:val="en-CA"/>
        </w:rPr>
        <w:t xml:space="preserve">managerial </w:t>
      </w:r>
      <w:r w:rsidR="00431218">
        <w:rPr>
          <w:lang w:val="en-CA"/>
        </w:rPr>
        <w:t>elite</w:t>
      </w:r>
      <w:r w:rsidR="00D37A7F">
        <w:rPr>
          <w:lang w:val="en-CA"/>
        </w:rPr>
        <w:t>s</w:t>
      </w:r>
      <w:r w:rsidR="00431218">
        <w:rPr>
          <w:lang w:val="en-CA"/>
        </w:rPr>
        <w:t xml:space="preserve"> </w:t>
      </w:r>
      <w:r w:rsidR="00F113BF">
        <w:rPr>
          <w:lang w:val="en-CA"/>
        </w:rPr>
        <w:t xml:space="preserve">to </w:t>
      </w:r>
      <w:r w:rsidR="004D7671">
        <w:rPr>
          <w:lang w:val="en-CA"/>
        </w:rPr>
        <w:t xml:space="preserve">highly precarious </w:t>
      </w:r>
      <w:r w:rsidR="00431218">
        <w:rPr>
          <w:lang w:val="en-CA"/>
        </w:rPr>
        <w:t xml:space="preserve">mass </w:t>
      </w:r>
      <w:r w:rsidR="00491E13">
        <w:rPr>
          <w:lang w:val="en-CA"/>
        </w:rPr>
        <w:t>labour</w:t>
      </w:r>
      <w:r w:rsidR="004D7671">
        <w:rPr>
          <w:lang w:val="en-CA"/>
        </w:rPr>
        <w:t xml:space="preserve"> </w:t>
      </w:r>
      <w:r w:rsidR="006836A4">
        <w:rPr>
          <w:lang w:val="en-CA"/>
        </w:rPr>
        <w:fldChar w:fldCharType="begin"/>
      </w:r>
      <w:r w:rsidR="006836A4">
        <w:rPr>
          <w:lang w:val="en-CA"/>
        </w:rPr>
        <w:instrText xml:space="preserve"> ADDIN EN.CITE &lt;EndNote&gt;&lt;Cite&gt;&lt;Author&gt;Mezzadra&lt;/Author&gt;&lt;Year&gt;2013&lt;/Year&gt;&lt;RecNum&gt;8486&lt;/RecNum&gt;&lt;DisplayText&gt;(Mezzadra and Neilson 2013, Walia 2013)&lt;/DisplayText&gt;&lt;record&gt;&lt;rec-number&gt;8486&lt;/rec-number&gt;&lt;foreign-keys&gt;&lt;key app="EN" db-id="z5dtt22fhdrfx0e0vem5afdwrvf0asxzrrx9" timestamp="1641087359"&gt;8486&lt;/key&gt;&lt;/foreign-keys&gt;&lt;ref-type name="Book"&gt;6&lt;/ref-type&gt;&lt;contributors&gt;&lt;authors&gt;&lt;author&gt;Sandro Mezzadra&lt;/author&gt;&lt;author&gt;Brett Neilson&lt;/author&gt;&lt;/authors&gt;&lt;/contributors&gt;&lt;titles&gt;&lt;title&gt;Border as Method: Or, The Multiplication of Labor&lt;/title&gt;&lt;/titles&gt;&lt;dates&gt;&lt;year&gt;2013&lt;/year&gt;&lt;/dates&gt;&lt;pub-location&gt;Durham, NC&lt;/pub-location&gt;&lt;publisher&gt;Duke University Press&lt;/publisher&gt;&lt;urls&gt;&lt;/urls&gt;&lt;/record&gt;&lt;/Cite&gt;&lt;Cite&gt;&lt;Author&gt;Walia&lt;/Author&gt;&lt;Year&gt;2013&lt;/Year&gt;&lt;RecNum&gt;8440&lt;/RecNum&gt;&lt;record&gt;&lt;rec-number&gt;8440&lt;/rec-number&gt;&lt;foreign-keys&gt;&lt;key app="EN" db-id="z5dtt22fhdrfx0e0vem5afdwrvf0asxzrrx9" timestamp="1628628017"&gt;8440&lt;/key&gt;&lt;/foreign-keys&gt;&lt;ref-type name="Book Section"&gt;5&lt;/ref-type&gt;&lt;contributors&gt;&lt;authors&gt;&lt;author&gt;Harsha Walia&lt;/author&gt;&lt;/authors&gt;&lt;secondary-authors&gt;&lt;author&gt;Harsha Walia&lt;/author&gt;&lt;/secondary-authors&gt;&lt;/contributors&gt;&lt;titles&gt;&lt;title&gt;What is Border Imperialism?&lt;/title&gt;&lt;secondary-title&gt;Undoing Border Imperialism&lt;/secondary-title&gt;&lt;/titles&gt;&lt;dates&gt;&lt;year&gt;2013&lt;/year&gt;&lt;/dates&gt;&lt;publisher&gt;AK Press&lt;/publisher&gt;&lt;urls&gt;&lt;/urls&gt;&lt;/record&gt;&lt;/Cite&gt;&lt;/EndNote&gt;</w:instrText>
      </w:r>
      <w:r w:rsidR="006836A4">
        <w:rPr>
          <w:lang w:val="en-CA"/>
        </w:rPr>
        <w:fldChar w:fldCharType="separate"/>
      </w:r>
      <w:r w:rsidR="006836A4">
        <w:rPr>
          <w:noProof/>
          <w:lang w:val="en-CA"/>
        </w:rPr>
        <w:t>(Mezzadra and Neilson 2013, Walia 2013)</w:t>
      </w:r>
      <w:r w:rsidR="006836A4">
        <w:rPr>
          <w:lang w:val="en-CA"/>
        </w:rPr>
        <w:fldChar w:fldCharType="end"/>
      </w:r>
      <w:r w:rsidR="00C574A6">
        <w:rPr>
          <w:lang w:val="en-CA"/>
        </w:rPr>
        <w:t xml:space="preserve">. </w:t>
      </w:r>
      <w:r w:rsidR="00BF7209">
        <w:rPr>
          <w:lang w:val="en-CA"/>
        </w:rPr>
        <w:t>E</w:t>
      </w:r>
      <w:r w:rsidR="00C30473">
        <w:rPr>
          <w:lang w:val="en-CA"/>
        </w:rPr>
        <w:t>xtended use of temporary work visas</w:t>
      </w:r>
      <w:r w:rsidR="00E64390">
        <w:rPr>
          <w:lang w:val="en-CA"/>
        </w:rPr>
        <w:t xml:space="preserve"> </w:t>
      </w:r>
      <w:r w:rsidR="00EB5132">
        <w:rPr>
          <w:lang w:val="en-CA"/>
        </w:rPr>
        <w:t xml:space="preserve">for the less fortunate </w:t>
      </w:r>
      <w:r w:rsidR="002D4F2A">
        <w:rPr>
          <w:lang w:val="en-CA"/>
        </w:rPr>
        <w:t xml:space="preserve">tied to specific employers </w:t>
      </w:r>
      <w:r w:rsidR="00E64390">
        <w:rPr>
          <w:lang w:val="en-CA"/>
        </w:rPr>
        <w:t xml:space="preserve">placed </w:t>
      </w:r>
      <w:r w:rsidR="00E716DC">
        <w:rPr>
          <w:lang w:val="en-CA"/>
        </w:rPr>
        <w:t xml:space="preserve">many more </w:t>
      </w:r>
      <w:r w:rsidR="00CF098F">
        <w:rPr>
          <w:lang w:val="en-CA"/>
        </w:rPr>
        <w:t xml:space="preserve">people </w:t>
      </w:r>
      <w:r w:rsidR="00E64390">
        <w:rPr>
          <w:lang w:val="en-CA"/>
        </w:rPr>
        <w:t xml:space="preserve">within a </w:t>
      </w:r>
      <w:r w:rsidR="000D1125">
        <w:rPr>
          <w:lang w:val="en-CA"/>
        </w:rPr>
        <w:t xml:space="preserve">given </w:t>
      </w:r>
      <w:r w:rsidR="00E64390">
        <w:rPr>
          <w:lang w:val="en-CA"/>
        </w:rPr>
        <w:t xml:space="preserve">state’s territory under </w:t>
      </w:r>
      <w:r w:rsidR="000D1125">
        <w:rPr>
          <w:lang w:val="en-CA"/>
        </w:rPr>
        <w:t xml:space="preserve">new </w:t>
      </w:r>
      <w:r w:rsidR="002D4F2A">
        <w:rPr>
          <w:lang w:val="en-CA"/>
        </w:rPr>
        <w:t>layer</w:t>
      </w:r>
      <w:r w:rsidR="00152819">
        <w:rPr>
          <w:lang w:val="en-CA"/>
        </w:rPr>
        <w:t>s</w:t>
      </w:r>
      <w:r w:rsidR="002D4F2A">
        <w:rPr>
          <w:lang w:val="en-CA"/>
        </w:rPr>
        <w:t xml:space="preserve"> of coercive insecurity.</w:t>
      </w:r>
      <w:r w:rsidR="00E716DC">
        <w:rPr>
          <w:lang w:val="en-CA"/>
        </w:rPr>
        <w:t xml:space="preserve"> </w:t>
      </w:r>
    </w:p>
    <w:p w14:paraId="1BCFDC52" w14:textId="77777777" w:rsidR="00960F00" w:rsidRDefault="00BF7209">
      <w:pPr>
        <w:rPr>
          <w:lang w:val="en-CA"/>
        </w:rPr>
      </w:pPr>
      <w:r>
        <w:rPr>
          <w:lang w:val="en-CA"/>
        </w:rPr>
        <w:t>F</w:t>
      </w:r>
      <w:r w:rsidR="00EB5132">
        <w:rPr>
          <w:lang w:val="en-CA"/>
        </w:rPr>
        <w:t xml:space="preserve">alling birth rates and </w:t>
      </w:r>
      <w:r w:rsidR="00732EDE">
        <w:rPr>
          <w:lang w:val="en-CA"/>
        </w:rPr>
        <w:t xml:space="preserve">mounting senior populations with </w:t>
      </w:r>
      <w:r w:rsidR="00EB5132">
        <w:rPr>
          <w:lang w:val="en-CA"/>
        </w:rPr>
        <w:t>extended life expectancies</w:t>
      </w:r>
      <w:r w:rsidR="006D4561">
        <w:rPr>
          <w:lang w:val="en-CA"/>
        </w:rPr>
        <w:t xml:space="preserve"> </w:t>
      </w:r>
      <w:r>
        <w:rPr>
          <w:lang w:val="en-CA"/>
        </w:rPr>
        <w:t xml:space="preserve">also </w:t>
      </w:r>
      <w:r w:rsidR="00EB5132">
        <w:rPr>
          <w:lang w:val="en-CA"/>
        </w:rPr>
        <w:t>led some states</w:t>
      </w:r>
      <w:r w:rsidR="006D4561">
        <w:rPr>
          <w:lang w:val="en-CA"/>
        </w:rPr>
        <w:t>,</w:t>
      </w:r>
      <w:r w:rsidR="006D4561" w:rsidRPr="006D4561">
        <w:rPr>
          <w:lang w:val="en-CA"/>
        </w:rPr>
        <w:t xml:space="preserve"> </w:t>
      </w:r>
      <w:r w:rsidR="006D4561">
        <w:rPr>
          <w:lang w:val="en-CA"/>
        </w:rPr>
        <w:t xml:space="preserve">especially advanced industrialized ones, </w:t>
      </w:r>
      <w:r w:rsidR="00EB5132">
        <w:rPr>
          <w:lang w:val="en-CA"/>
        </w:rPr>
        <w:t xml:space="preserve">to expand </w:t>
      </w:r>
      <w:r w:rsidR="00404A5B">
        <w:rPr>
          <w:lang w:val="en-CA"/>
        </w:rPr>
        <w:t xml:space="preserve">immigration </w:t>
      </w:r>
      <w:r w:rsidR="00EB5132">
        <w:rPr>
          <w:lang w:val="en-CA"/>
        </w:rPr>
        <w:t xml:space="preserve">with a path to citizenship. </w:t>
      </w:r>
      <w:r w:rsidR="00567F37">
        <w:rPr>
          <w:lang w:val="en-CA"/>
        </w:rPr>
        <w:t xml:space="preserve">As state sovereignty increasingly ceded ground to financial capital in interstate competition for investment, </w:t>
      </w:r>
      <w:r w:rsidR="00960F00">
        <w:rPr>
          <w:lang w:val="en-CA"/>
        </w:rPr>
        <w:t xml:space="preserve">this included </w:t>
      </w:r>
      <w:r w:rsidR="00567F37">
        <w:rPr>
          <w:lang w:val="en-CA"/>
        </w:rPr>
        <w:t xml:space="preserve">more permanent investor-immigration options (US green cards, permanent residency, and state citizenship) (source). </w:t>
      </w:r>
    </w:p>
    <w:p w14:paraId="4737BB2C" w14:textId="4A3303F5" w:rsidR="00771771" w:rsidRDefault="000E7E5A">
      <w:pPr>
        <w:rPr>
          <w:lang w:val="en-CA"/>
        </w:rPr>
      </w:pPr>
      <w:r>
        <w:rPr>
          <w:lang w:val="en-CA"/>
        </w:rPr>
        <w:t>O</w:t>
      </w:r>
      <w:r w:rsidR="007B7F45">
        <w:rPr>
          <w:lang w:val="en-CA"/>
        </w:rPr>
        <w:t xml:space="preserve">n the “supply” side of migration, </w:t>
      </w:r>
      <w:r w:rsidR="00EB570B">
        <w:rPr>
          <w:lang w:val="en-CA"/>
        </w:rPr>
        <w:t>climate disruption</w:t>
      </w:r>
      <w:r w:rsidR="00960F00">
        <w:rPr>
          <w:lang w:val="en-CA"/>
        </w:rPr>
        <w:t xml:space="preserve">, </w:t>
      </w:r>
      <w:r w:rsidR="00EB570B">
        <w:rPr>
          <w:lang w:val="en-CA"/>
        </w:rPr>
        <w:t>social and political unrest</w:t>
      </w:r>
      <w:r w:rsidR="00960F00">
        <w:rPr>
          <w:lang w:val="en-CA"/>
        </w:rPr>
        <w:t>,</w:t>
      </w:r>
      <w:r w:rsidR="00EB570B">
        <w:rPr>
          <w:lang w:val="en-CA"/>
        </w:rPr>
        <w:t xml:space="preserve"> </w:t>
      </w:r>
      <w:r w:rsidR="000A7EEA">
        <w:rPr>
          <w:lang w:val="en-CA"/>
        </w:rPr>
        <w:t xml:space="preserve">and neoliberalized social conditions </w:t>
      </w:r>
      <w:r w:rsidR="00EB570B">
        <w:rPr>
          <w:lang w:val="en-CA"/>
        </w:rPr>
        <w:t xml:space="preserve">accelerated </w:t>
      </w:r>
      <w:r w:rsidR="004F229A">
        <w:rPr>
          <w:lang w:val="en-CA"/>
        </w:rPr>
        <w:t>out-</w:t>
      </w:r>
      <w:r w:rsidR="001940B9">
        <w:rPr>
          <w:lang w:val="en-CA"/>
        </w:rPr>
        <w:t>migration, with or without state sanction</w:t>
      </w:r>
      <w:r w:rsidR="00396A5A">
        <w:rPr>
          <w:lang w:val="en-CA"/>
        </w:rPr>
        <w:t xml:space="preserve"> (sources)</w:t>
      </w:r>
      <w:r w:rsidR="001940B9">
        <w:rPr>
          <w:lang w:val="en-CA"/>
        </w:rPr>
        <w:t>.</w:t>
      </w:r>
      <w:r w:rsidR="00D21B84">
        <w:rPr>
          <w:lang w:val="en-CA"/>
        </w:rPr>
        <w:t xml:space="preserve">  </w:t>
      </w:r>
    </w:p>
    <w:p w14:paraId="711D4517" w14:textId="6213C413" w:rsidR="00DF0B7D" w:rsidRDefault="002B5D97" w:rsidP="00DF0B7D">
      <w:pPr>
        <w:rPr>
          <w:lang w:val="en-CA"/>
        </w:rPr>
      </w:pPr>
      <w:r>
        <w:rPr>
          <w:lang w:val="en-CA"/>
        </w:rPr>
        <w:t xml:space="preserve">A </w:t>
      </w:r>
      <w:r w:rsidR="00D366DB">
        <w:rPr>
          <w:lang w:val="en-CA"/>
        </w:rPr>
        <w:t>fourth</w:t>
      </w:r>
      <w:r>
        <w:rPr>
          <w:lang w:val="en-CA"/>
        </w:rPr>
        <w:t xml:space="preserve"> </w:t>
      </w:r>
      <w:r w:rsidR="00CB6234">
        <w:rPr>
          <w:lang w:val="en-CA"/>
        </w:rPr>
        <w:t xml:space="preserve">spatio-temporal feature </w:t>
      </w:r>
      <w:r>
        <w:rPr>
          <w:lang w:val="en-CA"/>
        </w:rPr>
        <w:t xml:space="preserve">of the neoliberal period </w:t>
      </w:r>
      <w:r w:rsidR="00CB6234">
        <w:rPr>
          <w:lang w:val="en-CA"/>
        </w:rPr>
        <w:t xml:space="preserve">also </w:t>
      </w:r>
      <w:r>
        <w:rPr>
          <w:lang w:val="en-CA"/>
        </w:rPr>
        <w:t xml:space="preserve">derived from </w:t>
      </w:r>
      <w:r w:rsidR="00707569">
        <w:rPr>
          <w:lang w:val="en-CA"/>
        </w:rPr>
        <w:t xml:space="preserve">the globalization of production: </w:t>
      </w:r>
      <w:r w:rsidR="00DF0B7D">
        <w:rPr>
          <w:lang w:val="en-CA"/>
        </w:rPr>
        <w:t xml:space="preserve">the </w:t>
      </w:r>
      <w:r w:rsidR="00DF0B7D" w:rsidRPr="00D47E23">
        <w:rPr>
          <w:b/>
          <w:bCs/>
          <w:lang w:val="en-CA"/>
        </w:rPr>
        <w:t>re-introduction of logistical</w:t>
      </w:r>
      <w:r w:rsidR="00A7144D">
        <w:rPr>
          <w:b/>
          <w:bCs/>
          <w:lang w:val="en-CA"/>
        </w:rPr>
        <w:t>, extractive,</w:t>
      </w:r>
      <w:r w:rsidR="00DF0B7D" w:rsidRPr="00D47E23">
        <w:rPr>
          <w:b/>
          <w:bCs/>
          <w:lang w:val="en-CA"/>
        </w:rPr>
        <w:t xml:space="preserve"> and manufacturing enclaves</w:t>
      </w:r>
      <w:r w:rsidR="00DF0B7D">
        <w:rPr>
          <w:lang w:val="en-CA"/>
        </w:rPr>
        <w:t xml:space="preserve"> (such as Special Economic Zones</w:t>
      </w:r>
      <w:r w:rsidR="00B44246">
        <w:rPr>
          <w:lang w:val="en-CA"/>
        </w:rPr>
        <w:t xml:space="preserve"> or Export Processing Zones</w:t>
      </w:r>
      <w:r w:rsidR="00DF0B7D">
        <w:rPr>
          <w:lang w:val="en-CA"/>
        </w:rPr>
        <w:t>)</w:t>
      </w:r>
      <w:r w:rsidR="00717C40">
        <w:rPr>
          <w:lang w:val="en-CA"/>
        </w:rPr>
        <w:t>,</w:t>
      </w:r>
      <w:r w:rsidR="002268D3">
        <w:rPr>
          <w:lang w:val="en-CA"/>
        </w:rPr>
        <w:t xml:space="preserve"> </w:t>
      </w:r>
      <w:r w:rsidR="00717C40">
        <w:rPr>
          <w:lang w:val="en-CA"/>
        </w:rPr>
        <w:t>i</w:t>
      </w:r>
      <w:r w:rsidR="00DF0B7D">
        <w:rPr>
          <w:lang w:val="en-CA"/>
        </w:rPr>
        <w:t xml:space="preserve">nitially in the Global South, the former Soviet bloc, </w:t>
      </w:r>
      <w:r w:rsidR="00717C40">
        <w:rPr>
          <w:lang w:val="en-CA"/>
        </w:rPr>
        <w:t xml:space="preserve">and </w:t>
      </w:r>
      <w:r w:rsidR="00DF0B7D">
        <w:rPr>
          <w:lang w:val="en-CA"/>
        </w:rPr>
        <w:t xml:space="preserve">China. </w:t>
      </w:r>
      <w:r w:rsidR="00E7112C">
        <w:rPr>
          <w:lang w:val="en-CA"/>
        </w:rPr>
        <w:t xml:space="preserve">Such </w:t>
      </w:r>
      <w:r w:rsidR="00DF0B7D">
        <w:rPr>
          <w:lang w:val="en-CA"/>
        </w:rPr>
        <w:t xml:space="preserve">enclaves </w:t>
      </w:r>
      <w:r w:rsidR="00717C40">
        <w:rPr>
          <w:lang w:val="en-CA"/>
        </w:rPr>
        <w:t xml:space="preserve">exempted corporate activity </w:t>
      </w:r>
      <w:r w:rsidR="00DF0B7D">
        <w:rPr>
          <w:lang w:val="en-CA"/>
        </w:rPr>
        <w:t xml:space="preserve">from </w:t>
      </w:r>
      <w:r w:rsidR="00A73663">
        <w:rPr>
          <w:lang w:val="en-CA"/>
        </w:rPr>
        <w:t xml:space="preserve">formerly universal </w:t>
      </w:r>
      <w:r w:rsidR="00E7112C">
        <w:rPr>
          <w:lang w:val="en-CA"/>
        </w:rPr>
        <w:t xml:space="preserve">state </w:t>
      </w:r>
      <w:r w:rsidR="00A73663">
        <w:rPr>
          <w:lang w:val="en-CA"/>
        </w:rPr>
        <w:t xml:space="preserve">labour and environmental </w:t>
      </w:r>
      <w:r w:rsidR="00DF0B7D">
        <w:rPr>
          <w:lang w:val="en-CA"/>
        </w:rPr>
        <w:t xml:space="preserve">regulations, and social entitlements </w:t>
      </w:r>
      <w:r w:rsidR="006836A4">
        <w:rPr>
          <w:lang w:val="en-CA"/>
        </w:rPr>
        <w:fldChar w:fldCharType="begin">
          <w:fldData xml:space="preserve">PEVuZE5vdGU+PENpdGU+PEF1dGhvcj5HdWR5bmFzPC9BdXRob3I+PFllYXI+MjAyMDwvWWVhcj48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</w:fldData>
        </w:fldChar>
      </w:r>
      <w:r w:rsidR="006836A4">
        <w:rPr>
          <w:lang w:val="en-CA"/>
        </w:rPr>
        <w:instrText xml:space="preserve"> ADDIN EN.CITE </w:instrText>
      </w:r>
      <w:r w:rsidR="006836A4">
        <w:rPr>
          <w:lang w:val="en-CA"/>
        </w:rPr>
        <w:fldChar w:fldCharType="begin">
          <w:fldData xml:space="preserve">PEVuZE5vdGU+PENpdGU+PEF1dGhvcj5HdWR5bmFzPC9BdXRob3I+PFllYXI+MjAyMDwvWWVhcj48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Kaplinsky 1993, Pyle 2001, Gudynas 2020)</w:t>
      </w:r>
      <w:r w:rsidR="006836A4">
        <w:rPr>
          <w:lang w:val="en-CA"/>
        </w:rPr>
        <w:fldChar w:fldCharType="end"/>
      </w:r>
      <w:r w:rsidR="00DF0B7D">
        <w:rPr>
          <w:lang w:val="en-CA"/>
        </w:rPr>
        <w:t xml:space="preserve">. </w:t>
      </w:r>
    </w:p>
    <w:p w14:paraId="26D475FD" w14:textId="637BAB7B" w:rsidR="00DF0B7D" w:rsidRDefault="00707569" w:rsidP="00DF0B7D">
      <w:pPr>
        <w:rPr>
          <w:lang w:val="en-CA"/>
        </w:rPr>
      </w:pPr>
      <w:r>
        <w:rPr>
          <w:lang w:val="en-CA"/>
        </w:rPr>
        <w:t>G</w:t>
      </w:r>
      <w:r w:rsidR="00DF0B7D">
        <w:rPr>
          <w:lang w:val="en-CA"/>
        </w:rPr>
        <w:t>lobalized production</w:t>
      </w:r>
      <w:r>
        <w:rPr>
          <w:lang w:val="en-CA"/>
        </w:rPr>
        <w:t xml:space="preserve">, </w:t>
      </w:r>
      <w:r w:rsidR="009A1926">
        <w:rPr>
          <w:lang w:val="en-CA"/>
        </w:rPr>
        <w:t xml:space="preserve">rising </w:t>
      </w:r>
      <w:r>
        <w:rPr>
          <w:lang w:val="en-CA"/>
        </w:rPr>
        <w:t>migration</w:t>
      </w:r>
      <w:r w:rsidR="00DF0B7D">
        <w:rPr>
          <w:lang w:val="en-CA"/>
        </w:rPr>
        <w:t xml:space="preserve"> </w:t>
      </w:r>
      <w:r>
        <w:rPr>
          <w:lang w:val="en-CA"/>
        </w:rPr>
        <w:t xml:space="preserve">patterns, </w:t>
      </w:r>
      <w:r w:rsidR="00D366DB">
        <w:rPr>
          <w:lang w:val="en-CA"/>
        </w:rPr>
        <w:t xml:space="preserve">lengthening supply chains, </w:t>
      </w:r>
      <w:r w:rsidR="009A2241">
        <w:rPr>
          <w:lang w:val="en-CA"/>
        </w:rPr>
        <w:t xml:space="preserve">domestic austerity measures, </w:t>
      </w:r>
      <w:r w:rsidR="00DF0B7D">
        <w:rPr>
          <w:lang w:val="en-CA"/>
        </w:rPr>
        <w:t xml:space="preserve">and </w:t>
      </w:r>
      <w:r w:rsidR="00327904">
        <w:rPr>
          <w:lang w:val="en-CA"/>
        </w:rPr>
        <w:t xml:space="preserve">the proliferation of enclaves </w:t>
      </w:r>
      <w:r>
        <w:rPr>
          <w:lang w:val="en-CA"/>
        </w:rPr>
        <w:t xml:space="preserve">all </w:t>
      </w:r>
      <w:r w:rsidR="00DC5269" w:rsidRPr="00E201D5">
        <w:rPr>
          <w:b/>
          <w:bCs/>
          <w:lang w:val="en-CA"/>
        </w:rPr>
        <w:t xml:space="preserve">limited </w:t>
      </w:r>
      <w:r w:rsidR="00DF0B7D" w:rsidRPr="00E201D5">
        <w:rPr>
          <w:b/>
          <w:bCs/>
          <w:lang w:val="en-CA"/>
        </w:rPr>
        <w:t xml:space="preserve">the </w:t>
      </w:r>
      <w:r w:rsidR="007B261F">
        <w:rPr>
          <w:b/>
          <w:bCs/>
          <w:lang w:val="en-CA"/>
        </w:rPr>
        <w:t xml:space="preserve">visible </w:t>
      </w:r>
      <w:r w:rsidR="00DF0B7D" w:rsidRPr="00E201D5">
        <w:rPr>
          <w:b/>
          <w:bCs/>
          <w:lang w:val="en-CA"/>
        </w:rPr>
        <w:t>uniform</w:t>
      </w:r>
      <w:r w:rsidR="00E201D5" w:rsidRPr="00E201D5">
        <w:rPr>
          <w:b/>
          <w:bCs/>
          <w:lang w:val="en-CA"/>
        </w:rPr>
        <w:t>ity</w:t>
      </w:r>
      <w:r w:rsidR="00DF0B7D" w:rsidRPr="00E201D5">
        <w:rPr>
          <w:b/>
          <w:bCs/>
          <w:lang w:val="en-CA"/>
        </w:rPr>
        <w:t xml:space="preserve"> </w:t>
      </w:r>
      <w:r w:rsidR="00E201D5" w:rsidRPr="00E201D5">
        <w:rPr>
          <w:b/>
          <w:bCs/>
          <w:lang w:val="en-CA"/>
        </w:rPr>
        <w:t xml:space="preserve">of </w:t>
      </w:r>
      <w:r w:rsidR="00DF0B7D" w:rsidRPr="00E201D5">
        <w:rPr>
          <w:b/>
          <w:bCs/>
          <w:lang w:val="en-CA"/>
        </w:rPr>
        <w:t>state authority</w:t>
      </w:r>
      <w:r w:rsidR="00DF0B7D">
        <w:rPr>
          <w:lang w:val="en-CA"/>
        </w:rPr>
        <w:t xml:space="preserve"> within </w:t>
      </w:r>
      <w:r w:rsidR="00DC5269">
        <w:rPr>
          <w:lang w:val="en-CA"/>
        </w:rPr>
        <w:t xml:space="preserve">state </w:t>
      </w:r>
      <w:r w:rsidR="00DF0B7D" w:rsidRPr="003F1B66">
        <w:rPr>
          <w:lang w:val="en-CA"/>
        </w:rPr>
        <w:t>boundaries</w:t>
      </w:r>
      <w:r w:rsidR="00DF0B7D">
        <w:rPr>
          <w:lang w:val="en-CA"/>
        </w:rPr>
        <w:t xml:space="preserve"> (Keynesian welfare-state) period</w:t>
      </w:r>
      <w:r w:rsidR="00FB0833">
        <w:rPr>
          <w:lang w:val="en-CA"/>
        </w:rPr>
        <w:t xml:space="preserve"> </w:t>
      </w:r>
      <w:r w:rsidR="006836A4">
        <w:rPr>
          <w:lang w:val="en-CA"/>
        </w:rPr>
        <w:fldChar w:fldCharType="begin"/>
      </w:r>
      <w:r w:rsidR="006836A4">
        <w:rPr>
          <w:lang w:val="en-CA"/>
        </w:rPr>
        <w:instrText xml:space="preserve"> ADDIN EN.CITE &lt;EndNote&gt;&lt;Cite&gt;&lt;Author&gt;McBride&lt;/Author&gt;&lt;Year&gt;2005&lt;/Year&gt;&lt;RecNum&gt;8579&lt;/RecNum&gt;&lt;Pages&gt; 142-187&lt;/Pages&gt;&lt;DisplayText&gt;(McBride 2005)&lt;/DisplayText&gt;&lt;record&gt;&lt;rec-number&gt;8579&lt;/rec-number&gt;&lt;foreign-keys&gt;&lt;key app="EN" db-id="z5dtt22fhdrfx0e0vem5afdwrvf0asxzrrx9" timestamp="1651258039"&gt;8579&lt;/key&gt;&lt;/foreign-keys&gt;&lt;ref-type name="Book"&gt;6&lt;/ref-type&gt;&lt;contributors&gt;&lt;authors&gt;&lt;author&gt;Stephen McBride&lt;/author&gt;&lt;/authors&gt;&lt;/contributors&gt;&lt;titles&gt;&lt;title&gt;Paradigm Shift: Globalization and the Canadian State&lt;/title&gt;&lt;/titles&gt;&lt;edition&gt;2nd&lt;/edition&gt;&lt;dates&gt;&lt;year&gt;2005&lt;/year&gt;&lt;/dates&gt;&lt;pub-location&gt;Halifax, NS&lt;/pub-location&gt;&lt;publisher&gt;Fernwood &lt;/publisher&gt;&lt;urls&gt;&lt;/urls&gt;&lt;/record&gt;&lt;/Cite&gt;&lt;/EndNote&gt;</w:instrText>
      </w:r>
      <w:r w:rsidR="006836A4">
        <w:rPr>
          <w:lang w:val="en-CA"/>
        </w:rPr>
        <w:fldChar w:fldCharType="separate"/>
      </w:r>
      <w:r w:rsidR="006836A4">
        <w:rPr>
          <w:noProof/>
          <w:lang w:val="en-CA"/>
        </w:rPr>
        <w:t>(McBride 2005)</w:t>
      </w:r>
      <w:r w:rsidR="006836A4">
        <w:rPr>
          <w:lang w:val="en-CA"/>
        </w:rPr>
        <w:fldChar w:fldCharType="end"/>
      </w:r>
      <w:r w:rsidR="00DF0B7D">
        <w:rPr>
          <w:lang w:val="en-CA"/>
        </w:rPr>
        <w:t>.</w:t>
      </w:r>
    </w:p>
    <w:p w14:paraId="3154A6C0" w14:textId="1EFAD229" w:rsidR="00431218" w:rsidRDefault="00D366DB">
      <w:pPr>
        <w:rPr>
          <w:lang w:val="en-CA"/>
        </w:rPr>
      </w:pPr>
      <w:r>
        <w:rPr>
          <w:lang w:val="en-CA"/>
        </w:rPr>
        <w:t>T</w:t>
      </w:r>
      <w:r w:rsidR="00D21B84">
        <w:rPr>
          <w:lang w:val="en-CA"/>
        </w:rPr>
        <w:t xml:space="preserve">he </w:t>
      </w:r>
      <w:r w:rsidR="00D93625">
        <w:rPr>
          <w:lang w:val="en-CA"/>
        </w:rPr>
        <w:t xml:space="preserve">new </w:t>
      </w:r>
      <w:r w:rsidR="00457A8D">
        <w:rPr>
          <w:lang w:val="en-CA"/>
        </w:rPr>
        <w:t xml:space="preserve">volume </w:t>
      </w:r>
      <w:r w:rsidR="00D93625">
        <w:rPr>
          <w:lang w:val="en-CA"/>
        </w:rPr>
        <w:t xml:space="preserve">of </w:t>
      </w:r>
      <w:r w:rsidR="005B64E7">
        <w:rPr>
          <w:lang w:val="en-CA"/>
        </w:rPr>
        <w:t xml:space="preserve">migration </w:t>
      </w:r>
      <w:r w:rsidR="00783414">
        <w:rPr>
          <w:lang w:val="en-CA"/>
        </w:rPr>
        <w:t>in more prosperous countries</w:t>
      </w:r>
      <w:r w:rsidR="00CB62E9">
        <w:rPr>
          <w:lang w:val="en-CA"/>
        </w:rPr>
        <w:t xml:space="preserve"> </w:t>
      </w:r>
      <w:r w:rsidR="00CE2ADC">
        <w:rPr>
          <w:lang w:val="en-CA"/>
        </w:rPr>
        <w:t xml:space="preserve">was dwarfed by migration between countries of the Global South.  But the migration that did arrive </w:t>
      </w:r>
      <w:r w:rsidR="00150B92">
        <w:rPr>
          <w:lang w:val="en-CA"/>
        </w:rPr>
        <w:t xml:space="preserve">in advanced capitalist industrialized regions </w:t>
      </w:r>
      <w:r>
        <w:rPr>
          <w:lang w:val="en-CA"/>
        </w:rPr>
        <w:t xml:space="preserve">increasingly </w:t>
      </w:r>
      <w:r w:rsidR="004F7765">
        <w:rPr>
          <w:lang w:val="en-CA"/>
        </w:rPr>
        <w:t xml:space="preserve">met </w:t>
      </w:r>
      <w:r w:rsidR="00275689">
        <w:rPr>
          <w:lang w:val="en-CA"/>
        </w:rPr>
        <w:t xml:space="preserve">novel and disruptive </w:t>
      </w:r>
      <w:r w:rsidR="00632117">
        <w:rPr>
          <w:lang w:val="en-CA"/>
        </w:rPr>
        <w:t xml:space="preserve">social conditions: </w:t>
      </w:r>
      <w:r w:rsidR="009018B3">
        <w:rPr>
          <w:lang w:val="en-CA"/>
        </w:rPr>
        <w:t>heightened precarity</w:t>
      </w:r>
      <w:r w:rsidR="004C6708">
        <w:rPr>
          <w:lang w:val="en-CA"/>
        </w:rPr>
        <w:t>, inequality,</w:t>
      </w:r>
      <w:r w:rsidR="000E5C2E">
        <w:rPr>
          <w:lang w:val="en-CA"/>
        </w:rPr>
        <w:t xml:space="preserve"> and economic competition</w:t>
      </w:r>
      <w:r w:rsidR="00920576">
        <w:rPr>
          <w:lang w:val="en-CA"/>
        </w:rPr>
        <w:t xml:space="preserve"> for widening swathes of the</w:t>
      </w:r>
      <w:r w:rsidR="009018B3">
        <w:rPr>
          <w:lang w:val="en-CA"/>
        </w:rPr>
        <w:t>se</w:t>
      </w:r>
      <w:r w:rsidR="00920576">
        <w:rPr>
          <w:lang w:val="en-CA"/>
        </w:rPr>
        <w:t xml:space="preserve"> populations</w:t>
      </w:r>
      <w:r w:rsidR="00CA56FF">
        <w:rPr>
          <w:lang w:val="en-CA"/>
        </w:rPr>
        <w:t xml:space="preserve"> </w:t>
      </w:r>
      <w:r w:rsidR="006836A4">
        <w:rPr>
          <w:lang w:val="en-CA"/>
        </w:rPr>
        <w:fldChar w:fldCharType="begin"/>
      </w:r>
      <w:r w:rsidR="006836A4">
        <w:rPr>
          <w:lang w:val="en-CA"/>
        </w:rPr>
        <w:instrText xml:space="preserve"> ADDIN EN.CITE &lt;EndNote&gt;&lt;Cite&gt;&lt;Author&gt;Robinson&lt;/Author&gt;&lt;Year&gt;2007&lt;/Year&gt;&lt;RecNum&gt;9190&lt;/RecNum&gt;&lt;Prefix&gt;e.g.`, &lt;/Prefix&gt;&lt;DisplayText&gt;(e.g., Robinson 2007)&lt;/DisplayText&gt;&lt;record&gt;&lt;rec-number&gt;9190&lt;/rec-number&gt;&lt;foreign-keys&gt;&lt;key app="EN" db-id="z5dtt22fhdrfx0e0vem5afdwrvf0asxzrrx9" timestamp="1762888679"&gt;9190&lt;/key&gt;&lt;/foreign-keys&gt;&lt;ref-type name="Book Section"&gt;5&lt;/ref-type&gt;&lt;contributors&gt;&lt;authors&gt;&lt;author&gt;David Robinson&lt;/author&gt;&lt;/authors&gt;&lt;secondary-authors&gt;&lt;author&gt;Ricardo Grinspun&lt;/author&gt;&lt;author&gt;Yasmine Shamsie&lt;/author&gt;&lt;/secondary-authors&gt;&lt;/contributors&gt;&lt;titles&gt;&lt;title&gt;All Pain, No Gain: Canadian Labour in the INtegrated North American Economy&lt;/title&gt;&lt;secondary-title&gt;Whose Canada? Continental Integration, Fortress North America and the Corporate Agenda&lt;/secondary-title&gt;&lt;/titles&gt;&lt;pages&gt;259-279&lt;/pages&gt;&lt;dates&gt;&lt;year&gt;2007&lt;/year&gt;&lt;/dates&gt;&lt;pub-location&gt;Kingston/Montreal&lt;/pub-location&gt;&lt;publisher&gt;McGill-Queen&amp;apos;s University Press&lt;/publisher&gt;&lt;urls&gt;&lt;/urls&gt;&lt;/record&gt;&lt;/Cite&gt;&lt;/EndNote&gt;</w:instrText>
      </w:r>
      <w:r w:rsidR="006836A4">
        <w:rPr>
          <w:lang w:val="en-CA"/>
        </w:rPr>
        <w:fldChar w:fldCharType="separate"/>
      </w:r>
      <w:r w:rsidR="006836A4">
        <w:rPr>
          <w:noProof/>
          <w:lang w:val="en-CA"/>
        </w:rPr>
        <w:t>(e.g., Robinson 2007)</w:t>
      </w:r>
      <w:r w:rsidR="006836A4">
        <w:rPr>
          <w:lang w:val="en-CA"/>
        </w:rPr>
        <w:fldChar w:fldCharType="end"/>
      </w:r>
      <w:r w:rsidR="000E5C2E">
        <w:rPr>
          <w:lang w:val="en-CA"/>
        </w:rPr>
        <w:t xml:space="preserve">. </w:t>
      </w:r>
      <w:r w:rsidR="0050149C">
        <w:rPr>
          <w:lang w:val="en-CA"/>
        </w:rPr>
        <w:t>T</w:t>
      </w:r>
      <w:r w:rsidR="004C6708">
        <w:rPr>
          <w:lang w:val="en-CA"/>
        </w:rPr>
        <w:t xml:space="preserve">he new immigration flows </w:t>
      </w:r>
      <w:r w:rsidR="003645C5">
        <w:rPr>
          <w:lang w:val="en-CA"/>
        </w:rPr>
        <w:t xml:space="preserve">of the neoliberal era </w:t>
      </w:r>
      <w:r w:rsidR="00FD10DB">
        <w:rPr>
          <w:lang w:val="en-CA"/>
        </w:rPr>
        <w:t>trigger</w:t>
      </w:r>
      <w:r w:rsidR="003645C5">
        <w:rPr>
          <w:lang w:val="en-CA"/>
        </w:rPr>
        <w:t>ed</w:t>
      </w:r>
      <w:r w:rsidR="00FD10DB">
        <w:rPr>
          <w:lang w:val="en-CA"/>
        </w:rPr>
        <w:t xml:space="preserve"> </w:t>
      </w:r>
      <w:r w:rsidR="003645C5">
        <w:rPr>
          <w:lang w:val="en-CA"/>
        </w:rPr>
        <w:t xml:space="preserve">some </w:t>
      </w:r>
      <w:r w:rsidR="00FD10DB">
        <w:rPr>
          <w:lang w:val="en-CA"/>
        </w:rPr>
        <w:t xml:space="preserve">celebratory </w:t>
      </w:r>
      <w:r w:rsidR="00FD10DB" w:rsidRPr="000E39BD">
        <w:rPr>
          <w:b/>
          <w:bCs/>
          <w:lang w:val="en-CA"/>
        </w:rPr>
        <w:t>re-invention</w:t>
      </w:r>
      <w:r w:rsidR="003645C5" w:rsidRPr="000E39BD">
        <w:rPr>
          <w:b/>
          <w:bCs/>
          <w:lang w:val="en-CA"/>
        </w:rPr>
        <w:t>s</w:t>
      </w:r>
      <w:r w:rsidR="00FD10DB" w:rsidRPr="000E39BD">
        <w:rPr>
          <w:b/>
          <w:bCs/>
          <w:lang w:val="en-CA"/>
        </w:rPr>
        <w:t xml:space="preserve"> of nation-state ident</w:t>
      </w:r>
      <w:r w:rsidR="00634569" w:rsidRPr="000E39BD">
        <w:rPr>
          <w:b/>
          <w:bCs/>
          <w:lang w:val="en-CA"/>
        </w:rPr>
        <w:t>it</w:t>
      </w:r>
      <w:r w:rsidR="00FC7079" w:rsidRPr="000E39BD">
        <w:rPr>
          <w:b/>
          <w:bCs/>
          <w:lang w:val="en-CA"/>
        </w:rPr>
        <w:t>y</w:t>
      </w:r>
      <w:r w:rsidR="000D77C0">
        <w:rPr>
          <w:lang w:val="en-CA"/>
        </w:rPr>
        <w:t xml:space="preserve"> (source)</w:t>
      </w:r>
      <w:r w:rsidR="00627FEE">
        <w:rPr>
          <w:lang w:val="en-CA"/>
        </w:rPr>
        <w:t xml:space="preserve">. </w:t>
      </w:r>
      <w:r w:rsidR="00FD10DB">
        <w:rPr>
          <w:lang w:val="en-CA"/>
        </w:rPr>
        <w:t>Canada</w:t>
      </w:r>
      <w:r w:rsidR="00FC7079">
        <w:rPr>
          <w:lang w:val="en-CA"/>
        </w:rPr>
        <w:t>, Australia,</w:t>
      </w:r>
      <w:r w:rsidR="00FD10DB">
        <w:rPr>
          <w:lang w:val="en-CA"/>
        </w:rPr>
        <w:t xml:space="preserve"> and Britain </w:t>
      </w:r>
      <w:r w:rsidR="001138FF">
        <w:rPr>
          <w:lang w:val="en-CA"/>
        </w:rPr>
        <w:t xml:space="preserve">developed </w:t>
      </w:r>
      <w:r w:rsidR="00C816E8">
        <w:rPr>
          <w:lang w:val="en-CA"/>
        </w:rPr>
        <w:t xml:space="preserve">or extended </w:t>
      </w:r>
      <w:r w:rsidR="006B607D">
        <w:rPr>
          <w:lang w:val="en-CA"/>
        </w:rPr>
        <w:t>self-congratulatory official discourse</w:t>
      </w:r>
      <w:r w:rsidR="00712DA9">
        <w:rPr>
          <w:lang w:val="en-CA"/>
        </w:rPr>
        <w:t>s</w:t>
      </w:r>
      <w:r w:rsidR="006B607D">
        <w:rPr>
          <w:lang w:val="en-CA"/>
        </w:rPr>
        <w:t xml:space="preserve"> </w:t>
      </w:r>
      <w:r w:rsidR="00F41F0A">
        <w:rPr>
          <w:lang w:val="en-CA"/>
        </w:rPr>
        <w:t xml:space="preserve">and sophisticated scholarly discourse </w:t>
      </w:r>
      <w:r w:rsidR="006B607D">
        <w:rPr>
          <w:lang w:val="en-CA"/>
        </w:rPr>
        <w:t xml:space="preserve">about </w:t>
      </w:r>
      <w:r w:rsidR="009528B8" w:rsidRPr="00C57A2F">
        <w:rPr>
          <w:b/>
          <w:bCs/>
          <w:lang w:val="en-CA"/>
        </w:rPr>
        <w:t xml:space="preserve">new, multicultural </w:t>
      </w:r>
      <w:r w:rsidR="00F41F0A">
        <w:rPr>
          <w:b/>
          <w:bCs/>
          <w:lang w:val="en-CA"/>
        </w:rPr>
        <w:t xml:space="preserve">and plurinational </w:t>
      </w:r>
      <w:r w:rsidR="009528B8" w:rsidRPr="00C57A2F">
        <w:rPr>
          <w:b/>
          <w:bCs/>
          <w:lang w:val="en-CA"/>
        </w:rPr>
        <w:t>identit</w:t>
      </w:r>
      <w:r w:rsidR="00712DA9" w:rsidRPr="00C57A2F">
        <w:rPr>
          <w:b/>
          <w:bCs/>
          <w:lang w:val="en-CA"/>
        </w:rPr>
        <w:t>ies</w:t>
      </w:r>
      <w:r w:rsidR="00C57A2F">
        <w:rPr>
          <w:lang w:val="en-CA"/>
        </w:rPr>
        <w:t xml:space="preserve"> </w:t>
      </w:r>
      <w:r w:rsidR="006836A4">
        <w:rPr>
          <w:lang w:val="en-CA"/>
        </w:rPr>
        <w:lastRenderedPageBreak/>
        <w:fldChar w:fldCharType="begin"/>
      </w:r>
      <w:r w:rsidR="006836A4">
        <w:rPr>
          <w:lang w:val="en-CA"/>
        </w:rPr>
        <w:instrText xml:space="preserve"> ADDIN EN.CITE &lt;EndNote&gt;&lt;Cite&gt;&lt;Author&gt;Kymlicka&lt;/Author&gt;&lt;Year&gt;1995&lt;/Year&gt;&lt;RecNum&gt;9222&lt;/RecNum&gt;&lt;Prefix&gt;e.g.`, &lt;/Prefix&gt;&lt;DisplayText&gt;(e.g., Kymlicka 1995, Tully 1995)&lt;/DisplayText&gt;&lt;record&gt;&lt;rec-number&gt;9222&lt;/rec-number&gt;&lt;foreign-keys&gt;&lt;key app="EN" db-id="z5dtt22fhdrfx0e0vem5afdwrvf0asxzrrx9" timestamp="1772084514"&gt;9222&lt;/key&gt;&lt;/foreign-keys&gt;&lt;ref-type name="Book"&gt;6&lt;/ref-type&gt;&lt;contributors&gt;&lt;authors&gt;&lt;author&gt;Will Kymlicka&lt;/author&gt;&lt;/authors&gt;&lt;/contributors&gt;&lt;titles&gt;&lt;title&gt;Multicultural Citizenship: A Liberal Theory of Minority Rights&lt;/title&gt;&lt;/titles&gt;&lt;dates&gt;&lt;year&gt;1995&lt;/year&gt;&lt;/dates&gt;&lt;pub-location&gt;Oxford, UK&lt;/pub-location&gt;&lt;publisher&gt;Oxford University Press&lt;/publisher&gt;&lt;urls&gt;&lt;/urls&gt;&lt;/record&gt;&lt;/Cite&gt;&lt;Cite&gt;&lt;Author&gt;Tully&lt;/Author&gt;&lt;Year&gt;1995&lt;/Year&gt;&lt;RecNum&gt;3369&lt;/RecNum&gt;&lt;record&gt;&lt;rec-number&gt;3369&lt;/rec-number&gt;&lt;foreign-keys&gt;&lt;key app="EN" db-id="z5dtt22fhdrfx0e0vem5afdwrvf0asxzrrx9" timestamp="1627531957"&gt;3369&lt;/key&gt;&lt;/foreign-keys&gt;&lt;ref-type name="Book"&gt;6&lt;/ref-type&gt;&lt;contributors&gt;&lt;authors&gt;&lt;author&gt;James Tully&lt;/author&gt;&lt;/authors&gt;&lt;/contributors&gt;&lt;titles&gt;&lt;title&gt;Strange Multiplicity: Constitutionalism in an Age of Diversity&lt;/title&gt;&lt;alt-title&gt;SM&lt;/alt-title&gt;&lt;short-title&gt;Strange Multiplicity&lt;/short-title&gt;&lt;/titles&gt;&lt;dates&gt;&lt;year&gt;1995&lt;/year&gt;&lt;/dates&gt;&lt;pub-location&gt;Cambridge, UK&lt;/pub-location&gt;&lt;publisher&gt;Cambridge University Press&lt;/publisher&gt;&lt;urls&gt;&lt;/urls&gt;&lt;/record&gt;&lt;/Cite&gt;&lt;/EndNote&gt;</w:instrText>
      </w:r>
      <w:r w:rsidR="006836A4">
        <w:rPr>
          <w:lang w:val="en-CA"/>
        </w:rPr>
        <w:fldChar w:fldCharType="separate"/>
      </w:r>
      <w:r w:rsidR="006836A4">
        <w:rPr>
          <w:noProof/>
          <w:lang w:val="en-CA"/>
        </w:rPr>
        <w:t>(e.g., Kymlicka 1995, Tully 1995)</w:t>
      </w:r>
      <w:r w:rsidR="006836A4">
        <w:rPr>
          <w:lang w:val="en-CA"/>
        </w:rPr>
        <w:fldChar w:fldCharType="end"/>
      </w:r>
      <w:r w:rsidR="001138FF">
        <w:rPr>
          <w:lang w:val="en-CA"/>
        </w:rPr>
        <w:t xml:space="preserve">. </w:t>
      </w:r>
      <w:r w:rsidR="001D16FA">
        <w:rPr>
          <w:lang w:val="en-CA"/>
        </w:rPr>
        <w:t>Germany, reuniting</w:t>
      </w:r>
      <w:r w:rsidR="00E86F31">
        <w:rPr>
          <w:lang w:val="en-CA"/>
        </w:rPr>
        <w:t xml:space="preserve"> with the fall of the Berlin Wall</w:t>
      </w:r>
      <w:r w:rsidR="001D16FA">
        <w:rPr>
          <w:lang w:val="en-CA"/>
        </w:rPr>
        <w:t xml:space="preserve">, </w:t>
      </w:r>
      <w:r w:rsidR="0062719B">
        <w:rPr>
          <w:lang w:val="en-CA"/>
        </w:rPr>
        <w:t xml:space="preserve">abandoned heritage-based citizenship </w:t>
      </w:r>
      <w:r w:rsidR="006B6D02">
        <w:rPr>
          <w:lang w:val="en-CA"/>
        </w:rPr>
        <w:t>principles</w:t>
      </w:r>
      <w:r w:rsidR="008F7717">
        <w:rPr>
          <w:lang w:val="en-CA"/>
        </w:rPr>
        <w:t xml:space="preserve"> in </w:t>
      </w:r>
      <w:r w:rsidR="007749DF">
        <w:rPr>
          <w:lang w:val="en-CA"/>
        </w:rPr>
        <w:t>1999</w:t>
      </w:r>
      <w:r w:rsidR="006B6D02">
        <w:rPr>
          <w:lang w:val="en-CA"/>
        </w:rPr>
        <w:t xml:space="preserve">. </w:t>
      </w:r>
      <w:r w:rsidR="005C1081">
        <w:rPr>
          <w:lang w:val="en-CA"/>
        </w:rPr>
        <w:t xml:space="preserve">But </w:t>
      </w:r>
      <w:r w:rsidR="00FF3824">
        <w:rPr>
          <w:lang w:val="en-CA"/>
        </w:rPr>
        <w:t xml:space="preserve">growing segments of </w:t>
      </w:r>
      <w:r w:rsidR="00451BEE">
        <w:rPr>
          <w:lang w:val="en-CA"/>
        </w:rPr>
        <w:t>existing population</w:t>
      </w:r>
      <w:r w:rsidR="00573DEF">
        <w:rPr>
          <w:lang w:val="en-CA"/>
        </w:rPr>
        <w:t>s</w:t>
      </w:r>
      <w:r w:rsidR="00451BEE">
        <w:rPr>
          <w:lang w:val="en-CA"/>
        </w:rPr>
        <w:t xml:space="preserve"> </w:t>
      </w:r>
      <w:r w:rsidR="00573DEF">
        <w:rPr>
          <w:lang w:val="en-CA"/>
        </w:rPr>
        <w:t xml:space="preserve">had been </w:t>
      </w:r>
      <w:r w:rsidR="00451BEE">
        <w:rPr>
          <w:lang w:val="en-CA"/>
        </w:rPr>
        <w:t>destabilized and made insecure by neoliberal reforms</w:t>
      </w:r>
      <w:r w:rsidR="00573DEF">
        <w:rPr>
          <w:lang w:val="en-CA"/>
        </w:rPr>
        <w:t xml:space="preserve">, and </w:t>
      </w:r>
      <w:r w:rsidR="00183FA3">
        <w:rPr>
          <w:lang w:val="en-CA"/>
        </w:rPr>
        <w:t>increasing</w:t>
      </w:r>
      <w:r w:rsidR="00573DEF">
        <w:rPr>
          <w:lang w:val="en-CA"/>
        </w:rPr>
        <w:t xml:space="preserve"> numbers</w:t>
      </w:r>
      <w:r w:rsidR="00183FA3">
        <w:rPr>
          <w:lang w:val="en-CA"/>
        </w:rPr>
        <w:t xml:space="preserve"> gravitated towards </w:t>
      </w:r>
      <w:r w:rsidR="000047DA" w:rsidRPr="000E39BD">
        <w:rPr>
          <w:b/>
          <w:bCs/>
          <w:lang w:val="en-CA"/>
        </w:rPr>
        <w:t>xenophobi</w:t>
      </w:r>
      <w:r w:rsidR="003B1FE5" w:rsidRPr="000E39BD">
        <w:rPr>
          <w:b/>
          <w:bCs/>
          <w:lang w:val="en-CA"/>
        </w:rPr>
        <w:t>a</w:t>
      </w:r>
      <w:r w:rsidR="000047DA" w:rsidRPr="000E39BD">
        <w:rPr>
          <w:b/>
          <w:bCs/>
          <w:lang w:val="en-CA"/>
        </w:rPr>
        <w:t xml:space="preserve"> and </w:t>
      </w:r>
      <w:r w:rsidR="003B1FE5" w:rsidRPr="000E39BD">
        <w:rPr>
          <w:b/>
          <w:bCs/>
          <w:lang w:val="en-CA"/>
        </w:rPr>
        <w:t>racism</w:t>
      </w:r>
      <w:r w:rsidR="008D1487">
        <w:rPr>
          <w:lang w:val="en-CA"/>
        </w:rPr>
        <w:t xml:space="preserve">, and ultimately </w:t>
      </w:r>
      <w:r w:rsidR="00B766F5">
        <w:rPr>
          <w:lang w:val="en-CA"/>
        </w:rPr>
        <w:t xml:space="preserve">extremist </w:t>
      </w:r>
      <w:r w:rsidR="00182899">
        <w:rPr>
          <w:lang w:val="en-CA"/>
        </w:rPr>
        <w:t>counter-</w:t>
      </w:r>
      <w:r w:rsidR="008708E5">
        <w:rPr>
          <w:lang w:val="en-CA"/>
        </w:rPr>
        <w:t>politics</w:t>
      </w:r>
      <w:r w:rsidR="00573DEF">
        <w:rPr>
          <w:lang w:val="en-CA"/>
        </w:rPr>
        <w:t xml:space="preserve">. All </w:t>
      </w:r>
      <w:r w:rsidR="00351420">
        <w:rPr>
          <w:lang w:val="en-CA"/>
        </w:rPr>
        <w:t xml:space="preserve">these contradictory trends </w:t>
      </w:r>
      <w:r w:rsidR="009A500A">
        <w:rPr>
          <w:lang w:val="en-CA"/>
        </w:rPr>
        <w:t>gathered strength as neoliberalism fell into crisis</w:t>
      </w:r>
      <w:r w:rsidR="000047DA">
        <w:rPr>
          <w:lang w:val="en-CA"/>
        </w:rPr>
        <w:t>.</w:t>
      </w:r>
    </w:p>
    <w:p w14:paraId="6CED4B92" w14:textId="3E794FE0" w:rsidR="00F23DAC" w:rsidRDefault="00DE5CC6">
      <w:pPr>
        <w:rPr>
          <w:lang w:val="en-CA"/>
        </w:rPr>
      </w:pPr>
      <w:r>
        <w:rPr>
          <w:lang w:val="en-CA"/>
        </w:rPr>
        <w:t xml:space="preserve">Globalized </w:t>
      </w:r>
      <w:r w:rsidR="000E39BD">
        <w:rPr>
          <w:lang w:val="en-CA"/>
        </w:rPr>
        <w:t xml:space="preserve">production and </w:t>
      </w:r>
      <w:r>
        <w:rPr>
          <w:lang w:val="en-CA"/>
        </w:rPr>
        <w:t xml:space="preserve">expanded </w:t>
      </w:r>
      <w:r w:rsidR="00E93464">
        <w:rPr>
          <w:lang w:val="en-CA"/>
        </w:rPr>
        <w:t xml:space="preserve">logistics </w:t>
      </w:r>
      <w:r>
        <w:rPr>
          <w:lang w:val="en-CA"/>
        </w:rPr>
        <w:t xml:space="preserve">systems </w:t>
      </w:r>
      <w:r w:rsidR="00DD430B">
        <w:rPr>
          <w:lang w:val="en-CA"/>
        </w:rPr>
        <w:t xml:space="preserve">depended on </w:t>
      </w:r>
      <w:r w:rsidR="00DC6096" w:rsidRPr="0072455A">
        <w:rPr>
          <w:b/>
          <w:bCs/>
          <w:lang w:val="en-CA"/>
        </w:rPr>
        <w:t>new</w:t>
      </w:r>
      <w:r w:rsidR="001516B8" w:rsidRPr="0072455A">
        <w:rPr>
          <w:b/>
          <w:bCs/>
          <w:lang w:val="en-CA"/>
        </w:rPr>
        <w:t xml:space="preserve">, </w:t>
      </w:r>
      <w:r w:rsidR="00DC6096" w:rsidRPr="0072455A">
        <w:rPr>
          <w:b/>
          <w:bCs/>
          <w:lang w:val="en-CA"/>
        </w:rPr>
        <w:t>enforceable international trade agreements</w:t>
      </w:r>
      <w:r w:rsidR="00D468DE" w:rsidRPr="00853703">
        <w:rPr>
          <w:lang w:val="en-CA"/>
        </w:rPr>
        <w:t xml:space="preserve"> </w:t>
      </w:r>
      <w:r w:rsidR="00993D80" w:rsidRPr="00853703">
        <w:rPr>
          <w:lang w:val="en-CA"/>
        </w:rPr>
        <w:t xml:space="preserve">to ensure </w:t>
      </w:r>
      <w:r w:rsidR="00ED5DC6" w:rsidRPr="00853703">
        <w:rPr>
          <w:lang w:val="en-CA"/>
        </w:rPr>
        <w:t xml:space="preserve">the free and rapid movement of </w:t>
      </w:r>
      <w:r w:rsidR="00D468DE" w:rsidRPr="00853703">
        <w:rPr>
          <w:lang w:val="en-CA"/>
        </w:rPr>
        <w:t>intermediate goods and financial services</w:t>
      </w:r>
      <w:r w:rsidR="00424597" w:rsidRPr="00853703">
        <w:rPr>
          <w:lang w:val="en-CA"/>
        </w:rPr>
        <w:t xml:space="preserve">, as well as </w:t>
      </w:r>
      <w:r w:rsidR="00251B0B" w:rsidRPr="00853703">
        <w:rPr>
          <w:lang w:val="en-CA"/>
        </w:rPr>
        <w:t>protection for intellectual property rights</w:t>
      </w:r>
      <w:r w:rsidR="00E619DE" w:rsidRPr="00853703">
        <w:rPr>
          <w:lang w:val="en-CA"/>
        </w:rPr>
        <w:t>, cross-border financial flows,</w:t>
      </w:r>
      <w:r w:rsidR="00251B0B" w:rsidRPr="00853703">
        <w:rPr>
          <w:lang w:val="en-CA"/>
        </w:rPr>
        <w:t xml:space="preserve"> and </w:t>
      </w:r>
      <w:r w:rsidR="004C6FAD" w:rsidRPr="00853703">
        <w:rPr>
          <w:lang w:val="en-CA"/>
        </w:rPr>
        <w:t xml:space="preserve">smoother </w:t>
      </w:r>
      <w:r w:rsidR="007914C7" w:rsidRPr="00853703">
        <w:rPr>
          <w:lang w:val="en-CA"/>
        </w:rPr>
        <w:t xml:space="preserve">cross-border </w:t>
      </w:r>
      <w:r w:rsidR="005E7742" w:rsidRPr="00853703">
        <w:rPr>
          <w:lang w:val="en-CA"/>
        </w:rPr>
        <w:t>redeployment of managerial</w:t>
      </w:r>
      <w:r w:rsidR="00A862DB">
        <w:rPr>
          <w:lang w:val="en-CA"/>
        </w:rPr>
        <w:t xml:space="preserve">, </w:t>
      </w:r>
      <w:r w:rsidR="005E7742" w:rsidRPr="00853703">
        <w:rPr>
          <w:lang w:val="en-CA"/>
        </w:rPr>
        <w:t>technical staff</w:t>
      </w:r>
      <w:r w:rsidR="00A862DB">
        <w:rPr>
          <w:lang w:val="en-CA"/>
        </w:rPr>
        <w:t xml:space="preserve">, </w:t>
      </w:r>
      <w:r w:rsidR="000C549C">
        <w:rPr>
          <w:lang w:val="en-CA"/>
        </w:rPr>
        <w:t>and semi-skilled as well as unskilled labour</w:t>
      </w:r>
      <w:r w:rsidR="007D0F0D">
        <w:rPr>
          <w:lang w:val="en-CA"/>
        </w:rPr>
        <w:t xml:space="preserve"> </w:t>
      </w:r>
      <w:r w:rsidR="006836A4">
        <w:rPr>
          <w:lang w:val="en-CA"/>
        </w:rPr>
        <w:fldChar w:fldCharType="begin"/>
      </w:r>
      <w:r w:rsidR="006836A4">
        <w:rPr>
          <w:lang w:val="en-CA"/>
        </w:rPr>
        <w:instrText xml:space="preserve"> ADDIN EN.CITE &lt;EndNote&gt;&lt;Cite&gt;&lt;Author&gt;Clarkson&lt;/Author&gt;&lt;Year&gt;1993&lt;/Year&gt;&lt;RecNum&gt;8057&lt;/RecNum&gt;&lt;DisplayText&gt;(Clarkson 1993, Clarkson 2002)&lt;/DisplayText&gt;&lt;record&gt;&lt;rec-number&gt;8057&lt;/rec-number&gt;&lt;foreign-keys&gt;&lt;key app="EN" db-id="z5dtt22fhdrfx0e0vem5afdwrvf0asxzrrx9" timestamp="1627532712"&gt;8057&lt;/key&gt;&lt;/foreign-keys&gt;&lt;ref-type name="Book Section"&gt;5&lt;/ref-type&gt;&lt;contributors&gt;&lt;authors&gt;&lt;author&gt;Stephen Clarkson&lt;/author&gt;&lt;/authors&gt;&lt;secondary-authors&gt;&lt;author&gt;Duncan Cameron&lt;/author&gt;&lt;author&gt;Mel Watkins&lt;/author&gt;&lt;/secondary-authors&gt;&lt;/contributors&gt;&lt;titles&gt;&lt;title&gt;Constitutionalizing the Canadian-American Relationship&lt;/title&gt;&lt;secondary-title&gt;Canada under Free Trade&lt;/secondary-title&gt;&lt;short-title&gt;Constitutionalizing&lt;/short-title&gt;&lt;/titles&gt;&lt;pages&gt;3-20&lt;/pages&gt;&lt;dates&gt;&lt;year&gt;1993&lt;/year&gt;&lt;/dates&gt;&lt;pub-location&gt;Toronto&lt;/pub-location&gt;&lt;publisher&gt;James Lorimer&lt;/publisher&gt;&lt;urls&gt;&lt;/urls&gt;&lt;/record&gt;&lt;/Cite&gt;&lt;Cite&gt;&lt;Author&gt;Clarkson&lt;/Author&gt;&lt;Year&gt;2002&lt;/Year&gt;&lt;RecNum&gt;3018&lt;/RecNum&gt;&lt;record&gt;&lt;rec-number&gt;3018&lt;/rec-number&gt;&lt;foreign-keys&gt;&lt;key app="EN" db-id="z5dtt22fhdrfx0e0vem5afdwrvf0asxzrrx9" timestamp="1627531745"&gt;3018&lt;/key&gt;&lt;/foreign-keys&gt;&lt;ref-type name="Book"&gt;6&lt;/ref-type&gt;&lt;contributors&gt;&lt;authors&gt;&lt;author&gt;Stephen Clarkson&lt;/author&gt;&lt;/authors&gt;&lt;/contributors&gt;&lt;titles&gt;&lt;title&gt;Uncle Sam and Us: Globalization, Neoconservatism, and the Canadian State&lt;/title&gt;&lt;short-title&gt;Uncle Sam&lt;/short-title&gt;&lt;/titles&gt;&lt;keywords&gt;&lt;keyword&gt;USA&lt;/keyword&gt;&lt;keyword&gt;Canada&lt;/keyword&gt;&lt;keyword&gt;governance&lt;/keyword&gt;&lt;/keywords&gt;&lt;dates&gt;&lt;year&gt;2002&lt;/year&gt;&lt;/dates&gt;&lt;pub-location&gt;Toronto&lt;/pub-location&gt;&lt;publisher&gt;University of Toronto Press&lt;/publisher&gt;&lt;urls&gt;&lt;/urls&gt;&lt;/record&gt;&lt;/Cite&gt;&lt;/EndNote&gt;</w:instrText>
      </w:r>
      <w:r w:rsidR="006836A4">
        <w:rPr>
          <w:lang w:val="en-CA"/>
        </w:rPr>
        <w:fldChar w:fldCharType="separate"/>
      </w:r>
      <w:r w:rsidR="006836A4">
        <w:rPr>
          <w:noProof/>
          <w:lang w:val="en-CA"/>
        </w:rPr>
        <w:t>(Clarkson 1993, Clarkson 2002)</w:t>
      </w:r>
      <w:r w:rsidR="006836A4">
        <w:rPr>
          <w:lang w:val="en-CA"/>
        </w:rPr>
        <w:fldChar w:fldCharType="end"/>
      </w:r>
      <w:r w:rsidR="007914C7" w:rsidRPr="00853703">
        <w:rPr>
          <w:lang w:val="en-CA"/>
        </w:rPr>
        <w:t xml:space="preserve">. They depended on </w:t>
      </w:r>
      <w:r w:rsidR="00D924B1" w:rsidRPr="0072455A">
        <w:rPr>
          <w:b/>
          <w:bCs/>
          <w:lang w:val="en-CA"/>
        </w:rPr>
        <w:t>austerity measures</w:t>
      </w:r>
      <w:r w:rsidR="00D924B1" w:rsidRPr="00853703">
        <w:rPr>
          <w:lang w:val="en-CA"/>
        </w:rPr>
        <w:t xml:space="preserve"> </w:t>
      </w:r>
      <w:r w:rsidR="00830081" w:rsidRPr="00853703">
        <w:rPr>
          <w:lang w:val="en-CA"/>
        </w:rPr>
        <w:t xml:space="preserve">that curtailed social entitlements and programmes while </w:t>
      </w:r>
      <w:r w:rsidR="007914C7" w:rsidRPr="00853703">
        <w:rPr>
          <w:lang w:val="en-CA"/>
        </w:rPr>
        <w:t xml:space="preserve">expanding </w:t>
      </w:r>
      <w:r w:rsidR="004A41DB" w:rsidRPr="00853703">
        <w:rPr>
          <w:lang w:val="en-CA"/>
        </w:rPr>
        <w:t>privatization and marketization of public goods</w:t>
      </w:r>
      <w:r w:rsidR="007914C7" w:rsidRPr="00853703">
        <w:rPr>
          <w:lang w:val="en-CA"/>
        </w:rPr>
        <w:t xml:space="preserve">. And they depended on </w:t>
      </w:r>
      <w:r w:rsidR="0052145D" w:rsidRPr="00853703">
        <w:rPr>
          <w:lang w:val="en-CA"/>
        </w:rPr>
        <w:t xml:space="preserve">similar </w:t>
      </w:r>
      <w:r w:rsidR="001516B8" w:rsidRPr="0072455A">
        <w:rPr>
          <w:b/>
          <w:bCs/>
          <w:lang w:val="en-CA"/>
        </w:rPr>
        <w:t>loan conditionality</w:t>
      </w:r>
      <w:r w:rsidR="00E15B90" w:rsidRPr="00853703">
        <w:rPr>
          <w:lang w:val="en-CA"/>
        </w:rPr>
        <w:t xml:space="preserve"> </w:t>
      </w:r>
      <w:r w:rsidR="00FF294D" w:rsidRPr="00853703">
        <w:rPr>
          <w:lang w:val="en-CA"/>
        </w:rPr>
        <w:t>at the IMF and World Bank</w:t>
      </w:r>
      <w:r w:rsidR="004A41DB" w:rsidRPr="00853703">
        <w:rPr>
          <w:lang w:val="en-CA"/>
        </w:rPr>
        <w:t xml:space="preserve">, </w:t>
      </w:r>
      <w:r w:rsidR="00A35AA1" w:rsidRPr="00853703">
        <w:rPr>
          <w:lang w:val="en-CA"/>
        </w:rPr>
        <w:t xml:space="preserve">which had </w:t>
      </w:r>
      <w:r w:rsidR="004A41DB" w:rsidRPr="00853703">
        <w:rPr>
          <w:lang w:val="en-CA"/>
        </w:rPr>
        <w:t>similar effects</w:t>
      </w:r>
      <w:r w:rsidR="0041478B" w:rsidRPr="00853703">
        <w:rPr>
          <w:lang w:val="en-CA"/>
        </w:rPr>
        <w:t xml:space="preserve"> on the publi</w:t>
      </w:r>
      <w:r w:rsidR="0041478B">
        <w:rPr>
          <w:lang w:val="en-CA"/>
        </w:rPr>
        <w:t>c sector</w:t>
      </w:r>
      <w:r w:rsidR="00F64C7D">
        <w:rPr>
          <w:lang w:val="en-CA"/>
        </w:rPr>
        <w:t xml:space="preserve"> </w:t>
      </w:r>
      <w:r w:rsidR="00A35AA1">
        <w:rPr>
          <w:lang w:val="en-CA"/>
        </w:rPr>
        <w:t xml:space="preserve">as </w:t>
      </w:r>
      <w:r w:rsidR="002E0F79">
        <w:rPr>
          <w:lang w:val="en-CA"/>
        </w:rPr>
        <w:t xml:space="preserve">high </w:t>
      </w:r>
      <w:r w:rsidR="002B0BD9">
        <w:rPr>
          <w:lang w:val="en-CA"/>
        </w:rPr>
        <w:t xml:space="preserve">public </w:t>
      </w:r>
      <w:r w:rsidR="002E0F79">
        <w:rPr>
          <w:lang w:val="en-CA"/>
        </w:rPr>
        <w:t>debt</w:t>
      </w:r>
      <w:r w:rsidR="00F64C7D">
        <w:rPr>
          <w:lang w:val="en-CA"/>
        </w:rPr>
        <w:t xml:space="preserve"> </w:t>
      </w:r>
      <w:r w:rsidR="00A35AA1">
        <w:rPr>
          <w:lang w:val="en-CA"/>
        </w:rPr>
        <w:t xml:space="preserve">was met with </w:t>
      </w:r>
      <w:r w:rsidR="002E0F79">
        <w:rPr>
          <w:lang w:val="en-CA"/>
        </w:rPr>
        <w:t>high interest rate</w:t>
      </w:r>
      <w:r w:rsidR="00F64C7D">
        <w:rPr>
          <w:lang w:val="en-CA"/>
        </w:rPr>
        <w:t>s</w:t>
      </w:r>
      <w:r w:rsidR="00B711BE">
        <w:rPr>
          <w:lang w:val="en-CA"/>
        </w:rPr>
        <w:t xml:space="preserve">. </w:t>
      </w:r>
    </w:p>
    <w:p w14:paraId="542780C0" w14:textId="15C49425" w:rsidR="004677FC" w:rsidRDefault="00853703" w:rsidP="004677FC">
      <w:pPr>
        <w:rPr>
          <w:lang w:val="en-CA"/>
        </w:rPr>
      </w:pPr>
      <w:r>
        <w:rPr>
          <w:lang w:val="en-CA"/>
        </w:rPr>
        <w:t>In sum, t</w:t>
      </w:r>
      <w:r w:rsidR="005E7742">
        <w:rPr>
          <w:lang w:val="en-CA"/>
        </w:rPr>
        <w:t>he new t</w:t>
      </w:r>
      <w:r w:rsidR="00FF294D">
        <w:rPr>
          <w:lang w:val="en-CA"/>
        </w:rPr>
        <w:t xml:space="preserve">rade rules and loan conditionality </w:t>
      </w:r>
      <w:r w:rsidR="00B711BE" w:rsidRPr="00853703">
        <w:rPr>
          <w:b/>
          <w:bCs/>
          <w:lang w:val="en-CA"/>
        </w:rPr>
        <w:t>harmonized</w:t>
      </w:r>
      <w:r w:rsidR="00B711BE">
        <w:rPr>
          <w:lang w:val="en-CA"/>
        </w:rPr>
        <w:t xml:space="preserve"> </w:t>
      </w:r>
      <w:r w:rsidR="00EB779B" w:rsidRPr="00EB779B">
        <w:rPr>
          <w:b/>
          <w:bCs/>
          <w:lang w:val="en-CA"/>
        </w:rPr>
        <w:t>without homogenizing</w:t>
      </w:r>
      <w:r w:rsidR="00EB779B">
        <w:rPr>
          <w:lang w:val="en-CA"/>
        </w:rPr>
        <w:t xml:space="preserve"> </w:t>
      </w:r>
      <w:r w:rsidR="00E93464">
        <w:rPr>
          <w:lang w:val="en-CA"/>
        </w:rPr>
        <w:t xml:space="preserve">a wide range of </w:t>
      </w:r>
      <w:r w:rsidR="00B711BE">
        <w:rPr>
          <w:lang w:val="en-CA"/>
        </w:rPr>
        <w:t>regulatory standards</w:t>
      </w:r>
      <w:r w:rsidR="005E489E">
        <w:rPr>
          <w:lang w:val="en-CA"/>
        </w:rPr>
        <w:t xml:space="preserve">. </w:t>
      </w:r>
      <w:r w:rsidR="00020B2C">
        <w:rPr>
          <w:lang w:val="en-CA"/>
        </w:rPr>
        <w:t>Given American postwar hegemony</w:t>
      </w:r>
      <w:r w:rsidR="00971F9F">
        <w:rPr>
          <w:lang w:val="en-CA"/>
        </w:rPr>
        <w:t xml:space="preserve"> over world capitalism</w:t>
      </w:r>
      <w:r w:rsidR="00020B2C">
        <w:rPr>
          <w:lang w:val="en-CA"/>
        </w:rPr>
        <w:t xml:space="preserve">, </w:t>
      </w:r>
      <w:r w:rsidR="009055D9">
        <w:rPr>
          <w:lang w:val="en-CA"/>
        </w:rPr>
        <w:t xml:space="preserve">and </w:t>
      </w:r>
      <w:r w:rsidR="00971F9F">
        <w:rPr>
          <w:lang w:val="en-CA"/>
        </w:rPr>
        <w:t xml:space="preserve">its status as the sole remaining superpower, </w:t>
      </w:r>
      <w:r w:rsidR="00020B2C">
        <w:rPr>
          <w:lang w:val="en-CA"/>
        </w:rPr>
        <w:t xml:space="preserve">this typically meant harmonization </w:t>
      </w:r>
      <w:r w:rsidR="00811D6B">
        <w:rPr>
          <w:lang w:val="en-CA"/>
        </w:rPr>
        <w:t xml:space="preserve">to </w:t>
      </w:r>
      <w:r w:rsidR="00020B2C">
        <w:rPr>
          <w:lang w:val="en-CA"/>
        </w:rPr>
        <w:t>implicitly Anglo-American standards</w:t>
      </w:r>
      <w:r w:rsidR="008A0F80">
        <w:rPr>
          <w:lang w:val="en-CA"/>
        </w:rPr>
        <w:t xml:space="preserve">. </w:t>
      </w:r>
      <w:r w:rsidR="003F057C">
        <w:rPr>
          <w:lang w:val="en-CA"/>
        </w:rPr>
        <w:t>Even r</w:t>
      </w:r>
      <w:r w:rsidR="00714973">
        <w:rPr>
          <w:lang w:val="en-CA"/>
        </w:rPr>
        <w:t xml:space="preserve">ising powers such as China </w:t>
      </w:r>
      <w:r w:rsidR="003C5A39">
        <w:rPr>
          <w:lang w:val="en-CA"/>
        </w:rPr>
        <w:t xml:space="preserve">and India </w:t>
      </w:r>
      <w:r w:rsidR="00714973">
        <w:rPr>
          <w:lang w:val="en-CA"/>
        </w:rPr>
        <w:t xml:space="preserve">and </w:t>
      </w:r>
      <w:r w:rsidR="00BD7D5F">
        <w:rPr>
          <w:lang w:val="en-CA"/>
        </w:rPr>
        <w:t>diminished</w:t>
      </w:r>
      <w:r w:rsidR="00714973">
        <w:rPr>
          <w:lang w:val="en-CA"/>
        </w:rPr>
        <w:t xml:space="preserve"> </w:t>
      </w:r>
      <w:r w:rsidR="00680202">
        <w:rPr>
          <w:lang w:val="en-CA"/>
        </w:rPr>
        <w:t xml:space="preserve">great </w:t>
      </w:r>
      <w:r w:rsidR="00714973">
        <w:rPr>
          <w:lang w:val="en-CA"/>
        </w:rPr>
        <w:t xml:space="preserve">powers such as post-Soviet Russia </w:t>
      </w:r>
      <w:r w:rsidR="003F057C">
        <w:rPr>
          <w:lang w:val="en-CA"/>
        </w:rPr>
        <w:t xml:space="preserve">threw </w:t>
      </w:r>
      <w:r w:rsidR="00446505">
        <w:rPr>
          <w:lang w:val="en-CA"/>
        </w:rPr>
        <w:t xml:space="preserve">in </w:t>
      </w:r>
      <w:r w:rsidR="00714973">
        <w:rPr>
          <w:lang w:val="en-CA"/>
        </w:rPr>
        <w:t xml:space="preserve">their lot (fully or </w:t>
      </w:r>
      <w:r w:rsidR="003F057C">
        <w:rPr>
          <w:lang w:val="en-CA"/>
        </w:rPr>
        <w:t>partly</w:t>
      </w:r>
      <w:r w:rsidR="00714973">
        <w:rPr>
          <w:lang w:val="en-CA"/>
        </w:rPr>
        <w:t xml:space="preserve">) with </w:t>
      </w:r>
      <w:r w:rsidR="00723A83">
        <w:rPr>
          <w:lang w:val="en-CA"/>
        </w:rPr>
        <w:t xml:space="preserve">this </w:t>
      </w:r>
      <w:r w:rsidR="00714973">
        <w:rPr>
          <w:lang w:val="en-CA"/>
        </w:rPr>
        <w:t xml:space="preserve">reformed capitalist world order </w:t>
      </w:r>
      <w:r w:rsidR="006836A4">
        <w:rPr>
          <w:lang w:val="en-CA"/>
        </w:rPr>
        <w:fldChar w:fldCharType="begin"/>
      </w:r>
      <w:r w:rsidR="006836A4">
        <w:rPr>
          <w:lang w:val="en-CA"/>
        </w:rPr>
        <w:instrText xml:space="preserve"> ADDIN EN.CITE &lt;EndNote&gt;&lt;Cite&gt;&lt;Author&gt;Cox&lt;/Author&gt;&lt;Year&gt;2002&lt;/Year&gt;&lt;RecNum&gt;9191&lt;/RecNum&gt;&lt;Pages&gt; 83&lt;/Pages&gt;&lt;DisplayText&gt;(Cox and Schechter 2002)&lt;/DisplayText&gt;&lt;record&gt;&lt;rec-number&gt;9191&lt;/rec-number&gt;&lt;foreign-keys&gt;&lt;key app="EN" db-id="z5dtt22fhdrfx0e0vem5afdwrvf0asxzrrx9" timestamp="1762889874"&gt;9191&lt;/key&gt;&lt;/foreign-keys&gt;&lt;ref-type name="Book"&gt;6&lt;/ref-type&gt;&lt;contributors&gt;&lt;authors&gt;&lt;author&gt;Robert W. Cox&lt;/author&gt;&lt;author&gt;Michael G. Schechter&lt;/author&gt;&lt;/authors&gt;&lt;/contributors&gt;&lt;titles&gt;&lt;title&gt;The Political Economy of a Plural World&lt;/title&gt;&lt;/titles&gt;&lt;dates&gt;&lt;year&gt;2002&lt;/year&gt;&lt;/dates&gt;&lt;pub-location&gt;London, UK&lt;/pub-location&gt;&lt;publisher&gt;Routledge&lt;/publisher&gt;&lt;urls&gt;&lt;/urls&gt;&lt;/record&gt;&lt;/Cite&gt;&lt;/EndNote&gt;</w:instrText>
      </w:r>
      <w:r w:rsidR="006836A4">
        <w:rPr>
          <w:lang w:val="en-CA"/>
        </w:rPr>
        <w:fldChar w:fldCharType="separate"/>
      </w:r>
      <w:r w:rsidR="006836A4">
        <w:rPr>
          <w:noProof/>
          <w:lang w:val="en-CA"/>
        </w:rPr>
        <w:t>(Cox and Schechter 2002)</w:t>
      </w:r>
      <w:r w:rsidR="006836A4">
        <w:rPr>
          <w:lang w:val="en-CA"/>
        </w:rPr>
        <w:fldChar w:fldCharType="end"/>
      </w:r>
      <w:r w:rsidR="00714973">
        <w:rPr>
          <w:lang w:val="en-CA"/>
        </w:rPr>
        <w:t>.</w:t>
      </w:r>
      <w:r w:rsidR="005D389E">
        <w:rPr>
          <w:lang w:val="en-CA"/>
        </w:rPr>
        <w:t xml:space="preserve">  </w:t>
      </w:r>
      <w:r w:rsidR="00957FDD">
        <w:rPr>
          <w:lang w:val="en-CA"/>
        </w:rPr>
        <w:t xml:space="preserve">This </w:t>
      </w:r>
      <w:r w:rsidR="00957FDD" w:rsidRPr="00811D6B">
        <w:rPr>
          <w:lang w:val="en-CA"/>
        </w:rPr>
        <w:t>supra-national “constitutionalism”</w:t>
      </w:r>
      <w:r w:rsidR="00957FDD">
        <w:rPr>
          <w:lang w:val="en-CA"/>
        </w:rPr>
        <w:t xml:space="preserve"> further decentred the authority and internal coherence of </w:t>
      </w:r>
      <w:r w:rsidR="00957FDD" w:rsidRPr="00EB31B7">
        <w:rPr>
          <w:lang w:val="en-CA"/>
        </w:rPr>
        <w:t>nation-state territoriality</w:t>
      </w:r>
      <w:r w:rsidR="00957FDD">
        <w:rPr>
          <w:lang w:val="en-CA"/>
        </w:rPr>
        <w:t xml:space="preserve"> </w:t>
      </w:r>
      <w:r w:rsidR="006836A4">
        <w:rPr>
          <w:lang w:val="en-CA"/>
        </w:rPr>
        <w:fldChar w:fldCharType="begin"/>
      </w:r>
      <w:r w:rsidR="006836A4">
        <w:rPr>
          <w:lang w:val="en-CA"/>
        </w:rPr>
        <w:instrText xml:space="preserve"> ADDIN EN.CITE &lt;EndNote&gt;&lt;Cite&gt;&lt;Author&gt;Gill&lt;/Author&gt;&lt;Year&gt;2014&lt;/Year&gt;&lt;RecNum&gt;9195&lt;/RecNum&gt;&lt;DisplayText&gt;(Clarkson 1993, Gill and Cutler 2014)&lt;/DisplayText&gt;&lt;record&gt;&lt;rec-number&gt;9195&lt;/rec-number&gt;&lt;foreign-keys&gt;&lt;key app="EN" db-id="z5dtt22fhdrfx0e0vem5afdwrvf0asxzrrx9" timestamp="1763150291"&gt;9195&lt;/key&gt;&lt;/foreign-keys&gt;&lt;ref-type name="Edited Book"&gt;28&lt;/ref-type&gt;&lt;contributors&gt;&lt;authors&gt;&lt;author&gt;Gill, Stephen&lt;/author&gt;&lt;author&gt;A. Claire Cutler&lt;/author&gt;&lt;/authors&gt;&lt;/contributors&gt;&lt;titles&gt;&lt;title&gt;New Constitutionalism and World Order&lt;/title&gt;&lt;/titles&gt;&lt;dates&gt;&lt;year&gt;2014&lt;/year&gt;&lt;/dates&gt;&lt;pub-location&gt;Cambridge, UK&lt;/pub-location&gt;&lt;publisher&gt;Cambridge University Press&lt;/publisher&gt;&lt;urls&gt;&lt;/urls&gt;&lt;/record&gt;&lt;/Cite&gt;&lt;Cite&gt;&lt;Author&gt;Clarkson&lt;/Author&gt;&lt;Year&gt;1993&lt;/Year&gt;&lt;RecNum&gt;8057&lt;/RecNum&gt;&lt;record&gt;&lt;rec-number&gt;8057&lt;/rec-number&gt;&lt;foreign-keys&gt;&lt;key app="EN" db-id="z5dtt22fhdrfx0e0vem5afdwrvf0asxzrrx9" timestamp="1627532712"&gt;8057&lt;/key&gt;&lt;/foreign-keys&gt;&lt;ref-type name="Book Section"&gt;5&lt;/ref-type&gt;&lt;contributors&gt;&lt;authors&gt;&lt;author&gt;Stephen Clarkson&lt;/author&gt;&lt;/authors&gt;&lt;secondary-authors&gt;&lt;author&gt;Duncan Cameron&lt;/author&gt;&lt;author&gt;Mel Watkins&lt;/author&gt;&lt;/secondary-authors&gt;&lt;/contributors&gt;&lt;titles&gt;&lt;title&gt;Constitutionalizing the Canadian-American Relationship&lt;/title&gt;&lt;secondary-title&gt;Canada under Free Trade&lt;/secondary-title&gt;&lt;short-title&gt;Constitutionalizing&lt;/short-title&gt;&lt;/titles&gt;&lt;pages&gt;3-20&lt;/pages&gt;&lt;dates&gt;&lt;year&gt;1993&lt;/year&gt;&lt;/dates&gt;&lt;pub-location&gt;Toronto&lt;/pub-location&gt;&lt;publisher&gt;James Lorimer&lt;/publisher&gt;&lt;urls&gt;&lt;/urls&gt;&lt;/record&gt;&lt;/Cite&gt;&lt;/EndNote&gt;</w:instrText>
      </w:r>
      <w:r w:rsidR="006836A4">
        <w:rPr>
          <w:lang w:val="en-CA"/>
        </w:rPr>
        <w:fldChar w:fldCharType="separate"/>
      </w:r>
      <w:r w:rsidR="006836A4">
        <w:rPr>
          <w:noProof/>
          <w:lang w:val="en-CA"/>
        </w:rPr>
        <w:t>(Clarkson 1993, Gill and Cutler 2014)</w:t>
      </w:r>
      <w:r w:rsidR="006836A4">
        <w:rPr>
          <w:lang w:val="en-CA"/>
        </w:rPr>
        <w:fldChar w:fldCharType="end"/>
      </w:r>
      <w:r w:rsidR="00957FDD">
        <w:rPr>
          <w:lang w:val="en-CA"/>
        </w:rPr>
        <w:t>.</w:t>
      </w:r>
    </w:p>
    <w:p w14:paraId="23D1B8DE" w14:textId="1EB850A5" w:rsidR="003A2276" w:rsidRDefault="005A0EFF">
      <w:pPr>
        <w:rPr>
          <w:lang w:val="en-CA"/>
        </w:rPr>
      </w:pPr>
      <w:r>
        <w:rPr>
          <w:lang w:val="en-CA"/>
        </w:rPr>
        <w:t xml:space="preserve">The extraction and primary refining of </w:t>
      </w:r>
      <w:r w:rsidR="00FB385E">
        <w:rPr>
          <w:lang w:val="en-CA"/>
        </w:rPr>
        <w:t>natural resources, including energy products</w:t>
      </w:r>
      <w:r w:rsidR="00737CCF">
        <w:rPr>
          <w:lang w:val="en-CA"/>
        </w:rPr>
        <w:t xml:space="preserve">, </w:t>
      </w:r>
      <w:r w:rsidR="00D40AD9">
        <w:rPr>
          <w:lang w:val="en-CA"/>
        </w:rPr>
        <w:t xml:space="preserve">underwent </w:t>
      </w:r>
      <w:r w:rsidR="007E2525">
        <w:rPr>
          <w:lang w:val="en-CA"/>
        </w:rPr>
        <w:t xml:space="preserve">the </w:t>
      </w:r>
      <w:r w:rsidR="00737CCF">
        <w:rPr>
          <w:lang w:val="en-CA"/>
        </w:rPr>
        <w:t>revolution in supply chain management</w:t>
      </w:r>
      <w:r w:rsidR="00427E85">
        <w:rPr>
          <w:lang w:val="en-CA"/>
        </w:rPr>
        <w:t xml:space="preserve"> </w:t>
      </w:r>
      <w:r w:rsidR="007E2525">
        <w:rPr>
          <w:lang w:val="en-CA"/>
        </w:rPr>
        <w:t xml:space="preserve">outlined above </w:t>
      </w:r>
      <w:r w:rsidR="006836A4">
        <w:rPr>
          <w:lang w:val="en-CA"/>
        </w:rPr>
        <w:fldChar w:fldCharType="begin"/>
      </w:r>
      <w:r w:rsidR="006836A4">
        <w:rPr>
          <w:lang w:val="en-CA"/>
        </w:rPr>
        <w:instrText xml:space="preserve"> ADDIN EN.CITE &lt;EndNote&gt;&lt;Cite&gt;&lt;Author&gt;Trace&lt;/Author&gt;&lt;Year&gt;2001&lt;/Year&gt;&lt;RecNum&gt;8200&lt;/RecNum&gt;&lt;Prefix&gt;e.g.`, &lt;/Prefix&gt;&lt;DisplayText&gt;(e.g., Trace 2001)&lt;/DisplayText&gt;&lt;record&gt;&lt;rec-number&gt;8200&lt;/rec-number&gt;&lt;foreign-keys&gt;&lt;key app="EN" db-id="z5dtt22fhdrfx0e0vem5afdwrvf0asxzrrx9" timestamp="1627532713"&gt;8200&lt;/key&gt;&lt;/foreign-keys&gt;&lt;ref-type name="Book Section"&gt;5&lt;/ref-type&gt;&lt;contributors&gt;&lt;authors&gt;&lt;author&gt;Keith Trace&lt;/author&gt;&lt;/authors&gt;&lt;secondary-authors&gt;&lt;author&gt;Anne M. Brewer&lt;/author&gt;&lt;author&gt;Kenneth J. Button&lt;/author&gt;&lt;author&gt;David A Hensher&lt;/author&gt;&lt;/secondary-authors&gt;&lt;/contributors&gt;&lt;titles&gt;&lt;title&gt;Bulk Commodity Logistics&lt;/title&gt;&lt;secondary-title&gt;Handbook of Logistics and Supply-Chain Management&lt;/secondary-title&gt;&lt;/titles&gt;&lt;pages&gt;441-454&lt;/pages&gt;&lt;dates&gt;&lt;year&gt;2001&lt;/year&gt;&lt;/dates&gt;&lt;pub-location&gt;Amsterdam&lt;/pub-location&gt;&lt;publisher&gt;Pergamon&lt;/publisher&gt;&lt;urls&gt;&lt;/urls&gt;&lt;/record&gt;&lt;/Cite&gt;&lt;/EndNote&gt;</w:instrText>
      </w:r>
      <w:r w:rsidR="006836A4">
        <w:rPr>
          <w:lang w:val="en-CA"/>
        </w:rPr>
        <w:fldChar w:fldCharType="separate"/>
      </w:r>
      <w:r w:rsidR="006836A4">
        <w:rPr>
          <w:noProof/>
          <w:lang w:val="en-CA"/>
        </w:rPr>
        <w:t>(e.g., Trace 2001)</w:t>
      </w:r>
      <w:r w:rsidR="006836A4">
        <w:rPr>
          <w:lang w:val="en-CA"/>
        </w:rPr>
        <w:fldChar w:fldCharType="end"/>
      </w:r>
      <w:r w:rsidR="005A4A47">
        <w:rPr>
          <w:lang w:val="en-CA"/>
        </w:rPr>
        <w:t xml:space="preserve">. </w:t>
      </w:r>
      <w:r w:rsidR="00FE13AF">
        <w:rPr>
          <w:lang w:val="en-CA"/>
        </w:rPr>
        <w:t xml:space="preserve">While the </w:t>
      </w:r>
      <w:r w:rsidR="00C05851">
        <w:rPr>
          <w:lang w:val="en-CA"/>
        </w:rPr>
        <w:t xml:space="preserve">natural </w:t>
      </w:r>
      <w:r w:rsidR="00FE13AF">
        <w:rPr>
          <w:lang w:val="en-CA"/>
        </w:rPr>
        <w:t xml:space="preserve">location of </w:t>
      </w:r>
      <w:r w:rsidR="00D54ED2">
        <w:rPr>
          <w:lang w:val="en-CA"/>
        </w:rPr>
        <w:t xml:space="preserve">resource </w:t>
      </w:r>
      <w:r w:rsidR="00FE13AF">
        <w:rPr>
          <w:lang w:val="en-CA"/>
        </w:rPr>
        <w:t xml:space="preserve">deposits </w:t>
      </w:r>
      <w:r w:rsidR="00D40AD9">
        <w:rPr>
          <w:lang w:val="en-CA"/>
        </w:rPr>
        <w:t xml:space="preserve">obviously </w:t>
      </w:r>
      <w:r w:rsidR="00605724">
        <w:rPr>
          <w:lang w:val="en-CA"/>
        </w:rPr>
        <w:t xml:space="preserve">restricted </w:t>
      </w:r>
      <w:r w:rsidR="00D54ED2">
        <w:rPr>
          <w:lang w:val="en-CA"/>
        </w:rPr>
        <w:t xml:space="preserve">the </w:t>
      </w:r>
      <w:r w:rsidR="002E272D">
        <w:rPr>
          <w:lang w:val="en-CA"/>
        </w:rPr>
        <w:t xml:space="preserve">possible </w:t>
      </w:r>
      <w:r w:rsidR="00D54ED2">
        <w:rPr>
          <w:lang w:val="en-CA"/>
        </w:rPr>
        <w:t>location</w:t>
      </w:r>
      <w:r w:rsidR="002E272D">
        <w:rPr>
          <w:lang w:val="en-CA"/>
        </w:rPr>
        <w:t>s</w:t>
      </w:r>
      <w:r w:rsidR="00D54ED2">
        <w:rPr>
          <w:lang w:val="en-CA"/>
        </w:rPr>
        <w:t xml:space="preserve"> </w:t>
      </w:r>
      <w:r w:rsidR="002E272D">
        <w:rPr>
          <w:lang w:val="en-CA"/>
        </w:rPr>
        <w:t xml:space="preserve">for </w:t>
      </w:r>
      <w:r w:rsidR="00D54ED2">
        <w:rPr>
          <w:lang w:val="en-CA"/>
        </w:rPr>
        <w:t xml:space="preserve">extractive activity, </w:t>
      </w:r>
      <w:r w:rsidR="00CC15BF">
        <w:rPr>
          <w:lang w:val="en-CA"/>
        </w:rPr>
        <w:t>new extractive sites proliferated</w:t>
      </w:r>
      <w:r w:rsidR="0019461E">
        <w:rPr>
          <w:lang w:val="en-CA"/>
        </w:rPr>
        <w:t xml:space="preserve"> under neoliberalism</w:t>
      </w:r>
      <w:r w:rsidR="00CC15BF">
        <w:rPr>
          <w:lang w:val="en-CA"/>
        </w:rPr>
        <w:t xml:space="preserve">, such that </w:t>
      </w:r>
      <w:r w:rsidR="00232C3B">
        <w:rPr>
          <w:lang w:val="en-CA"/>
        </w:rPr>
        <w:t xml:space="preserve">the </w:t>
      </w:r>
      <w:r w:rsidR="00C05851">
        <w:rPr>
          <w:lang w:val="en-CA"/>
        </w:rPr>
        <w:t xml:space="preserve">supply chains </w:t>
      </w:r>
      <w:r w:rsidR="00FE2B70">
        <w:rPr>
          <w:lang w:val="en-CA"/>
        </w:rPr>
        <w:t xml:space="preserve">serving </w:t>
      </w:r>
      <w:r w:rsidR="00605724">
        <w:rPr>
          <w:lang w:val="en-CA"/>
        </w:rPr>
        <w:t xml:space="preserve">those sites </w:t>
      </w:r>
      <w:r w:rsidR="00CC15BF">
        <w:rPr>
          <w:lang w:val="en-CA"/>
        </w:rPr>
        <w:t xml:space="preserve">both </w:t>
      </w:r>
      <w:r w:rsidR="00C05851">
        <w:rPr>
          <w:lang w:val="en-CA"/>
        </w:rPr>
        <w:t>lengthened</w:t>
      </w:r>
      <w:r w:rsidR="002153A9">
        <w:rPr>
          <w:lang w:val="en-CA"/>
        </w:rPr>
        <w:t xml:space="preserve"> and </w:t>
      </w:r>
      <w:r w:rsidR="00266E81">
        <w:rPr>
          <w:lang w:val="en-CA"/>
        </w:rPr>
        <w:t>passed through new areas</w:t>
      </w:r>
      <w:r w:rsidR="005E1AF6">
        <w:rPr>
          <w:lang w:val="en-CA"/>
        </w:rPr>
        <w:t>.</w:t>
      </w:r>
      <w:r w:rsidR="002153A9">
        <w:rPr>
          <w:lang w:val="en-CA"/>
        </w:rPr>
        <w:t xml:space="preserve"> </w:t>
      </w:r>
      <w:r w:rsidR="00E3091E">
        <w:rPr>
          <w:lang w:val="en-CA"/>
        </w:rPr>
        <w:t xml:space="preserve">Natural gas </w:t>
      </w:r>
      <w:r w:rsidR="00EF2C84">
        <w:rPr>
          <w:lang w:val="en-CA"/>
        </w:rPr>
        <w:t xml:space="preserve">fracked and </w:t>
      </w:r>
      <w:r w:rsidR="00E3091E">
        <w:rPr>
          <w:lang w:val="en-CA"/>
        </w:rPr>
        <w:t>liquefied</w:t>
      </w:r>
      <w:r w:rsidR="00EF2C84">
        <w:rPr>
          <w:lang w:val="en-CA"/>
        </w:rPr>
        <w:t>,</w:t>
      </w:r>
      <w:r w:rsidR="00E3091E">
        <w:rPr>
          <w:lang w:val="en-CA"/>
        </w:rPr>
        <w:t xml:space="preserve"> </w:t>
      </w:r>
      <w:r w:rsidR="002E272D">
        <w:rPr>
          <w:lang w:val="en-CA"/>
        </w:rPr>
        <w:t xml:space="preserve">and bitumen </w:t>
      </w:r>
      <w:r w:rsidR="00C65A40">
        <w:rPr>
          <w:lang w:val="en-CA"/>
        </w:rPr>
        <w:t>diluted</w:t>
      </w:r>
      <w:r w:rsidR="00EF2C84">
        <w:rPr>
          <w:lang w:val="en-CA"/>
        </w:rPr>
        <w:t>,</w:t>
      </w:r>
      <w:r w:rsidR="00C65A40">
        <w:rPr>
          <w:lang w:val="en-CA"/>
        </w:rPr>
        <w:t xml:space="preserve"> </w:t>
      </w:r>
      <w:r w:rsidR="00E3091E">
        <w:rPr>
          <w:lang w:val="en-CA"/>
        </w:rPr>
        <w:t xml:space="preserve">for </w:t>
      </w:r>
      <w:r w:rsidR="0087085A">
        <w:rPr>
          <w:lang w:val="en-CA"/>
        </w:rPr>
        <w:t xml:space="preserve">long-distance </w:t>
      </w:r>
      <w:r w:rsidR="00E3091E">
        <w:rPr>
          <w:lang w:val="en-CA"/>
        </w:rPr>
        <w:t>transport</w:t>
      </w:r>
      <w:r w:rsidR="00DF01EB">
        <w:rPr>
          <w:lang w:val="en-CA"/>
        </w:rPr>
        <w:t xml:space="preserve"> were but </w:t>
      </w:r>
      <w:r w:rsidR="00C65A40">
        <w:rPr>
          <w:lang w:val="en-CA"/>
        </w:rPr>
        <w:t xml:space="preserve">two </w:t>
      </w:r>
      <w:r w:rsidR="002E272D">
        <w:rPr>
          <w:lang w:val="en-CA"/>
        </w:rPr>
        <w:t>instance</w:t>
      </w:r>
      <w:r w:rsidR="00C65A40">
        <w:rPr>
          <w:lang w:val="en-CA"/>
        </w:rPr>
        <w:t>s</w:t>
      </w:r>
      <w:r w:rsidR="00DF01EB">
        <w:rPr>
          <w:lang w:val="en-CA"/>
        </w:rPr>
        <w:t xml:space="preserve"> of growing features of </w:t>
      </w:r>
      <w:r w:rsidR="001D1C0D">
        <w:rPr>
          <w:lang w:val="en-CA"/>
        </w:rPr>
        <w:t xml:space="preserve">the </w:t>
      </w:r>
      <w:r w:rsidR="00C65A40">
        <w:rPr>
          <w:lang w:val="en-CA"/>
        </w:rPr>
        <w:t xml:space="preserve">global </w:t>
      </w:r>
      <w:r w:rsidR="001D1C0D">
        <w:rPr>
          <w:lang w:val="en-CA"/>
        </w:rPr>
        <w:t>fuel mix</w:t>
      </w:r>
      <w:r w:rsidR="00E3091E">
        <w:rPr>
          <w:lang w:val="en-CA"/>
        </w:rPr>
        <w:t xml:space="preserve">. </w:t>
      </w:r>
    </w:p>
    <w:p w14:paraId="06F0EE16" w14:textId="767FADD6" w:rsidR="00C0472F" w:rsidRDefault="00FA4F12">
      <w:pPr>
        <w:rPr>
          <w:lang w:val="en-CA"/>
        </w:rPr>
      </w:pPr>
      <w:r>
        <w:rPr>
          <w:lang w:val="en-CA"/>
        </w:rPr>
        <w:t xml:space="preserve">Fuel and other resource prices proved volatile, but </w:t>
      </w:r>
      <w:r w:rsidR="00785182">
        <w:rPr>
          <w:lang w:val="en-CA"/>
        </w:rPr>
        <w:t xml:space="preserve">after a lull in the </w:t>
      </w:r>
      <w:r w:rsidR="00C92F24">
        <w:rPr>
          <w:lang w:val="en-CA"/>
        </w:rPr>
        <w:t xml:space="preserve">prolonged recession of the early </w:t>
      </w:r>
      <w:r w:rsidR="00785182">
        <w:rPr>
          <w:lang w:val="en-CA"/>
        </w:rPr>
        <w:t xml:space="preserve">1980s, remained </w:t>
      </w:r>
      <w:r>
        <w:rPr>
          <w:lang w:val="en-CA"/>
        </w:rPr>
        <w:t>generally high</w:t>
      </w:r>
      <w:r w:rsidR="0004569C">
        <w:rPr>
          <w:lang w:val="en-CA"/>
        </w:rPr>
        <w:t xml:space="preserve"> </w:t>
      </w:r>
      <w:r w:rsidR="00A2581D">
        <w:rPr>
          <w:lang w:val="en-CA"/>
        </w:rPr>
        <w:t xml:space="preserve">through to the mid-2010s </w:t>
      </w:r>
      <w:r w:rsidR="006836A4">
        <w:rPr>
          <w:lang w:val="en-CA"/>
        </w:rPr>
        <w:fldChar w:fldCharType="begin"/>
      </w:r>
      <w:r w:rsidR="006836A4">
        <w:rPr>
          <w:lang w:val="en-CA"/>
        </w:rPr>
        <w:instrText xml:space="preserve"> ADDIN EN.CITE &lt;EndNote&gt;&lt;Cite&gt;&lt;Author&gt;Singh&lt;/Author&gt;&lt;Year&gt;2013&lt;/Year&gt;&lt;RecNum&gt;9192&lt;/RecNum&gt;&lt;DisplayText&gt;(Singh and Bourgouin 2013)&lt;/DisplayText&gt;&lt;record&gt;&lt;rec-number&gt;9192&lt;/rec-number&gt;&lt;foreign-keys&gt;&lt;key app="EN" db-id="z5dtt22fhdrfx0e0vem5afdwrvf0asxzrrx9" timestamp="1762891001"&gt;9192&lt;/key&gt;&lt;/foreign-keys&gt;&lt;ref-type name="Edited Book"&gt;28&lt;/ref-type&gt;&lt;contributors&gt;&lt;authors&gt;&lt;author&gt;Jewellord Nem Singh&lt;/author&gt;&lt;author&gt;Fance Bourgouin&lt;/author&gt;&lt;/authors&gt;&lt;/contributors&gt;&lt;titles&gt;&lt;title&gt;Resource Governance and Developmental States in the Global South: Critical International Political Economy Perspectives&lt;/title&gt;&lt;/titles&gt;&lt;dates&gt;&lt;year&gt;2013&lt;/year&gt;&lt;/dates&gt;&lt;pub-location&gt;London, UK&lt;/pub-location&gt;&lt;publisher&gt;Palgrave Macmillan&lt;/publisher&gt;&lt;urls&gt;&lt;/urls&gt;&lt;/record&gt;&lt;/Cite&gt;&lt;/EndNote&gt;</w:instrText>
      </w:r>
      <w:r w:rsidR="006836A4">
        <w:rPr>
          <w:lang w:val="en-CA"/>
        </w:rPr>
        <w:fldChar w:fldCharType="separate"/>
      </w:r>
      <w:r w:rsidR="006836A4">
        <w:rPr>
          <w:noProof/>
          <w:lang w:val="en-CA"/>
        </w:rPr>
        <w:t>(Singh and Bourgouin 2013)</w:t>
      </w:r>
      <w:r w:rsidR="006836A4">
        <w:rPr>
          <w:lang w:val="en-CA"/>
        </w:rPr>
        <w:fldChar w:fldCharType="end"/>
      </w:r>
      <w:r w:rsidR="00E543C4">
        <w:rPr>
          <w:lang w:val="en-CA"/>
        </w:rPr>
        <w:t>. This pricing profile turned p</w:t>
      </w:r>
      <w:r>
        <w:rPr>
          <w:lang w:val="en-CA"/>
        </w:rPr>
        <w:t xml:space="preserve">artly </w:t>
      </w:r>
      <w:r w:rsidR="00E543C4">
        <w:rPr>
          <w:lang w:val="en-CA"/>
        </w:rPr>
        <w:t xml:space="preserve">on </w:t>
      </w:r>
      <w:r w:rsidR="002C4492">
        <w:rPr>
          <w:lang w:val="en-CA"/>
        </w:rPr>
        <w:t xml:space="preserve">a prior, </w:t>
      </w:r>
      <w:r w:rsidR="00E543C4">
        <w:rPr>
          <w:lang w:val="en-CA"/>
        </w:rPr>
        <w:t xml:space="preserve">rapid and prolonged </w:t>
      </w:r>
      <w:r w:rsidR="00324154">
        <w:rPr>
          <w:lang w:val="en-CA"/>
        </w:rPr>
        <w:t>resource depletion</w:t>
      </w:r>
      <w:r w:rsidR="00E543C4">
        <w:rPr>
          <w:lang w:val="en-CA"/>
        </w:rPr>
        <w:t xml:space="preserve"> during the </w:t>
      </w:r>
      <w:r w:rsidR="008156BF">
        <w:rPr>
          <w:lang w:val="en-CA"/>
        </w:rPr>
        <w:t>unprecedented postwar economic expansion</w:t>
      </w:r>
      <w:r w:rsidR="00C22E22">
        <w:rPr>
          <w:lang w:val="en-CA"/>
        </w:rPr>
        <w:t xml:space="preserve">. </w:t>
      </w:r>
      <w:r w:rsidR="00F91C2A">
        <w:rPr>
          <w:lang w:val="en-CA"/>
        </w:rPr>
        <w:t xml:space="preserve">The </w:t>
      </w:r>
      <w:r w:rsidR="00C22E22">
        <w:rPr>
          <w:lang w:val="en-CA"/>
        </w:rPr>
        <w:t>high secular price</w:t>
      </w:r>
      <w:r w:rsidR="003A2276">
        <w:rPr>
          <w:lang w:val="en-CA"/>
        </w:rPr>
        <w:t>s</w:t>
      </w:r>
      <w:r w:rsidR="00C22E22">
        <w:rPr>
          <w:lang w:val="en-CA"/>
        </w:rPr>
        <w:t xml:space="preserve"> </w:t>
      </w:r>
      <w:r w:rsidR="00E543C4">
        <w:rPr>
          <w:lang w:val="en-CA"/>
        </w:rPr>
        <w:t xml:space="preserve">also </w:t>
      </w:r>
      <w:r w:rsidR="00C22E22">
        <w:rPr>
          <w:lang w:val="en-CA"/>
        </w:rPr>
        <w:t xml:space="preserve">turned </w:t>
      </w:r>
      <w:r w:rsidR="00324154">
        <w:rPr>
          <w:lang w:val="en-CA"/>
        </w:rPr>
        <w:t xml:space="preserve">partly </w:t>
      </w:r>
      <w:r w:rsidR="00C22E22">
        <w:rPr>
          <w:lang w:val="en-CA"/>
        </w:rPr>
        <w:t xml:space="preserve">on </w:t>
      </w:r>
      <w:r w:rsidR="003A2276">
        <w:rPr>
          <w:lang w:val="en-CA"/>
        </w:rPr>
        <w:t xml:space="preserve">exceptional growth in relatively few </w:t>
      </w:r>
      <w:r w:rsidR="00324154">
        <w:rPr>
          <w:lang w:val="en-CA"/>
        </w:rPr>
        <w:t xml:space="preserve">world actors, notably China, </w:t>
      </w:r>
      <w:r w:rsidR="00EB270F">
        <w:rPr>
          <w:lang w:val="en-CA"/>
        </w:rPr>
        <w:t xml:space="preserve">under </w:t>
      </w:r>
      <w:r w:rsidR="00EB270F">
        <w:rPr>
          <w:lang w:val="en-CA"/>
        </w:rPr>
        <w:lastRenderedPageBreak/>
        <w:t>pressures of capitalist outsourcing and offshoring</w:t>
      </w:r>
      <w:r w:rsidR="008C5023">
        <w:rPr>
          <w:lang w:val="en-CA"/>
        </w:rPr>
        <w:t xml:space="preserve"> from the former centres of world industrial production</w:t>
      </w:r>
      <w:r w:rsidR="00324154">
        <w:rPr>
          <w:lang w:val="en-CA"/>
        </w:rPr>
        <w:t>.</w:t>
      </w:r>
    </w:p>
    <w:p w14:paraId="12948A8D" w14:textId="2E750AC5" w:rsidR="00AC477A" w:rsidRDefault="007C1C70">
      <w:pPr>
        <w:rPr>
          <w:lang w:val="en-CA"/>
        </w:rPr>
      </w:pPr>
      <w:r>
        <w:rPr>
          <w:lang w:val="en-CA"/>
        </w:rPr>
        <w:t>In response to high prices and diminishing conventional sources, t</w:t>
      </w:r>
      <w:r w:rsidR="007258A6">
        <w:rPr>
          <w:lang w:val="en-CA"/>
        </w:rPr>
        <w:t xml:space="preserve">he neoliberal era </w:t>
      </w:r>
      <w:r w:rsidR="0048310E">
        <w:rPr>
          <w:lang w:val="en-CA"/>
        </w:rPr>
        <w:t xml:space="preserve">of resource extraction </w:t>
      </w:r>
      <w:r w:rsidR="006576A0">
        <w:rPr>
          <w:lang w:val="en-CA"/>
        </w:rPr>
        <w:t xml:space="preserve">was </w:t>
      </w:r>
      <w:r w:rsidR="00751D7C">
        <w:rPr>
          <w:lang w:val="en-CA"/>
        </w:rPr>
        <w:t xml:space="preserve">also </w:t>
      </w:r>
      <w:r w:rsidR="006576A0">
        <w:rPr>
          <w:lang w:val="en-CA"/>
        </w:rPr>
        <w:t xml:space="preserve">marked by </w:t>
      </w:r>
      <w:r w:rsidR="008F45A0">
        <w:rPr>
          <w:lang w:val="en-CA"/>
        </w:rPr>
        <w:t xml:space="preserve">rapidly </w:t>
      </w:r>
      <w:r w:rsidR="000C0B98">
        <w:rPr>
          <w:lang w:val="en-CA"/>
        </w:rPr>
        <w:t xml:space="preserve">expanded exploitation of unconventional </w:t>
      </w:r>
      <w:r w:rsidR="00B91614">
        <w:rPr>
          <w:lang w:val="en-CA"/>
        </w:rPr>
        <w:t xml:space="preserve">and </w:t>
      </w:r>
      <w:r w:rsidR="00716ABB">
        <w:rPr>
          <w:lang w:val="en-CA"/>
        </w:rPr>
        <w:t xml:space="preserve">lower grade </w:t>
      </w:r>
      <w:r w:rsidR="00B91614">
        <w:rPr>
          <w:lang w:val="en-CA"/>
        </w:rPr>
        <w:t xml:space="preserve">deposits </w:t>
      </w:r>
      <w:r w:rsidR="006836A4">
        <w:rPr>
          <w:lang w:val="en-CA"/>
        </w:rPr>
        <w:fldChar w:fldCharType="begin"/>
      </w:r>
      <w:r w:rsidR="006836A4">
        <w:rPr>
          <w:lang w:val="en-CA"/>
        </w:rPr>
        <w:instrText xml:space="preserve"> ADDIN EN.CITE &lt;EndNote&gt;&lt;Cite&gt;&lt;Author&gt;Bridge&lt;/Author&gt;&lt;Year&gt;2009&lt;/Year&gt;&lt;RecNum&gt;9193&lt;/RecNum&gt;&lt;Pages&gt;1224-1228&lt;/Pages&gt;&lt;DisplayText&gt;(Bridge 2009)&lt;/DisplayText&gt;&lt;record&gt;&lt;rec-number&gt;9193&lt;/rec-number&gt;&lt;foreign-keys&gt;&lt;key app="EN" db-id="z5dtt22fhdrfx0e0vem5afdwrvf0asxzrrx9" timestamp="1762891463"&gt;9193&lt;/key&gt;&lt;/foreign-keys&gt;&lt;ref-type name="Journal Article"&gt;17&lt;/ref-type&gt;&lt;contributors&gt;&lt;authors&gt;&lt;author&gt;Gavin Bridge&lt;/author&gt;&lt;/authors&gt;&lt;/contributors&gt;&lt;titles&gt;&lt;title&gt;Material Worlds: Natural Resources, Resource Geography and the Material Economy&lt;/title&gt;&lt;secondary-title&gt;Geography Compass&lt;/secondary-title&gt;&lt;/titles&gt;&lt;periodical&gt;&lt;full-title&gt;Geography Compass&lt;/full-title&gt;&lt;/periodical&gt;&lt;pages&gt;1217-44&lt;/pages&gt;&lt;volume&gt;3&lt;/volume&gt;&lt;number&gt;3&lt;/number&gt;&lt;dates&gt;&lt;year&gt;2009&lt;/year&gt;&lt;/dates&gt;&lt;urls&gt;&lt;/urls&gt;&lt;/record&gt;&lt;/Cite&gt;&lt;/EndNote&gt;</w:instrText>
      </w:r>
      <w:r w:rsidR="006836A4">
        <w:rPr>
          <w:lang w:val="en-CA"/>
        </w:rPr>
        <w:fldChar w:fldCharType="separate"/>
      </w:r>
      <w:r w:rsidR="006836A4">
        <w:rPr>
          <w:noProof/>
          <w:lang w:val="en-CA"/>
        </w:rPr>
        <w:t>(Bridge 2009)</w:t>
      </w:r>
      <w:r w:rsidR="006836A4">
        <w:rPr>
          <w:lang w:val="en-CA"/>
        </w:rPr>
        <w:fldChar w:fldCharType="end"/>
      </w:r>
      <w:r w:rsidR="006576A0">
        <w:rPr>
          <w:lang w:val="en-CA"/>
        </w:rPr>
        <w:t xml:space="preserve">. The latter included </w:t>
      </w:r>
      <w:r w:rsidR="008F45A0">
        <w:rPr>
          <w:lang w:val="en-CA"/>
        </w:rPr>
        <w:t>Canada’s bitum</w:t>
      </w:r>
      <w:r w:rsidR="00505F3F">
        <w:rPr>
          <w:lang w:val="en-CA"/>
        </w:rPr>
        <w:t>inous sand</w:t>
      </w:r>
      <w:r w:rsidR="008F45A0">
        <w:rPr>
          <w:lang w:val="en-CA"/>
        </w:rPr>
        <w:t xml:space="preserve"> deposits (tar sands/oil sands)</w:t>
      </w:r>
      <w:r w:rsidR="00E3091E">
        <w:rPr>
          <w:lang w:val="en-CA"/>
        </w:rPr>
        <w:t xml:space="preserve"> </w:t>
      </w:r>
      <w:r w:rsidR="001A3E38">
        <w:rPr>
          <w:lang w:val="en-CA"/>
        </w:rPr>
        <w:t xml:space="preserve">and </w:t>
      </w:r>
      <w:r w:rsidR="00A21168">
        <w:rPr>
          <w:lang w:val="en-CA"/>
        </w:rPr>
        <w:t xml:space="preserve">US </w:t>
      </w:r>
      <w:r w:rsidR="001A3E38">
        <w:rPr>
          <w:lang w:val="en-CA"/>
        </w:rPr>
        <w:t>shale</w:t>
      </w:r>
      <w:r w:rsidR="008F5A60">
        <w:rPr>
          <w:lang w:val="en-CA"/>
        </w:rPr>
        <w:t>-derived</w:t>
      </w:r>
      <w:r w:rsidR="001A3E38">
        <w:rPr>
          <w:lang w:val="en-CA"/>
        </w:rPr>
        <w:t xml:space="preserve"> oil and gas. </w:t>
      </w:r>
      <w:r w:rsidR="00DC20BD">
        <w:rPr>
          <w:lang w:val="en-CA"/>
        </w:rPr>
        <w:t xml:space="preserve">America </w:t>
      </w:r>
      <w:r w:rsidR="005544DD">
        <w:rPr>
          <w:lang w:val="en-CA"/>
        </w:rPr>
        <w:t xml:space="preserve">re-emerged as a </w:t>
      </w:r>
      <w:r w:rsidR="00DC20BD">
        <w:rPr>
          <w:lang w:val="en-CA"/>
        </w:rPr>
        <w:t xml:space="preserve">leading fossil fuel exporter, even as it shed </w:t>
      </w:r>
      <w:r w:rsidR="00336CCB">
        <w:rPr>
          <w:lang w:val="en-CA"/>
        </w:rPr>
        <w:t xml:space="preserve">key </w:t>
      </w:r>
      <w:r w:rsidR="00A21168">
        <w:rPr>
          <w:lang w:val="en-CA"/>
        </w:rPr>
        <w:t xml:space="preserve">manufacturing </w:t>
      </w:r>
      <w:r w:rsidR="00DC20BD">
        <w:rPr>
          <w:lang w:val="en-CA"/>
        </w:rPr>
        <w:t>capacities</w:t>
      </w:r>
      <w:r w:rsidR="007F4252">
        <w:rPr>
          <w:lang w:val="en-CA"/>
        </w:rPr>
        <w:t>; Alberta’s massive</w:t>
      </w:r>
      <w:r w:rsidR="00AC477A">
        <w:rPr>
          <w:lang w:val="en-CA"/>
        </w:rPr>
        <w:t xml:space="preserve"> but low-grade bitumen deposits finally became commercially competitive </w:t>
      </w:r>
      <w:r w:rsidR="00AD548A">
        <w:rPr>
          <w:lang w:val="en-CA"/>
        </w:rPr>
        <w:t xml:space="preserve">sources of synthetic crude oil </w:t>
      </w:r>
      <w:r w:rsidR="00AC477A">
        <w:rPr>
          <w:lang w:val="en-CA"/>
        </w:rPr>
        <w:t>at scale</w:t>
      </w:r>
      <w:r w:rsidR="00354672">
        <w:rPr>
          <w:lang w:val="en-CA"/>
        </w:rPr>
        <w:t xml:space="preserve"> </w:t>
      </w:r>
      <w:r w:rsidR="006836A4">
        <w:rPr>
          <w:lang w:val="en-CA"/>
        </w:rPr>
        <w:fldChar w:fldCharType="begin"/>
      </w:r>
      <w:r w:rsidR="006836A4">
        <w:rPr>
          <w:lang w:val="en-CA"/>
        </w:rPr>
        <w:instrText xml:space="preserve"> ADDIN EN.CITE &lt;EndNote&gt;&lt;Cite&gt;&lt;Author&gt;Shrivastava&lt;/Author&gt;&lt;Year&gt;2015&lt;/Year&gt;&lt;RecNum&gt;8203&lt;/RecNum&gt;&lt;Pages&gt;49-51&lt;/Pages&gt;&lt;DisplayText&gt;(Klare 2013, Shrivastava 2015)&lt;/DisplayText&gt;&lt;record&gt;&lt;rec-number&gt;8203&lt;/rec-number&gt;&lt;foreign-keys&gt;&lt;key app="EN" db-id="z5dtt22fhdrfx0e0vem5afdwrvf0asxzrrx9" timestamp="1627532713"&gt;8203&lt;/key&gt;&lt;/foreign-keys&gt;&lt;ref-type name="Book Section"&gt;5&lt;/ref-type&gt;&lt;contributors&gt;&lt;authors&gt;&lt;author&gt;Meenal Shrivastava&lt;/author&gt;&lt;/authors&gt;&lt;secondary-authors&gt;&lt;author&gt;Meenal Shrivastava&lt;/author&gt;&lt;author&gt;Lorna Stefanick&lt;/author&gt;&lt;/secondary-authors&gt;&lt;/contributors&gt;&lt;titles&gt;&lt;title&gt;Liberal Democracy in Oil-Exporting Countries:  A View from the Perspective of Staples Theory&lt;/title&gt;&lt;secondary-title&gt;Alberta Oil and the Decline of Democracy in Canada&lt;/secondary-title&gt;&lt;alt-title&gt;AODDC&lt;/alt-title&gt;&lt;short-title&gt;Alberta Oil&lt;/short-title&gt;&lt;/titles&gt;&lt;pages&gt;31-67&lt;/pages&gt;&lt;section&gt;1&lt;/section&gt;&lt;dates&gt;&lt;year&gt;2015&lt;/year&gt;&lt;/dates&gt;&lt;pub-location&gt;Athabasca, AB&lt;/pub-location&gt;&lt;publisher&gt;Athabasca University Press&lt;/publisher&gt;&lt;urls&gt;&lt;/urls&gt;&lt;/record&gt;&lt;/Cite&gt;&lt;Cite&gt;&lt;Author&gt;Klare&lt;/Author&gt;&lt;Year&gt;2013&lt;/Year&gt;&lt;RecNum&gt;9194&lt;/RecNum&gt;&lt;record&gt;&lt;rec-number&gt;9194&lt;/rec-number&gt;&lt;foreign-keys&gt;&lt;key app="EN" db-id="z5dtt22fhdrfx0e0vem5afdwrvf0asxzrrx9" timestamp="1762894165"&gt;9194&lt;/key&gt;&lt;/foreign-keys&gt;&lt;ref-type name="Journal Article"&gt;17&lt;/ref-type&gt;&lt;contributors&gt;&lt;authors&gt;&lt;author&gt;Michael T. Klare&lt;/author&gt;&lt;/authors&gt;&lt;/contributors&gt;&lt;titles&gt;&lt;title&gt;The Third Carbon Age: Don’t for a second imagine we’re heading for an era of renewable energy&lt;/title&gt;&lt;secondary-title&gt;The Nation&lt;/secondary-title&gt;&lt;/titles&gt;&lt;periodical&gt;&lt;full-title&gt;The Nation&lt;/full-title&gt;&lt;/periodical&gt;&lt;dates&gt;&lt;year&gt;2013&lt;/year&gt;&lt;pub-dates&gt;&lt;date&gt;August 8&lt;/date&gt;&lt;/pub-dates&gt;&lt;/dates&gt;&lt;urls&gt;&lt;related-urls&gt;&lt;url&gt;https://www.thenation.com/article/archive/third-carbon-age/&lt;/url&gt;&lt;/related-urls&gt;&lt;/urls&gt;&lt;/record&gt;&lt;/Cite&gt;&lt;/EndNote&gt;</w:instrText>
      </w:r>
      <w:r w:rsidR="006836A4">
        <w:rPr>
          <w:lang w:val="en-CA"/>
        </w:rPr>
        <w:fldChar w:fldCharType="separate"/>
      </w:r>
      <w:r w:rsidR="006836A4">
        <w:rPr>
          <w:noProof/>
          <w:lang w:val="en-CA"/>
        </w:rPr>
        <w:t>(Klare 2013, Shrivastava 2015)</w:t>
      </w:r>
      <w:r w:rsidR="006836A4">
        <w:rPr>
          <w:lang w:val="en-CA"/>
        </w:rPr>
        <w:fldChar w:fldCharType="end"/>
      </w:r>
      <w:r w:rsidR="00DC20BD">
        <w:rPr>
          <w:lang w:val="en-CA"/>
        </w:rPr>
        <w:t xml:space="preserve">. </w:t>
      </w:r>
    </w:p>
    <w:p w14:paraId="11506915" w14:textId="1D17248A" w:rsidR="00296D7C" w:rsidRDefault="00DF01EB">
      <w:pPr>
        <w:rPr>
          <w:lang w:val="en-CA"/>
        </w:rPr>
      </w:pPr>
      <w:r>
        <w:rPr>
          <w:lang w:val="en-CA"/>
        </w:rPr>
        <w:t>U</w:t>
      </w:r>
      <w:r w:rsidR="001A3E38">
        <w:rPr>
          <w:lang w:val="en-CA"/>
        </w:rPr>
        <w:t xml:space="preserve">nder mounting scientific evidence and popular consciousness </w:t>
      </w:r>
      <w:r w:rsidR="00E93E9E">
        <w:rPr>
          <w:lang w:val="en-CA"/>
        </w:rPr>
        <w:t xml:space="preserve">about </w:t>
      </w:r>
      <w:r w:rsidR="004B4D3E">
        <w:rPr>
          <w:lang w:val="en-CA"/>
        </w:rPr>
        <w:t xml:space="preserve">anthropogenic </w:t>
      </w:r>
      <w:r w:rsidR="00E93E9E">
        <w:rPr>
          <w:lang w:val="en-CA"/>
        </w:rPr>
        <w:t xml:space="preserve">climate disruption, </w:t>
      </w:r>
      <w:r w:rsidR="00091046">
        <w:rPr>
          <w:lang w:val="en-CA"/>
        </w:rPr>
        <w:t xml:space="preserve">fossil fuel </w:t>
      </w:r>
      <w:r w:rsidR="00B11D9F">
        <w:rPr>
          <w:lang w:val="en-CA"/>
        </w:rPr>
        <w:t xml:space="preserve">expansion </w:t>
      </w:r>
      <w:r w:rsidR="003C6416">
        <w:rPr>
          <w:lang w:val="en-CA"/>
        </w:rPr>
        <w:t xml:space="preserve">also </w:t>
      </w:r>
      <w:r w:rsidR="00B11D9F">
        <w:rPr>
          <w:lang w:val="en-CA"/>
        </w:rPr>
        <w:t xml:space="preserve">became </w:t>
      </w:r>
      <w:r w:rsidR="002818C3">
        <w:rPr>
          <w:lang w:val="en-CA"/>
        </w:rPr>
        <w:t xml:space="preserve">subject to </w:t>
      </w:r>
      <w:r w:rsidR="00DF1848">
        <w:rPr>
          <w:lang w:val="en-CA"/>
        </w:rPr>
        <w:t xml:space="preserve">intense contestation. </w:t>
      </w:r>
      <w:r w:rsidR="00E46CF7">
        <w:rPr>
          <w:lang w:val="en-CA"/>
        </w:rPr>
        <w:t xml:space="preserve">Mounting pressure to exploit </w:t>
      </w:r>
      <w:r w:rsidR="00323062">
        <w:rPr>
          <w:lang w:val="en-CA"/>
        </w:rPr>
        <w:t>new</w:t>
      </w:r>
      <w:r w:rsidR="008D1205">
        <w:rPr>
          <w:lang w:val="en-CA"/>
        </w:rPr>
        <w:t xml:space="preserve"> </w:t>
      </w:r>
      <w:r w:rsidR="00FA2473">
        <w:rPr>
          <w:lang w:val="en-CA"/>
        </w:rPr>
        <w:t xml:space="preserve">deposits </w:t>
      </w:r>
      <w:r w:rsidR="00FA10E6">
        <w:rPr>
          <w:lang w:val="en-CA"/>
        </w:rPr>
        <w:t xml:space="preserve">with greater intensity </w:t>
      </w:r>
      <w:r w:rsidR="004A5923">
        <w:rPr>
          <w:lang w:val="en-CA"/>
        </w:rPr>
        <w:t xml:space="preserve">was received with ambivalence </w:t>
      </w:r>
      <w:r w:rsidR="00E46CF7">
        <w:rPr>
          <w:lang w:val="en-CA"/>
        </w:rPr>
        <w:t xml:space="preserve">in </w:t>
      </w:r>
      <w:r w:rsidR="004A5923">
        <w:rPr>
          <w:lang w:val="en-CA"/>
        </w:rPr>
        <w:t xml:space="preserve">many </w:t>
      </w:r>
      <w:r w:rsidR="00E46CF7">
        <w:rPr>
          <w:lang w:val="en-CA"/>
        </w:rPr>
        <w:t xml:space="preserve">nearby </w:t>
      </w:r>
      <w:r w:rsidR="004A5923">
        <w:rPr>
          <w:lang w:val="en-CA"/>
        </w:rPr>
        <w:t xml:space="preserve">communities. </w:t>
      </w:r>
    </w:p>
    <w:p w14:paraId="2EBC9D7F" w14:textId="7B16BAA3" w:rsidR="00AC5BCE" w:rsidRDefault="006A1685" w:rsidP="00041687">
      <w:pPr>
        <w:rPr>
          <w:lang w:val="en-CA"/>
        </w:rPr>
      </w:pPr>
      <w:r>
        <w:rPr>
          <w:lang w:val="en-CA"/>
        </w:rPr>
        <w:t>H</w:t>
      </w:r>
      <w:r w:rsidR="00F716A7">
        <w:rPr>
          <w:lang w:val="en-CA"/>
        </w:rPr>
        <w:t xml:space="preserve">owever, </w:t>
      </w:r>
      <w:r w:rsidR="002C048E">
        <w:rPr>
          <w:lang w:val="en-CA"/>
        </w:rPr>
        <w:t>l</w:t>
      </w:r>
      <w:r w:rsidR="00884FB7">
        <w:rPr>
          <w:lang w:val="en-CA"/>
        </w:rPr>
        <w:t xml:space="preserve">engthened, transborder commodity chains </w:t>
      </w:r>
      <w:r w:rsidR="00220879">
        <w:rPr>
          <w:lang w:val="en-CA"/>
        </w:rPr>
        <w:t xml:space="preserve">for </w:t>
      </w:r>
      <w:r>
        <w:rPr>
          <w:lang w:val="en-CA"/>
        </w:rPr>
        <w:t xml:space="preserve">liquid fossil fuels </w:t>
      </w:r>
      <w:r w:rsidR="00A64B49">
        <w:rPr>
          <w:lang w:val="en-CA"/>
        </w:rPr>
        <w:t xml:space="preserve">resisted </w:t>
      </w:r>
      <w:r>
        <w:rPr>
          <w:lang w:val="en-CA"/>
        </w:rPr>
        <w:t xml:space="preserve">coordinated </w:t>
      </w:r>
      <w:r w:rsidRPr="006A1685">
        <w:rPr>
          <w:lang w:val="en-CA"/>
        </w:rPr>
        <w:t>targeting</w:t>
      </w:r>
      <w:r>
        <w:rPr>
          <w:b/>
          <w:bCs/>
          <w:lang w:val="en-CA"/>
        </w:rPr>
        <w:t xml:space="preserve"> </w:t>
      </w:r>
      <w:r w:rsidR="00A64B49">
        <w:rPr>
          <w:lang w:val="en-CA"/>
        </w:rPr>
        <w:t>by critics</w:t>
      </w:r>
      <w:r w:rsidR="00884FB7">
        <w:rPr>
          <w:lang w:val="en-CA"/>
        </w:rPr>
        <w:t xml:space="preserve">, in the face of language, state, and cultural </w:t>
      </w:r>
      <w:r w:rsidR="005413BD">
        <w:rPr>
          <w:lang w:val="en-CA"/>
        </w:rPr>
        <w:t xml:space="preserve">divides </w:t>
      </w:r>
      <w:r w:rsidR="006836A4">
        <w:rPr>
          <w:lang w:val="en-CA"/>
        </w:rPr>
        <w:fldChar w:fldCharType="begin"/>
      </w:r>
      <w:r w:rsidR="006836A4">
        <w:rPr>
          <w:lang w:val="en-CA"/>
        </w:rPr>
        <w:instrText xml:space="preserve"> ADDIN EN.CITE &lt;EndNote&gt;&lt;Cite&gt;&lt;Author&gt;Mitchell&lt;/Author&gt;&lt;Year&gt;2011&lt;/Year&gt;&lt;RecNum&gt;2415&lt;/RecNum&gt;&lt;Pages&gt; esp. 43-65&lt;/Pages&gt;&lt;DisplayText&gt;(Mitchell 2011)&lt;/DisplayText&gt;&lt;record&gt;&lt;rec-number&gt;2415&lt;/rec-number&gt;&lt;foreign-keys&gt;&lt;key app="EN" db-id="z5dtt22fhdrfx0e0vem5afdwrvf0asxzrrx9" timestamp="1373322334"&gt;2415&lt;/key&gt;&lt;/foreign-keys&gt;&lt;ref-type name="Book"&gt;6&lt;/ref-type&gt;&lt;contributors&gt;&lt;authors&gt;&lt;author&gt;Timothy Mitchell&lt;/author&gt;&lt;/authors&gt;&lt;/contributors&gt;&lt;titles&gt;&lt;title&gt;Carbon Democracy: Political Power in the Age of Oil &lt;/title&gt;&lt;/titles&gt;&lt;dates&gt;&lt;year&gt;2011&lt;/year&gt;&lt;/dates&gt;&lt;pub-location&gt;London&lt;/pub-location&gt;&lt;publisher&gt;Verso&lt;/publisher&gt;&lt;urls&gt;&lt;/urls&gt;&lt;/record&gt;&lt;/Cite&gt;&lt;/EndNote&gt;</w:instrText>
      </w:r>
      <w:r w:rsidR="006836A4">
        <w:rPr>
          <w:lang w:val="en-CA"/>
        </w:rPr>
        <w:fldChar w:fldCharType="separate"/>
      </w:r>
      <w:r w:rsidR="006836A4">
        <w:rPr>
          <w:noProof/>
          <w:lang w:val="en-CA"/>
        </w:rPr>
        <w:t>(Mitchell 2011)</w:t>
      </w:r>
      <w:r w:rsidR="006836A4">
        <w:rPr>
          <w:lang w:val="en-CA"/>
        </w:rPr>
        <w:fldChar w:fldCharType="end"/>
      </w:r>
      <w:r w:rsidR="00884FB7">
        <w:rPr>
          <w:lang w:val="en-CA"/>
        </w:rPr>
        <w:t xml:space="preserve">. </w:t>
      </w:r>
      <w:r w:rsidR="00886605">
        <w:rPr>
          <w:lang w:val="en-CA"/>
        </w:rPr>
        <w:t>P</w:t>
      </w:r>
      <w:r w:rsidR="00AC5BCE">
        <w:rPr>
          <w:lang w:val="en-CA"/>
        </w:rPr>
        <w:t xml:space="preserve">ipelines are </w:t>
      </w:r>
      <w:r w:rsidR="00886605">
        <w:rPr>
          <w:lang w:val="en-CA"/>
        </w:rPr>
        <w:t xml:space="preserve">also </w:t>
      </w:r>
      <w:r w:rsidR="00AC5BCE">
        <w:rPr>
          <w:lang w:val="en-CA"/>
        </w:rPr>
        <w:t>less vulnerable to safe, reversible interruption than road or train transport</w:t>
      </w:r>
      <w:r w:rsidR="00886605">
        <w:rPr>
          <w:lang w:val="en-CA"/>
        </w:rPr>
        <w:t>, especially of solids</w:t>
      </w:r>
      <w:r w:rsidR="00AC5BCE">
        <w:rPr>
          <w:lang w:val="en-CA"/>
        </w:rPr>
        <w:t xml:space="preserve">, proposed corridors were often more vulnerable to such intervention strategies than existing ones </w:t>
      </w:r>
      <w:r w:rsidR="006836A4">
        <w:rPr>
          <w:lang w:val="en-CA"/>
        </w:rPr>
        <w:fldChar w:fldCharType="begin"/>
      </w:r>
      <w:r w:rsidR="006836A4">
        <w:rPr>
          <w:lang w:val="en-CA"/>
        </w:rPr>
        <w:instrText xml:space="preserve"> ADDIN EN.CITE &lt;EndNote&gt;&lt;Cite&gt;&lt;Author&gt;Lawson&lt;/Author&gt;&lt;Year&gt;2021&lt;/Year&gt;&lt;RecNum&gt;9199&lt;/RecNum&gt;&lt;Pages&gt; 78-81&lt;/Pages&gt;&lt;DisplayText&gt;(Lawson 2021)&lt;/DisplayText&gt;&lt;record&gt;&lt;rec-number&gt;9199&lt;/rec-number&gt;&lt;foreign-keys&gt;&lt;key app="EN" db-id="z5dtt22fhdrfx0e0vem5afdwrvf0asxzrrx9" timestamp="1763164756"&gt;9199&lt;/key&gt;&lt;/foreign-keys&gt;&lt;ref-type name="Book Section"&gt;5&lt;/ref-type&gt;&lt;contributors&gt;&lt;authors&gt;&lt;author&gt;James Lawson&lt;/author&gt;&lt;/authors&gt;&lt;secondary-authors&gt;&lt;author&gt;William K. Carroll&lt;/author&gt;&lt;/secondary-authors&gt;&lt;/contributors&gt;&lt;titles&gt;&lt;title&gt;Lines of Work, Corridors of Power: Extraction, Obstruction, and Counter-obstruction along Fossil Fuel Production Networks&lt;/title&gt;&lt;secondary-title&gt;Regimes of Obstruction: How Corporate Power Blocks Energy Democracy&lt;/secondary-title&gt;&lt;/titles&gt;&lt;pages&gt;61-90&lt;/pages&gt;&lt;dates&gt;&lt;year&gt;2021&lt;/year&gt;&lt;/dates&gt;&lt;pub-location&gt;Athabasca, AB&lt;/pub-location&gt;&lt;publisher&gt;Athabasca University&lt;/publisher&gt;&lt;urls&gt;&lt;/urls&gt;&lt;/record&gt;&lt;/Cite&gt;&lt;/EndNote&gt;</w:instrText>
      </w:r>
      <w:r w:rsidR="006836A4">
        <w:rPr>
          <w:lang w:val="en-CA"/>
        </w:rPr>
        <w:fldChar w:fldCharType="separate"/>
      </w:r>
      <w:r w:rsidR="006836A4">
        <w:rPr>
          <w:noProof/>
          <w:lang w:val="en-CA"/>
        </w:rPr>
        <w:t>(Lawson 2021)</w:t>
      </w:r>
      <w:r w:rsidR="006836A4">
        <w:rPr>
          <w:lang w:val="en-CA"/>
        </w:rPr>
        <w:fldChar w:fldCharType="end"/>
      </w:r>
      <w:r w:rsidR="00AC5BCE">
        <w:rPr>
          <w:lang w:val="en-CA"/>
        </w:rPr>
        <w:t xml:space="preserve">. </w:t>
      </w:r>
    </w:p>
    <w:p w14:paraId="5B22E798" w14:textId="5B129EC0" w:rsidR="00041687" w:rsidRDefault="003C6416" w:rsidP="00041687">
      <w:pPr>
        <w:rPr>
          <w:lang w:val="en-CA"/>
        </w:rPr>
      </w:pPr>
      <w:r>
        <w:rPr>
          <w:lang w:val="en-CA"/>
        </w:rPr>
        <w:t>However, t</w:t>
      </w:r>
      <w:r w:rsidR="00CD59EC">
        <w:rPr>
          <w:lang w:val="en-CA"/>
        </w:rPr>
        <w:t>he lengthen</w:t>
      </w:r>
      <w:r w:rsidR="00351FAE">
        <w:rPr>
          <w:lang w:val="en-CA"/>
        </w:rPr>
        <w:t xml:space="preserve">ed and proliferating </w:t>
      </w:r>
      <w:r w:rsidR="00CD59EC">
        <w:rPr>
          <w:lang w:val="en-CA"/>
        </w:rPr>
        <w:t>resource supply chains</w:t>
      </w:r>
      <w:r w:rsidR="00C0472F">
        <w:rPr>
          <w:lang w:val="en-CA"/>
        </w:rPr>
        <w:t xml:space="preserve"> </w:t>
      </w:r>
      <w:r w:rsidR="00A728D5">
        <w:rPr>
          <w:lang w:val="en-CA"/>
        </w:rPr>
        <w:t xml:space="preserve">made </w:t>
      </w:r>
      <w:r w:rsidR="004B6700">
        <w:rPr>
          <w:lang w:val="en-CA"/>
        </w:rPr>
        <w:t xml:space="preserve">the burgeoning </w:t>
      </w:r>
      <w:r w:rsidR="00763FE9">
        <w:rPr>
          <w:lang w:val="en-CA"/>
        </w:rPr>
        <w:t xml:space="preserve">extractive </w:t>
      </w:r>
      <w:r w:rsidR="00A728D5">
        <w:rPr>
          <w:lang w:val="en-CA"/>
        </w:rPr>
        <w:t>project</w:t>
      </w:r>
      <w:r w:rsidR="00351FAE">
        <w:rPr>
          <w:lang w:val="en-CA"/>
        </w:rPr>
        <w:t xml:space="preserve"> proposal</w:t>
      </w:r>
      <w:r w:rsidR="00A728D5">
        <w:rPr>
          <w:lang w:val="en-CA"/>
        </w:rPr>
        <w:t xml:space="preserve">s more vulnerable to </w:t>
      </w:r>
      <w:r w:rsidR="00A728D5" w:rsidRPr="003A4FC5">
        <w:rPr>
          <w:b/>
          <w:bCs/>
          <w:lang w:val="en-CA"/>
        </w:rPr>
        <w:t xml:space="preserve">point-based </w:t>
      </w:r>
      <w:r w:rsidR="005A625F">
        <w:rPr>
          <w:b/>
          <w:bCs/>
          <w:lang w:val="en-CA"/>
        </w:rPr>
        <w:t xml:space="preserve">direct-action </w:t>
      </w:r>
      <w:r w:rsidR="00A728D5" w:rsidRPr="003A4FC5">
        <w:rPr>
          <w:b/>
          <w:bCs/>
          <w:lang w:val="en-CA"/>
        </w:rPr>
        <w:t>interventions</w:t>
      </w:r>
      <w:r w:rsidR="00A728D5">
        <w:rPr>
          <w:lang w:val="en-CA"/>
        </w:rPr>
        <w:t xml:space="preserve"> </w:t>
      </w:r>
      <w:r w:rsidR="00345E4E">
        <w:rPr>
          <w:lang w:val="en-CA"/>
        </w:rPr>
        <w:t xml:space="preserve">along </w:t>
      </w:r>
      <w:r w:rsidR="00A64B49">
        <w:rPr>
          <w:lang w:val="en-CA"/>
        </w:rPr>
        <w:t xml:space="preserve">real and potential </w:t>
      </w:r>
      <w:r w:rsidR="007A7E08">
        <w:rPr>
          <w:lang w:val="en-CA"/>
        </w:rPr>
        <w:t xml:space="preserve">resource </w:t>
      </w:r>
      <w:r w:rsidR="00592E9F">
        <w:rPr>
          <w:lang w:val="en-CA"/>
        </w:rPr>
        <w:t xml:space="preserve">transportation corridors. </w:t>
      </w:r>
      <w:r w:rsidR="00F13D42">
        <w:rPr>
          <w:lang w:val="en-CA"/>
        </w:rPr>
        <w:t xml:space="preserve">Many corridors </w:t>
      </w:r>
      <w:r w:rsidR="001A0E82">
        <w:rPr>
          <w:lang w:val="en-CA"/>
        </w:rPr>
        <w:t xml:space="preserve">ran </w:t>
      </w:r>
      <w:r w:rsidR="00F13D42">
        <w:rPr>
          <w:lang w:val="en-CA"/>
        </w:rPr>
        <w:t>through areas</w:t>
      </w:r>
      <w:r w:rsidR="00D21D35">
        <w:rPr>
          <w:lang w:val="en-CA"/>
        </w:rPr>
        <w:t xml:space="preserve"> that were remote</w:t>
      </w:r>
      <w:r w:rsidR="00F13D42">
        <w:rPr>
          <w:lang w:val="en-CA"/>
        </w:rPr>
        <w:t>, relative to existing state and corporate centres, secondary settlements</w:t>
      </w:r>
      <w:r w:rsidR="00D21D35">
        <w:rPr>
          <w:lang w:val="en-CA"/>
        </w:rPr>
        <w:t>,</w:t>
      </w:r>
      <w:r w:rsidR="00F13D42">
        <w:rPr>
          <w:lang w:val="en-CA"/>
        </w:rPr>
        <w:t xml:space="preserve"> and </w:t>
      </w:r>
      <w:r w:rsidR="00DE2A63">
        <w:rPr>
          <w:lang w:val="en-CA"/>
        </w:rPr>
        <w:t>transport</w:t>
      </w:r>
      <w:r w:rsidR="007A413A">
        <w:rPr>
          <w:lang w:val="en-CA"/>
        </w:rPr>
        <w:t>ation</w:t>
      </w:r>
      <w:r w:rsidR="00DE2A63">
        <w:rPr>
          <w:lang w:val="en-CA"/>
        </w:rPr>
        <w:t xml:space="preserve"> </w:t>
      </w:r>
      <w:r w:rsidR="00F13D42">
        <w:rPr>
          <w:lang w:val="en-CA"/>
        </w:rPr>
        <w:t>corridors</w:t>
      </w:r>
      <w:r w:rsidR="001A0E82">
        <w:rPr>
          <w:lang w:val="en-CA"/>
        </w:rPr>
        <w:t>.</w:t>
      </w:r>
      <w:r w:rsidR="00F13D42">
        <w:rPr>
          <w:lang w:val="en-CA"/>
        </w:rPr>
        <w:t xml:space="preserve"> </w:t>
      </w:r>
      <w:r w:rsidR="00E24E5C">
        <w:rPr>
          <w:lang w:val="en-CA"/>
        </w:rPr>
        <w:t xml:space="preserve">In </w:t>
      </w:r>
      <w:r w:rsidR="00A64B49">
        <w:rPr>
          <w:lang w:val="en-CA"/>
        </w:rPr>
        <w:t xml:space="preserve">the </w:t>
      </w:r>
      <w:r w:rsidR="00E24E5C">
        <w:rPr>
          <w:lang w:val="en-CA"/>
        </w:rPr>
        <w:t>early stages</w:t>
      </w:r>
      <w:r w:rsidR="00A64B49">
        <w:rPr>
          <w:lang w:val="en-CA"/>
        </w:rPr>
        <w:t xml:space="preserve"> of many projects</w:t>
      </w:r>
      <w:r w:rsidR="00E24E5C">
        <w:rPr>
          <w:lang w:val="en-CA"/>
        </w:rPr>
        <w:t xml:space="preserve">, few corridors </w:t>
      </w:r>
      <w:r w:rsidR="008A3EDD">
        <w:rPr>
          <w:lang w:val="en-CA"/>
        </w:rPr>
        <w:t xml:space="preserve">led </w:t>
      </w:r>
      <w:r w:rsidR="00E24E5C">
        <w:rPr>
          <w:lang w:val="en-CA"/>
        </w:rPr>
        <w:t>in and out</w:t>
      </w:r>
      <w:r w:rsidR="008A3EDD">
        <w:rPr>
          <w:lang w:val="en-CA"/>
        </w:rPr>
        <w:t xml:space="preserve">. </w:t>
      </w:r>
      <w:r w:rsidR="001A0E82">
        <w:rPr>
          <w:lang w:val="en-CA"/>
        </w:rPr>
        <w:t xml:space="preserve">This </w:t>
      </w:r>
      <w:r w:rsidR="00D40585">
        <w:rPr>
          <w:lang w:val="en-CA"/>
        </w:rPr>
        <w:t xml:space="preserve">hampered the </w:t>
      </w:r>
      <w:r w:rsidR="001A0E82">
        <w:rPr>
          <w:lang w:val="en-CA"/>
        </w:rPr>
        <w:t xml:space="preserve">projection of </w:t>
      </w:r>
      <w:r w:rsidR="00F13D42">
        <w:rPr>
          <w:lang w:val="en-CA"/>
        </w:rPr>
        <w:t xml:space="preserve">institutional authority and capacity to </w:t>
      </w:r>
      <w:r w:rsidR="001A0E82">
        <w:rPr>
          <w:lang w:val="en-CA"/>
        </w:rPr>
        <w:t xml:space="preserve">these </w:t>
      </w:r>
      <w:r w:rsidR="00F13D42">
        <w:rPr>
          <w:lang w:val="en-CA"/>
        </w:rPr>
        <w:t xml:space="preserve">resource </w:t>
      </w:r>
      <w:r w:rsidR="001A0E82">
        <w:rPr>
          <w:lang w:val="en-CA"/>
        </w:rPr>
        <w:t>corridors</w:t>
      </w:r>
      <w:r w:rsidR="00F13D42">
        <w:rPr>
          <w:lang w:val="en-CA"/>
        </w:rPr>
        <w:t xml:space="preserve">. </w:t>
      </w:r>
      <w:r w:rsidR="00755480">
        <w:rPr>
          <w:lang w:val="en-CA"/>
        </w:rPr>
        <w:t>It also meant that a</w:t>
      </w:r>
      <w:r w:rsidR="00F13D42">
        <w:rPr>
          <w:lang w:val="en-CA"/>
        </w:rPr>
        <w:t xml:space="preserve"> “barricade” erected along </w:t>
      </w:r>
      <w:r w:rsidR="00755480">
        <w:rPr>
          <w:lang w:val="en-CA"/>
        </w:rPr>
        <w:t xml:space="preserve">one or two </w:t>
      </w:r>
      <w:r w:rsidR="00F13D42">
        <w:rPr>
          <w:lang w:val="en-CA"/>
        </w:rPr>
        <w:t>strategic corridor</w:t>
      </w:r>
      <w:r w:rsidR="00755480">
        <w:rPr>
          <w:lang w:val="en-CA"/>
        </w:rPr>
        <w:t>s</w:t>
      </w:r>
      <w:r w:rsidR="00F13D42">
        <w:rPr>
          <w:lang w:val="en-CA"/>
        </w:rPr>
        <w:t xml:space="preserve"> at a single point could operate </w:t>
      </w:r>
      <w:r w:rsidR="00700198">
        <w:rPr>
          <w:lang w:val="en-CA"/>
        </w:rPr>
        <w:t xml:space="preserve">virtually </w:t>
      </w:r>
      <w:r w:rsidR="00F13D42">
        <w:rPr>
          <w:lang w:val="en-CA"/>
        </w:rPr>
        <w:t>as an encircling siege operation</w:t>
      </w:r>
      <w:r w:rsidR="005711A0">
        <w:rPr>
          <w:lang w:val="en-CA"/>
        </w:rPr>
        <w:t>,</w:t>
      </w:r>
      <w:r w:rsidR="00F13D42">
        <w:rPr>
          <w:lang w:val="en-CA"/>
        </w:rPr>
        <w:t xml:space="preserve"> or (as common usage had it) </w:t>
      </w:r>
      <w:r w:rsidR="00567BB0">
        <w:rPr>
          <w:lang w:val="en-CA"/>
        </w:rPr>
        <w:t xml:space="preserve">as </w:t>
      </w:r>
      <w:r w:rsidR="00F13D42">
        <w:rPr>
          <w:lang w:val="en-CA"/>
        </w:rPr>
        <w:t xml:space="preserve">a “blockade”. </w:t>
      </w:r>
    </w:p>
    <w:p w14:paraId="35856B5D" w14:textId="5E3C7A74" w:rsidR="00CC0D65" w:rsidRDefault="00B838F5">
      <w:pPr>
        <w:rPr>
          <w:lang w:val="en-CA"/>
        </w:rPr>
      </w:pPr>
      <w:r>
        <w:rPr>
          <w:lang w:val="en-CA"/>
        </w:rPr>
        <w:t xml:space="preserve">Where Indigenous and other local communities in </w:t>
      </w:r>
      <w:r w:rsidR="00431DDE">
        <w:rPr>
          <w:lang w:val="en-CA"/>
        </w:rPr>
        <w:t xml:space="preserve">such </w:t>
      </w:r>
      <w:r>
        <w:rPr>
          <w:lang w:val="en-CA"/>
        </w:rPr>
        <w:t xml:space="preserve">regions </w:t>
      </w:r>
      <w:r w:rsidR="00A21E6F">
        <w:rPr>
          <w:lang w:val="en-CA"/>
        </w:rPr>
        <w:t xml:space="preserve">sought to resist new extractive corridors or </w:t>
      </w:r>
      <w:r w:rsidR="00431DDE">
        <w:rPr>
          <w:lang w:val="en-CA"/>
        </w:rPr>
        <w:t>enclaves</w:t>
      </w:r>
      <w:r w:rsidR="00A21E6F">
        <w:rPr>
          <w:lang w:val="en-CA"/>
        </w:rPr>
        <w:t xml:space="preserve">, </w:t>
      </w:r>
      <w:r w:rsidR="00C83CBC">
        <w:rPr>
          <w:lang w:val="en-CA"/>
        </w:rPr>
        <w:t xml:space="preserve">their </w:t>
      </w:r>
      <w:r w:rsidR="00DD12B6">
        <w:rPr>
          <w:lang w:val="en-CA"/>
        </w:rPr>
        <w:t xml:space="preserve">own </w:t>
      </w:r>
      <w:r w:rsidR="00105E37">
        <w:rPr>
          <w:lang w:val="en-CA"/>
        </w:rPr>
        <w:t xml:space="preserve">modes of living on the land could </w:t>
      </w:r>
      <w:r w:rsidR="00336104">
        <w:rPr>
          <w:lang w:val="en-CA"/>
        </w:rPr>
        <w:t xml:space="preserve">sometimes </w:t>
      </w:r>
      <w:r w:rsidR="00105E37">
        <w:rPr>
          <w:lang w:val="en-CA"/>
        </w:rPr>
        <w:t xml:space="preserve">be mobilized </w:t>
      </w:r>
      <w:r w:rsidR="00875EAF">
        <w:rPr>
          <w:lang w:val="en-CA"/>
        </w:rPr>
        <w:t xml:space="preserve">in ways </w:t>
      </w:r>
      <w:r w:rsidR="00105E37">
        <w:rPr>
          <w:lang w:val="en-CA"/>
        </w:rPr>
        <w:t xml:space="preserve">that state </w:t>
      </w:r>
      <w:r w:rsidR="006A10A9">
        <w:rPr>
          <w:lang w:val="en-CA"/>
        </w:rPr>
        <w:t xml:space="preserve">law enforcement </w:t>
      </w:r>
      <w:r w:rsidR="00105E37">
        <w:rPr>
          <w:lang w:val="en-CA"/>
        </w:rPr>
        <w:t>and corporation</w:t>
      </w:r>
      <w:r w:rsidR="00A42A05">
        <w:rPr>
          <w:lang w:val="en-CA"/>
        </w:rPr>
        <w:t>s</w:t>
      </w:r>
      <w:r w:rsidR="00105E37">
        <w:rPr>
          <w:lang w:val="en-CA"/>
        </w:rPr>
        <w:t xml:space="preserve"> were poorly placed to </w:t>
      </w:r>
      <w:r w:rsidR="00A42A05">
        <w:rPr>
          <w:lang w:val="en-CA"/>
        </w:rPr>
        <w:t>counter</w:t>
      </w:r>
      <w:r w:rsidR="00105E37">
        <w:rPr>
          <w:lang w:val="en-CA"/>
        </w:rPr>
        <w:t>.</w:t>
      </w:r>
      <w:r w:rsidR="00336104">
        <w:rPr>
          <w:lang w:val="en-CA"/>
        </w:rPr>
        <w:t xml:space="preserve"> </w:t>
      </w:r>
      <w:r w:rsidR="00C83CBC">
        <w:rPr>
          <w:lang w:val="en-CA"/>
        </w:rPr>
        <w:t xml:space="preserve">Examples </w:t>
      </w:r>
      <w:r w:rsidR="00336104">
        <w:rPr>
          <w:lang w:val="en-CA"/>
        </w:rPr>
        <w:t>included seasonal rounds for subsistence hunting, gathering, and sometimes agriculture</w:t>
      </w:r>
      <w:r w:rsidR="008E09C0">
        <w:rPr>
          <w:lang w:val="en-CA"/>
        </w:rPr>
        <w:t>, the routes for which could sometimes serve as counter-corridors to impose and supply the barricade/blockade strategies mentioned above</w:t>
      </w:r>
      <w:r w:rsidR="006A10A9">
        <w:rPr>
          <w:lang w:val="en-CA"/>
        </w:rPr>
        <w:t xml:space="preserve"> </w:t>
      </w:r>
      <w:r w:rsidR="006836A4">
        <w:rPr>
          <w:lang w:val="en-CA"/>
        </w:rPr>
        <w:fldChar w:fldCharType="begin">
          <w:fldData xml:space="preserve">PEVuZE5vdGU+PENpdGU+PEF1dGhvcj5MYXdzb248L0F1dGhvcj48WWVhcj4xOTk4PC9ZZWFyPjxS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</w:fldData>
        </w:fldChar>
      </w:r>
      <w:r w:rsidR="006836A4">
        <w:rPr>
          <w:lang w:val="en-CA"/>
        </w:rPr>
        <w:instrText xml:space="preserve"> ADDIN EN.CITE </w:instrText>
      </w:r>
      <w:r w:rsidR="006836A4">
        <w:rPr>
          <w:lang w:val="en-CA"/>
        </w:rPr>
        <w:fldChar w:fldCharType="begin">
          <w:fldData xml:space="preserve">PEVuZE5vdGU+PENpdGU+PEF1dGhvcj5MYXdzb248L0F1dGhvcj48WWVhcj4xOTk4PC9ZZWFyPjxS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see, for example, Macdonald 1985, Lawson 1998, Achtenberg 2013, McNeish 2013)</w:t>
      </w:r>
      <w:r w:rsidR="006836A4">
        <w:rPr>
          <w:lang w:val="en-CA"/>
        </w:rPr>
        <w:fldChar w:fldCharType="end"/>
      </w:r>
      <w:r w:rsidR="00336104">
        <w:rPr>
          <w:lang w:val="en-CA"/>
        </w:rPr>
        <w:t>.</w:t>
      </w:r>
    </w:p>
    <w:p w14:paraId="69375700" w14:textId="77165FE0" w:rsidR="00DF4BE5" w:rsidRDefault="00DA5A1E">
      <w:pPr>
        <w:rPr>
          <w:lang w:val="en-CA"/>
        </w:rPr>
      </w:pPr>
      <w:r>
        <w:rPr>
          <w:lang w:val="en-CA"/>
        </w:rPr>
        <w:lastRenderedPageBreak/>
        <w:t xml:space="preserve">Where state </w:t>
      </w:r>
      <w:r w:rsidR="00CF0569">
        <w:rPr>
          <w:lang w:val="en-CA"/>
        </w:rPr>
        <w:t xml:space="preserve">coercive </w:t>
      </w:r>
      <w:r>
        <w:rPr>
          <w:lang w:val="en-CA"/>
        </w:rPr>
        <w:t>authority</w:t>
      </w:r>
      <w:r w:rsidR="00CE27C2">
        <w:rPr>
          <w:lang w:val="en-CA"/>
        </w:rPr>
        <w:t xml:space="preserve"> still enjoyed general legitimacy</w:t>
      </w:r>
      <w:r>
        <w:rPr>
          <w:lang w:val="en-CA"/>
        </w:rPr>
        <w:t>, c</w:t>
      </w:r>
      <w:r w:rsidR="002166D7">
        <w:rPr>
          <w:lang w:val="en-CA"/>
        </w:rPr>
        <w:t xml:space="preserve">orporate </w:t>
      </w:r>
      <w:r w:rsidR="008C7AF7">
        <w:rPr>
          <w:lang w:val="en-CA"/>
        </w:rPr>
        <w:t xml:space="preserve">governance institutions lacked </w:t>
      </w:r>
      <w:r>
        <w:rPr>
          <w:lang w:val="en-CA"/>
        </w:rPr>
        <w:t xml:space="preserve">independent </w:t>
      </w:r>
      <w:r w:rsidR="008C7AF7">
        <w:rPr>
          <w:lang w:val="en-CA"/>
        </w:rPr>
        <w:t xml:space="preserve">coercive capacity to </w:t>
      </w:r>
      <w:r w:rsidR="00170F73">
        <w:rPr>
          <w:lang w:val="en-CA"/>
        </w:rPr>
        <w:t xml:space="preserve">impose their </w:t>
      </w:r>
      <w:r w:rsidR="00CE27C2">
        <w:rPr>
          <w:lang w:val="en-CA"/>
        </w:rPr>
        <w:t xml:space="preserve">own </w:t>
      </w:r>
      <w:r w:rsidR="00170F73">
        <w:rPr>
          <w:lang w:val="en-CA"/>
        </w:rPr>
        <w:t>will</w:t>
      </w:r>
      <w:r w:rsidR="00B72B48">
        <w:rPr>
          <w:lang w:val="en-CA"/>
        </w:rPr>
        <w:t xml:space="preserve"> and disrupt these interventions</w:t>
      </w:r>
      <w:r w:rsidR="008C741D">
        <w:rPr>
          <w:lang w:val="en-CA"/>
        </w:rPr>
        <w:t xml:space="preserve">. </w:t>
      </w:r>
      <w:r w:rsidR="00926CA4">
        <w:rPr>
          <w:lang w:val="en-CA"/>
        </w:rPr>
        <w:t>S</w:t>
      </w:r>
      <w:r w:rsidR="003F7A44">
        <w:rPr>
          <w:lang w:val="en-CA"/>
        </w:rPr>
        <w:t>o long as opposition protest remained peaceful</w:t>
      </w:r>
      <w:r w:rsidR="00A157EA">
        <w:rPr>
          <w:lang w:val="en-CA"/>
        </w:rPr>
        <w:t xml:space="preserve"> and enjoyed wider </w:t>
      </w:r>
      <w:r w:rsidR="00DD12B6">
        <w:rPr>
          <w:lang w:val="en-CA"/>
        </w:rPr>
        <w:t xml:space="preserve">political or legal </w:t>
      </w:r>
      <w:r w:rsidR="00A157EA">
        <w:rPr>
          <w:lang w:val="en-CA"/>
        </w:rPr>
        <w:t>support</w:t>
      </w:r>
      <w:r w:rsidR="000D7854">
        <w:rPr>
          <w:lang w:val="en-CA"/>
        </w:rPr>
        <w:t xml:space="preserve"> that governing coalitions</w:t>
      </w:r>
      <w:r w:rsidR="0026699A">
        <w:rPr>
          <w:lang w:val="en-CA"/>
        </w:rPr>
        <w:t xml:space="preserve"> respected, </w:t>
      </w:r>
      <w:r w:rsidR="00943E66">
        <w:rPr>
          <w:lang w:val="en-CA"/>
        </w:rPr>
        <w:t xml:space="preserve">and especially where military </w:t>
      </w:r>
      <w:r w:rsidR="004517C5">
        <w:rPr>
          <w:lang w:val="en-CA"/>
        </w:rPr>
        <w:t xml:space="preserve">and policing </w:t>
      </w:r>
      <w:r w:rsidR="00943E66">
        <w:rPr>
          <w:lang w:val="en-CA"/>
        </w:rPr>
        <w:t xml:space="preserve">authority or capacity was restricted, </w:t>
      </w:r>
      <w:r w:rsidR="0026699A">
        <w:rPr>
          <w:lang w:val="en-CA"/>
        </w:rPr>
        <w:t xml:space="preserve">corporations </w:t>
      </w:r>
      <w:r w:rsidR="00B72B48">
        <w:rPr>
          <w:lang w:val="en-CA"/>
        </w:rPr>
        <w:t xml:space="preserve">in such situations also </w:t>
      </w:r>
      <w:r w:rsidR="0026699A">
        <w:rPr>
          <w:lang w:val="en-CA"/>
        </w:rPr>
        <w:t xml:space="preserve">struggled to </w:t>
      </w:r>
      <w:r w:rsidR="002123FB">
        <w:rPr>
          <w:lang w:val="en-CA"/>
        </w:rPr>
        <w:t xml:space="preserve">make </w:t>
      </w:r>
      <w:r w:rsidR="0026699A">
        <w:rPr>
          <w:lang w:val="en-CA"/>
        </w:rPr>
        <w:t>reliable claims on state enforcement capacit</w:t>
      </w:r>
      <w:r w:rsidR="002123FB">
        <w:rPr>
          <w:lang w:val="en-CA"/>
        </w:rPr>
        <w:t>y</w:t>
      </w:r>
      <w:r w:rsidR="00046646">
        <w:rPr>
          <w:lang w:val="en-CA"/>
        </w:rPr>
        <w:t>.</w:t>
      </w:r>
      <w:r w:rsidR="003F7A44">
        <w:rPr>
          <w:lang w:val="en-CA"/>
        </w:rPr>
        <w:t xml:space="preserve"> </w:t>
      </w:r>
      <w:r w:rsidR="00F073F1">
        <w:rPr>
          <w:lang w:val="en-CA"/>
        </w:rPr>
        <w:t xml:space="preserve">Yet at the same time, frontier conditions combined with neoliberal austerity measures that limited state responses at blockade sites. </w:t>
      </w:r>
      <w:r w:rsidR="006836A4">
        <w:rPr>
          <w:lang w:val="en-CA"/>
        </w:rPr>
        <w:fldChar w:fldCharType="begin"/>
      </w:r>
      <w:r w:rsidR="006836A4">
        <w:rPr>
          <w:lang w:val="en-CA"/>
        </w:rPr>
        <w:instrText xml:space="preserve"> ADDIN EN.CITE &lt;EndNote&gt;&lt;Cite&gt;&lt;Author&gt;Garcia Linera&lt;/Author&gt;&lt;Year&gt;2012&lt;/Year&gt;&lt;RecNum&gt;3422&lt;/RecNum&gt;&lt;Prefix&gt;For an otherwise progressive expression of government frustration`, see &lt;/Prefix&gt;&lt;DisplayText&gt;(For an otherwise progressive expression of government frustration, see Garcia Linera 2012)&lt;/DisplayText&gt;&lt;record&gt;&lt;rec-number&gt;3422&lt;/rec-number&gt;&lt;foreign-keys&gt;&lt;key app="EN" db-id="z5dtt22fhdrfx0e0vem5afdwrvf0asxzrrx9" timestamp="1627532053"&gt;3422&lt;/key&gt;&lt;/foreign-keys&gt;&lt;ref-type name="Journal Article"&gt;17&lt;/ref-type&gt;&lt;contributors&gt;&lt;authors&gt;&lt;author&gt;Garcia Linera, Alvaro&lt;/author&gt;&lt;/authors&gt;&lt;/contributors&gt;&lt;titles&gt;&lt;title&gt;Geopolitics of the Amazon: Patrimonial-Hacendado power and capitalist accumulation, translated by Richard Fidler&lt;/title&gt;&lt;secondary-title&gt;Links International Journal of Socialist Renewal&lt;/secondary-title&gt;&lt;/titles&gt;&lt;periodical&gt;&lt;full-title&gt;Links International Journal of Socialist Renewal&lt;/full-title&gt;&lt;/periodical&gt;&lt;keywords&gt;&lt;keyword&gt;Bolivia&lt;/keyword&gt;&lt;/keywords&gt;&lt;dates&gt;&lt;year&gt;2012&lt;/year&gt;&lt;pub-dates&gt;&lt;date&gt;December&lt;/date&gt;&lt;/pub-dates&gt;&lt;/dates&gt;&lt;urls&gt;&lt;related-urls&gt;&lt;url&gt;http://links.org.au/node/3152&lt;/url&gt;&lt;/related-urls&gt;&lt;/urls&gt;&lt;access-date&gt;April 4, 2014&lt;/access-date&gt;&lt;/record&gt;&lt;/Cite&gt;&lt;/EndNote&gt;</w:instrText>
      </w:r>
      <w:r w:rsidR="006836A4">
        <w:rPr>
          <w:lang w:val="en-CA"/>
        </w:rPr>
        <w:fldChar w:fldCharType="separate"/>
      </w:r>
      <w:r w:rsidR="006836A4">
        <w:rPr>
          <w:noProof/>
          <w:lang w:val="en-CA"/>
        </w:rPr>
        <w:t>(For an otherwise progressive expression of government frustration, see Garcia Linera 2012)</w:t>
      </w:r>
      <w:r w:rsidR="006836A4">
        <w:rPr>
          <w:lang w:val="en-CA"/>
        </w:rPr>
        <w:fldChar w:fldCharType="end"/>
      </w:r>
      <w:r w:rsidR="008F59EA">
        <w:rPr>
          <w:lang w:val="en-CA"/>
        </w:rPr>
        <w:t xml:space="preserve">. </w:t>
      </w:r>
    </w:p>
    <w:p w14:paraId="78CCA38F" w14:textId="481DAE2D" w:rsidR="00D501F1" w:rsidRDefault="005C0F10">
      <w:pPr>
        <w:rPr>
          <w:lang w:val="en-CA"/>
        </w:rPr>
      </w:pPr>
      <w:r>
        <w:rPr>
          <w:lang w:val="en-CA"/>
        </w:rPr>
        <w:t>Consequently</w:t>
      </w:r>
      <w:r w:rsidR="008F59EA">
        <w:rPr>
          <w:lang w:val="en-CA"/>
        </w:rPr>
        <w:t xml:space="preserve">, </w:t>
      </w:r>
      <w:r w:rsidR="00BB2971">
        <w:rPr>
          <w:lang w:val="en-CA"/>
        </w:rPr>
        <w:t>l</w:t>
      </w:r>
      <w:r w:rsidR="00914E4D">
        <w:rPr>
          <w:lang w:val="en-CA"/>
        </w:rPr>
        <w:t xml:space="preserve">ocal communities were often </w:t>
      </w:r>
      <w:r w:rsidR="00DF4BE5">
        <w:rPr>
          <w:lang w:val="en-CA"/>
        </w:rPr>
        <w:t>surprisingly well-</w:t>
      </w:r>
      <w:r w:rsidR="00914E4D">
        <w:rPr>
          <w:lang w:val="en-CA"/>
        </w:rPr>
        <w:t xml:space="preserve">placed to </w:t>
      </w:r>
      <w:r w:rsidR="00CF0569">
        <w:rPr>
          <w:lang w:val="en-CA"/>
        </w:rPr>
        <w:t xml:space="preserve">frustrate </w:t>
      </w:r>
      <w:r>
        <w:rPr>
          <w:lang w:val="en-CA"/>
        </w:rPr>
        <w:t xml:space="preserve">proposed </w:t>
      </w:r>
      <w:r w:rsidR="009850CB">
        <w:rPr>
          <w:lang w:val="en-CA"/>
        </w:rPr>
        <w:t>supply lines</w:t>
      </w:r>
      <w:r w:rsidR="003B474E">
        <w:rPr>
          <w:lang w:val="en-CA"/>
        </w:rPr>
        <w:t xml:space="preserve">, and </w:t>
      </w:r>
      <w:r w:rsidR="00EA7B9D">
        <w:rPr>
          <w:lang w:val="en-CA"/>
        </w:rPr>
        <w:t xml:space="preserve">relatively well </w:t>
      </w:r>
      <w:r w:rsidR="003B474E">
        <w:rPr>
          <w:lang w:val="en-CA"/>
        </w:rPr>
        <w:t xml:space="preserve">equipped to </w:t>
      </w:r>
      <w:r w:rsidR="00BD1C42">
        <w:rPr>
          <w:lang w:val="en-CA"/>
        </w:rPr>
        <w:t>handle the logistics</w:t>
      </w:r>
      <w:r w:rsidR="003B474E">
        <w:rPr>
          <w:lang w:val="en-CA"/>
        </w:rPr>
        <w:t>.</w:t>
      </w:r>
      <w:r w:rsidR="008102D4">
        <w:rPr>
          <w:lang w:val="en-CA"/>
        </w:rPr>
        <w:t xml:space="preserve"> Alliances with (generally) more urban environmental movements, </w:t>
      </w:r>
      <w:r w:rsidR="000F3CF0">
        <w:rPr>
          <w:lang w:val="en-CA"/>
        </w:rPr>
        <w:t xml:space="preserve">while often vulnerable to inter-cultural misunderstandings and conflicting priorities, </w:t>
      </w:r>
      <w:r w:rsidR="001C281C">
        <w:rPr>
          <w:lang w:val="en-CA"/>
        </w:rPr>
        <w:t xml:space="preserve">allowed for complementary protest and lobbying action in larger centres.  Where transportation infrastructures allowed, </w:t>
      </w:r>
      <w:r w:rsidR="00B73799">
        <w:rPr>
          <w:lang w:val="en-CA"/>
        </w:rPr>
        <w:t xml:space="preserve">such tentative </w:t>
      </w:r>
      <w:r w:rsidR="00190C0A">
        <w:rPr>
          <w:lang w:val="en-CA"/>
        </w:rPr>
        <w:t xml:space="preserve">settler-Indigenous </w:t>
      </w:r>
      <w:r w:rsidR="00B73799">
        <w:rPr>
          <w:lang w:val="en-CA"/>
        </w:rPr>
        <w:t>alliances</w:t>
      </w:r>
      <w:r w:rsidR="00190C0A">
        <w:rPr>
          <w:lang w:val="en-CA"/>
        </w:rPr>
        <w:t>,</w:t>
      </w:r>
      <w:r w:rsidR="00B73799">
        <w:rPr>
          <w:lang w:val="en-CA"/>
        </w:rPr>
        <w:t xml:space="preserve"> or </w:t>
      </w:r>
      <w:r w:rsidR="00A75763">
        <w:rPr>
          <w:lang w:val="en-CA"/>
        </w:rPr>
        <w:t xml:space="preserve">dual settler and Indigenous </w:t>
      </w:r>
      <w:r w:rsidR="00B73799">
        <w:rPr>
          <w:lang w:val="en-CA"/>
        </w:rPr>
        <w:t xml:space="preserve">contestation </w:t>
      </w:r>
      <w:r w:rsidR="00190C0A">
        <w:rPr>
          <w:lang w:val="en-CA"/>
        </w:rPr>
        <w:t xml:space="preserve">conducted in parallel, </w:t>
      </w:r>
      <w:r w:rsidR="00B73799">
        <w:rPr>
          <w:lang w:val="en-CA"/>
        </w:rPr>
        <w:t xml:space="preserve">also brought environmental militants </w:t>
      </w:r>
      <w:r w:rsidR="00ED21E0">
        <w:rPr>
          <w:lang w:val="en-CA"/>
        </w:rPr>
        <w:t xml:space="preserve">and media </w:t>
      </w:r>
      <w:r w:rsidR="00B73799">
        <w:rPr>
          <w:lang w:val="en-CA"/>
        </w:rPr>
        <w:t xml:space="preserve">to the </w:t>
      </w:r>
      <w:r w:rsidR="00ED21E0">
        <w:rPr>
          <w:lang w:val="en-CA"/>
        </w:rPr>
        <w:t>barricades</w:t>
      </w:r>
      <w:r w:rsidR="00B73799">
        <w:rPr>
          <w:lang w:val="en-CA"/>
        </w:rPr>
        <w:t>.</w:t>
      </w:r>
      <w:r w:rsidR="008102D4">
        <w:rPr>
          <w:lang w:val="en-CA"/>
        </w:rPr>
        <w:t xml:space="preserve"> </w:t>
      </w:r>
    </w:p>
    <w:p w14:paraId="16FF9D26" w14:textId="7E64CB11" w:rsidR="00070485" w:rsidRDefault="001E181A">
      <w:pPr>
        <w:rPr>
          <w:lang w:val="en-CA"/>
        </w:rPr>
      </w:pPr>
      <w:r>
        <w:rPr>
          <w:lang w:val="en-CA"/>
        </w:rPr>
        <w:t>I</w:t>
      </w:r>
      <w:r w:rsidR="00B81374">
        <w:rPr>
          <w:lang w:val="en-CA"/>
        </w:rPr>
        <w:t xml:space="preserve">n separate, but equally suggestive </w:t>
      </w:r>
      <w:r w:rsidR="003877C6" w:rsidRPr="000E5168">
        <w:rPr>
          <w:lang w:val="en-CA"/>
        </w:rPr>
        <w:t xml:space="preserve">point-based </w:t>
      </w:r>
      <w:r w:rsidR="00B81374" w:rsidRPr="000E5168">
        <w:rPr>
          <w:lang w:val="en-CA"/>
        </w:rPr>
        <w:t>actions</w:t>
      </w:r>
      <w:r w:rsidR="00B81374">
        <w:rPr>
          <w:lang w:val="en-CA"/>
        </w:rPr>
        <w:t xml:space="preserve">, </w:t>
      </w:r>
      <w:r w:rsidR="00B81374" w:rsidRPr="000E5168">
        <w:rPr>
          <w:b/>
          <w:bCs/>
          <w:lang w:val="en-CA"/>
        </w:rPr>
        <w:t>logistics workers target</w:t>
      </w:r>
      <w:r w:rsidR="00ED21E0">
        <w:rPr>
          <w:b/>
          <w:bCs/>
          <w:lang w:val="en-CA"/>
        </w:rPr>
        <w:t>ed</w:t>
      </w:r>
      <w:r w:rsidR="00B81374">
        <w:rPr>
          <w:lang w:val="en-CA"/>
        </w:rPr>
        <w:t xml:space="preserve"> </w:t>
      </w:r>
      <w:r w:rsidR="006E5130">
        <w:rPr>
          <w:lang w:val="en-CA"/>
        </w:rPr>
        <w:t>“</w:t>
      </w:r>
      <w:r w:rsidR="006E5130" w:rsidRPr="00003816">
        <w:rPr>
          <w:b/>
          <w:bCs/>
          <w:lang w:val="en-CA"/>
        </w:rPr>
        <w:t>chokepoints</w:t>
      </w:r>
      <w:r w:rsidR="006E5130">
        <w:rPr>
          <w:lang w:val="en-CA"/>
        </w:rPr>
        <w:t xml:space="preserve">” </w:t>
      </w:r>
      <w:r w:rsidR="002C7F41">
        <w:rPr>
          <w:lang w:val="en-CA"/>
        </w:rPr>
        <w:t xml:space="preserve">of </w:t>
      </w:r>
      <w:r w:rsidR="00C36DDD">
        <w:rPr>
          <w:lang w:val="en-CA"/>
        </w:rPr>
        <w:t xml:space="preserve">other </w:t>
      </w:r>
      <w:r w:rsidR="002C7F41">
        <w:rPr>
          <w:lang w:val="en-CA"/>
        </w:rPr>
        <w:t xml:space="preserve">global commodity chains </w:t>
      </w:r>
      <w:r w:rsidR="000E5168">
        <w:rPr>
          <w:lang w:val="en-CA"/>
        </w:rPr>
        <w:t xml:space="preserve">during the period, </w:t>
      </w:r>
      <w:r w:rsidR="006E5130">
        <w:rPr>
          <w:lang w:val="en-CA"/>
        </w:rPr>
        <w:t>such as container ports</w:t>
      </w:r>
      <w:r w:rsidR="007C6A0B">
        <w:rPr>
          <w:lang w:val="en-CA"/>
        </w:rPr>
        <w:t xml:space="preserve"> </w:t>
      </w:r>
      <w:r w:rsidR="006836A4">
        <w:rPr>
          <w:lang w:val="en-CA"/>
        </w:rPr>
        <w:fldChar w:fldCharType="begin"/>
      </w:r>
      <w:r w:rsidR="006836A4">
        <w:rPr>
          <w:lang w:val="en-CA"/>
        </w:rPr>
        <w:instrText xml:space="preserve"> ADDIN EN.CITE &lt;EndNote&gt;&lt;Cite&gt;&lt;Author&gt;Sowers&lt;/Author&gt;&lt;Year&gt;2018&lt;/Year&gt;&lt;RecNum&gt;8673&lt;/RecNum&gt;&lt;DisplayText&gt;(Bonacich and Wilson 2008, Sowers, Ciccantell et al. 2018)&lt;/DisplayText&gt;&lt;record&gt;&lt;rec-number&gt;8673&lt;/rec-number&gt;&lt;foreign-keys&gt;&lt;key app="EN" db-id="z5dtt22fhdrfx0e0vem5afdwrvf0asxzrrx9" timestamp="1661896461"&gt;8673&lt;/key&gt;&lt;/foreign-keys&gt;&lt;ref-type name="Book Section"&gt;5&lt;/ref-type&gt;&lt;contributors&gt;&lt;authors&gt;&lt;author&gt;Elizabeth A. Sowers&lt;/author&gt;&lt;author&gt;Paul S. Ciccantell&lt;/author&gt;&lt;author&gt;David A. Smith&lt;/author&gt;&lt;/authors&gt;&lt;secondary-authors&gt;&lt;author&gt;Jake Alimahomed-Wilson&lt;/author&gt;&lt;author&gt;Immanuel  Ness&lt;/author&gt;&lt;/secondary-authors&gt;&lt;/contributors&gt;&lt;titles&gt;&lt;title&gt;Labor and Social Movements&amp;apos; Strategic Usage of the Global Commodity Chain Structure&lt;/title&gt;&lt;secondary-title&gt;Choke Points: Logistics Workers Disrupting the Global Supply Chain&lt;/secondary-title&gt;&lt;/titles&gt;&lt;pages&gt;19-34&lt;/pages&gt;&lt;section&gt;1&lt;/section&gt;&lt;dates&gt;&lt;year&gt;2018&lt;/year&gt;&lt;/dates&gt;&lt;pub-location&gt;London, UK&lt;/pub-location&gt;&lt;publisher&gt;Pluto Press&lt;/publisher&gt;&lt;urls&gt;&lt;/urls&gt;&lt;/record&gt;&lt;/Cite&gt;&lt;Cite&gt;&lt;Author&gt;Bonacich&lt;/Author&gt;&lt;Year&gt;2008&lt;/Year&gt;&lt;RecNum&gt;3721&lt;/RecNum&gt;&lt;record&gt;&lt;rec-number&gt;3721&lt;/rec-number&gt;&lt;foreign-keys&gt;&lt;key app="EN" db-id="z5dtt22fhdrfx0e0vem5afdwrvf0asxzrrx9" timestamp="1627532276"&gt;3721&lt;/key&gt;&lt;/foreign-keys&gt;&lt;ref-type name="Book"&gt;6&lt;/ref-type&gt;&lt;contributors&gt;&lt;authors&gt;&lt;author&gt;Edna Bonacich&lt;/author&gt;&lt;author&gt;Jake B. Wilson&lt;/author&gt;&lt;/authors&gt;&lt;/contributors&gt;&lt;titles&gt;&lt;title&gt;Getting the Goods: Ports, Labor, and the Logistics Revolution&lt;/title&gt;&lt;/titles&gt;&lt;pages&gt;273&lt;/pages&gt;&lt;dates&gt;&lt;year&gt;2008&lt;/year&gt;&lt;/dates&gt;&lt;pub-location&gt;Ithaca, NY&lt;/pub-location&gt;&lt;publisher&gt;Cornell University Press&lt;/publisher&gt;&lt;urls&gt;&lt;/urls&gt;&lt;/record&gt;&lt;/Cite&gt;&lt;/EndNote&gt;</w:instrText>
      </w:r>
      <w:r w:rsidR="006836A4">
        <w:rPr>
          <w:lang w:val="en-CA"/>
        </w:rPr>
        <w:fldChar w:fldCharType="separate"/>
      </w:r>
      <w:r w:rsidR="006836A4">
        <w:rPr>
          <w:noProof/>
          <w:lang w:val="en-CA"/>
        </w:rPr>
        <w:t>(Bonacich and Wilson 2008, Sowers, Ciccantell et al. 2018)</w:t>
      </w:r>
      <w:r w:rsidR="006836A4">
        <w:rPr>
          <w:lang w:val="en-CA"/>
        </w:rPr>
        <w:fldChar w:fldCharType="end"/>
      </w:r>
      <w:r w:rsidR="00D501F1">
        <w:rPr>
          <w:lang w:val="en-CA"/>
        </w:rPr>
        <w:t xml:space="preserve">. </w:t>
      </w:r>
      <w:r w:rsidR="009F69F2">
        <w:rPr>
          <w:lang w:val="en-CA"/>
        </w:rPr>
        <w:t xml:space="preserve">For </w:t>
      </w:r>
      <w:r w:rsidR="006F2204">
        <w:rPr>
          <w:lang w:val="en-CA"/>
        </w:rPr>
        <w:t xml:space="preserve">manufacturing </w:t>
      </w:r>
      <w:r w:rsidR="0091432C">
        <w:rPr>
          <w:lang w:val="en-CA"/>
        </w:rPr>
        <w:t xml:space="preserve">and distribution </w:t>
      </w:r>
      <w:r w:rsidR="006F2204">
        <w:rPr>
          <w:lang w:val="en-CA"/>
        </w:rPr>
        <w:t xml:space="preserve">interests </w:t>
      </w:r>
      <w:r w:rsidR="004A29FE">
        <w:rPr>
          <w:lang w:val="en-CA"/>
        </w:rPr>
        <w:t xml:space="preserve">dependent on </w:t>
      </w:r>
      <w:r w:rsidR="006F2204">
        <w:rPr>
          <w:lang w:val="en-CA"/>
        </w:rPr>
        <w:t xml:space="preserve">reliable </w:t>
      </w:r>
      <w:r w:rsidR="00A35BDB">
        <w:rPr>
          <w:lang w:val="en-CA"/>
        </w:rPr>
        <w:t xml:space="preserve">just-in-time delivery systems, such interventions proved </w:t>
      </w:r>
      <w:r w:rsidR="006F2204">
        <w:rPr>
          <w:lang w:val="en-CA"/>
        </w:rPr>
        <w:t xml:space="preserve">costly and disruptive. </w:t>
      </w:r>
      <w:r w:rsidR="00D011C1">
        <w:rPr>
          <w:lang w:val="en-CA"/>
        </w:rPr>
        <w:t xml:space="preserve">Mostly, </w:t>
      </w:r>
      <w:r w:rsidR="006F2204">
        <w:rPr>
          <w:lang w:val="en-CA"/>
        </w:rPr>
        <w:t>the</w:t>
      </w:r>
      <w:r w:rsidR="004A29FE">
        <w:rPr>
          <w:lang w:val="en-CA"/>
        </w:rPr>
        <w:t>se</w:t>
      </w:r>
      <w:r w:rsidR="006F2204">
        <w:rPr>
          <w:lang w:val="en-CA"/>
        </w:rPr>
        <w:t xml:space="preserve"> chokepoint strategies </w:t>
      </w:r>
      <w:r w:rsidR="004A29FE">
        <w:rPr>
          <w:lang w:val="en-CA"/>
        </w:rPr>
        <w:t xml:space="preserve">sought </w:t>
      </w:r>
      <w:r w:rsidR="00D501F1">
        <w:rPr>
          <w:lang w:val="en-CA"/>
        </w:rPr>
        <w:t xml:space="preserve">to block </w:t>
      </w:r>
      <w:r w:rsidR="002D578D">
        <w:rPr>
          <w:lang w:val="en-CA"/>
        </w:rPr>
        <w:t>de-skilling, automation, casualization</w:t>
      </w:r>
      <w:r w:rsidR="00A91583">
        <w:rPr>
          <w:lang w:val="en-CA"/>
        </w:rPr>
        <w:t>, and existing precarity</w:t>
      </w:r>
      <w:r w:rsidR="00D501F1">
        <w:rPr>
          <w:lang w:val="en-CA"/>
        </w:rPr>
        <w:t xml:space="preserve"> at those sites</w:t>
      </w:r>
      <w:r w:rsidR="00D011C1">
        <w:rPr>
          <w:lang w:val="en-CA"/>
        </w:rPr>
        <w:t xml:space="preserve"> and </w:t>
      </w:r>
      <w:r w:rsidR="00D91C24">
        <w:rPr>
          <w:lang w:val="en-CA"/>
        </w:rPr>
        <w:t>beyond</w:t>
      </w:r>
      <w:r w:rsidR="002D578D">
        <w:rPr>
          <w:lang w:val="en-CA"/>
        </w:rPr>
        <w:t xml:space="preserve">. In some settings, </w:t>
      </w:r>
      <w:r w:rsidR="00D501F1">
        <w:rPr>
          <w:lang w:val="en-CA"/>
        </w:rPr>
        <w:t xml:space="preserve">however, </w:t>
      </w:r>
      <w:r w:rsidR="00DB1104">
        <w:rPr>
          <w:lang w:val="en-CA"/>
        </w:rPr>
        <w:t xml:space="preserve">logistics </w:t>
      </w:r>
      <w:r w:rsidR="009F69F2">
        <w:rPr>
          <w:lang w:val="en-CA"/>
        </w:rPr>
        <w:t xml:space="preserve">workers </w:t>
      </w:r>
      <w:r w:rsidR="00D91C24">
        <w:rPr>
          <w:lang w:val="en-CA"/>
        </w:rPr>
        <w:t xml:space="preserve">conducted </w:t>
      </w:r>
      <w:r w:rsidR="00DB1104">
        <w:rPr>
          <w:lang w:val="en-CA"/>
        </w:rPr>
        <w:t xml:space="preserve">solidarity actions, </w:t>
      </w:r>
      <w:r w:rsidR="00D91C24">
        <w:rPr>
          <w:lang w:val="en-CA"/>
        </w:rPr>
        <w:t xml:space="preserve">as </w:t>
      </w:r>
      <w:r w:rsidR="00D16D9B">
        <w:rPr>
          <w:lang w:val="en-CA"/>
        </w:rPr>
        <w:t xml:space="preserve">when </w:t>
      </w:r>
      <w:r w:rsidR="00BE3E36">
        <w:rPr>
          <w:lang w:val="en-CA"/>
        </w:rPr>
        <w:t xml:space="preserve">San Francisco </w:t>
      </w:r>
      <w:r w:rsidR="000928C9">
        <w:rPr>
          <w:lang w:val="en-CA"/>
        </w:rPr>
        <w:t xml:space="preserve">dock workers </w:t>
      </w:r>
      <w:r w:rsidR="00D16D9B">
        <w:rPr>
          <w:lang w:val="en-CA"/>
        </w:rPr>
        <w:t xml:space="preserve">refused </w:t>
      </w:r>
      <w:r w:rsidR="000928C9">
        <w:rPr>
          <w:lang w:val="en-CA"/>
        </w:rPr>
        <w:t xml:space="preserve">cargo from </w:t>
      </w:r>
      <w:r w:rsidR="00D91C24">
        <w:rPr>
          <w:lang w:val="en-CA"/>
        </w:rPr>
        <w:t xml:space="preserve">apartheid </w:t>
      </w:r>
      <w:r w:rsidR="000928C9">
        <w:rPr>
          <w:lang w:val="en-CA"/>
        </w:rPr>
        <w:t xml:space="preserve">South Africa </w:t>
      </w:r>
      <w:r w:rsidR="00D91C24">
        <w:rPr>
          <w:lang w:val="en-CA"/>
        </w:rPr>
        <w:t xml:space="preserve">in 1984 </w:t>
      </w:r>
      <w:r w:rsidR="006836A4">
        <w:rPr>
          <w:lang w:val="en-CA"/>
        </w:rPr>
        <w:fldChar w:fldCharType="begin"/>
      </w:r>
      <w:r w:rsidR="006836A4">
        <w:rPr>
          <w:lang w:val="en-CA"/>
        </w:rPr>
        <w:instrText xml:space="preserve"> ADDIN EN.CITE &lt;EndNote&gt;&lt;Cite&gt;&lt;Author&gt;Cole&lt;/Author&gt;&lt;Year&gt;2024&lt;/Year&gt;&lt;RecNum&gt;9196&lt;/RecNum&gt;&lt;DisplayText&gt;(Cole 2024)&lt;/DisplayText&gt;&lt;record&gt;&lt;rec-number&gt;9196&lt;/rec-number&gt;&lt;foreign-keys&gt;&lt;key app="EN" db-id="z5dtt22fhdrfx0e0vem5afdwrvf0asxzrrx9" timestamp="1763153424"&gt;9196&lt;/key&gt;&lt;/foreign-keys&gt;&lt;ref-type name="Magazine Article"&gt;19&lt;/ref-type&gt;&lt;contributors&gt;&lt;authors&gt;&lt;author&gt;Peter Cole&lt;/author&gt;&lt;/authors&gt;&lt;/contributors&gt;&lt;titles&gt;&lt;title&gt;How American Dockworkers Fought Apartheid in South Africa&lt;/title&gt;&lt;secondary-title&gt;Jacobin&lt;/secondary-title&gt;&lt;/titles&gt;&lt;dates&gt;&lt;year&gt;2024&lt;/year&gt;&lt;pub-dates&gt;&lt;date&gt;November&lt;/date&gt;&lt;/pub-dates&gt;&lt;/dates&gt;&lt;urls&gt;&lt;related-urls&gt;&lt;url&gt;https://jacobin.com/2024/11/ilwu-apartheid-south-africa-boycott&lt;/url&gt;&lt;/related-urls&gt;&lt;/urls&gt;&lt;/record&gt;&lt;/Cite&gt;&lt;/EndNote&gt;</w:instrText>
      </w:r>
      <w:r w:rsidR="006836A4">
        <w:rPr>
          <w:lang w:val="en-CA"/>
        </w:rPr>
        <w:fldChar w:fldCharType="separate"/>
      </w:r>
      <w:r w:rsidR="006836A4">
        <w:rPr>
          <w:noProof/>
          <w:lang w:val="en-CA"/>
        </w:rPr>
        <w:t>(Cole 2024)</w:t>
      </w:r>
      <w:r w:rsidR="006836A4">
        <w:rPr>
          <w:lang w:val="en-CA"/>
        </w:rPr>
        <w:fldChar w:fldCharType="end"/>
      </w:r>
      <w:r w:rsidR="000928C9">
        <w:rPr>
          <w:lang w:val="en-CA"/>
        </w:rPr>
        <w:t>.</w:t>
      </w:r>
    </w:p>
    <w:p w14:paraId="60BB46F2" w14:textId="6D4BA81C" w:rsidR="003C3666" w:rsidRDefault="00F40817" w:rsidP="00F71B76">
      <w:pPr>
        <w:rPr>
          <w:lang w:val="en-CA"/>
        </w:rPr>
      </w:pPr>
      <w:r>
        <w:rPr>
          <w:lang w:val="en-CA"/>
        </w:rPr>
        <w:t xml:space="preserve">Amidst state </w:t>
      </w:r>
      <w:r w:rsidR="00655BEE">
        <w:rPr>
          <w:lang w:val="en-CA"/>
        </w:rPr>
        <w:t xml:space="preserve">regulatory “roll-back”, a wide range of pro-extractive interests struggled to contend </w:t>
      </w:r>
      <w:r w:rsidR="00F71B76">
        <w:rPr>
          <w:lang w:val="en-CA"/>
        </w:rPr>
        <w:t>with mounting Indigenous, social-justice, and environmental critiques</w:t>
      </w:r>
      <w:r w:rsidR="004C5410">
        <w:rPr>
          <w:lang w:val="en-CA"/>
        </w:rPr>
        <w:t xml:space="preserve"> of these kinds, alongside calls for </w:t>
      </w:r>
      <w:r w:rsidR="00260E3E">
        <w:rPr>
          <w:lang w:val="en-CA"/>
        </w:rPr>
        <w:t>state re-regulation</w:t>
      </w:r>
      <w:r w:rsidR="00F71B76">
        <w:rPr>
          <w:lang w:val="en-CA"/>
        </w:rPr>
        <w:t xml:space="preserve">. After some pioneering initiatives with non-profits and some noteworthy </w:t>
      </w:r>
      <w:r w:rsidR="007C6E29">
        <w:rPr>
          <w:lang w:val="en-CA"/>
        </w:rPr>
        <w:t>cases of industry capture</w:t>
      </w:r>
      <w:r w:rsidR="00F71B76">
        <w:rPr>
          <w:lang w:val="en-CA"/>
        </w:rPr>
        <w:t xml:space="preserve">, a proliferating ecosystem of </w:t>
      </w:r>
      <w:r w:rsidR="00EA6482" w:rsidRPr="00EA6482">
        <w:rPr>
          <w:b/>
          <w:bCs/>
          <w:lang w:val="en-CA"/>
        </w:rPr>
        <w:t xml:space="preserve">non-state </w:t>
      </w:r>
      <w:r w:rsidR="00F71B76" w:rsidRPr="00EA6482">
        <w:rPr>
          <w:b/>
          <w:bCs/>
          <w:lang w:val="en-CA"/>
        </w:rPr>
        <w:t>voluntary standards</w:t>
      </w:r>
      <w:r w:rsidR="00891370">
        <w:rPr>
          <w:b/>
          <w:bCs/>
          <w:lang w:val="en-CA"/>
        </w:rPr>
        <w:t xml:space="preserve">, corporate </w:t>
      </w:r>
      <w:r w:rsidR="00905EBD">
        <w:rPr>
          <w:b/>
          <w:bCs/>
          <w:lang w:val="en-CA"/>
        </w:rPr>
        <w:t xml:space="preserve">social </w:t>
      </w:r>
      <w:r w:rsidR="00891370">
        <w:rPr>
          <w:b/>
          <w:bCs/>
          <w:lang w:val="en-CA"/>
        </w:rPr>
        <w:t>responsibility</w:t>
      </w:r>
      <w:r w:rsidR="00905EBD">
        <w:rPr>
          <w:b/>
          <w:bCs/>
          <w:lang w:val="en-CA"/>
        </w:rPr>
        <w:t xml:space="preserve"> initiatives,</w:t>
      </w:r>
      <w:r w:rsidR="00F71B76">
        <w:rPr>
          <w:lang w:val="en-CA"/>
        </w:rPr>
        <w:t xml:space="preserve"> </w:t>
      </w:r>
      <w:r w:rsidR="00D65950" w:rsidRPr="00D65950">
        <w:rPr>
          <w:b/>
          <w:bCs/>
          <w:lang w:val="en-CA"/>
        </w:rPr>
        <w:t>and eco-labelling</w:t>
      </w:r>
      <w:r w:rsidR="00D65950">
        <w:rPr>
          <w:lang w:val="en-CA"/>
        </w:rPr>
        <w:t xml:space="preserve"> </w:t>
      </w:r>
      <w:r w:rsidR="00BD2E39" w:rsidRPr="00BD2E39">
        <w:rPr>
          <w:b/>
          <w:bCs/>
          <w:lang w:val="en-CA"/>
        </w:rPr>
        <w:t>projects</w:t>
      </w:r>
      <w:r w:rsidR="00BD2E39">
        <w:rPr>
          <w:lang w:val="en-CA"/>
        </w:rPr>
        <w:t xml:space="preserve"> also targeted </w:t>
      </w:r>
      <w:r w:rsidR="002E1E7F">
        <w:rPr>
          <w:lang w:val="en-CA"/>
        </w:rPr>
        <w:t xml:space="preserve">highly visible </w:t>
      </w:r>
      <w:r w:rsidR="00F71B76">
        <w:rPr>
          <w:lang w:val="en-CA"/>
        </w:rPr>
        <w:t xml:space="preserve">commodity chains </w:t>
      </w:r>
      <w:r w:rsidR="006836A4">
        <w:rPr>
          <w:lang w:val="en-CA"/>
        </w:rPr>
        <w:fldChar w:fldCharType="begin">
          <w:fldData xml:space="preserve">PEVuZE5vdGU+PENpdGU+PEF1dGhvcj5XZWJiPC9BdXRob3I+PFllYXI+MjAxMTwvWWVhcj48UmVj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</w:fldData>
        </w:fldChar>
      </w:r>
      <w:r w:rsidR="006836A4">
        <w:rPr>
          <w:lang w:val="en-CA"/>
        </w:rPr>
        <w:instrText xml:space="preserve"> ADDIN EN.CITE </w:instrText>
      </w:r>
      <w:r w:rsidR="006836A4">
        <w:rPr>
          <w:lang w:val="en-CA"/>
        </w:rPr>
        <w:fldChar w:fldCharType="begin">
          <w:fldData xml:space="preserve">PEVuZE5vdGU+PENpdGU+PEF1dGhvcj5XZWJiPC9BdXRob3I+PFllYXI+MjAxMTwvWWVhcj48UmVj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Bray, Sanchez et al. 2002, Cashore, Auld et al. 2004, Cashore, Auld et al. 2007, Webb 2011)</w:t>
      </w:r>
      <w:r w:rsidR="006836A4">
        <w:rPr>
          <w:lang w:val="en-CA"/>
        </w:rPr>
        <w:fldChar w:fldCharType="end"/>
      </w:r>
      <w:r w:rsidR="00916D19">
        <w:rPr>
          <w:lang w:val="en-CA"/>
        </w:rPr>
        <w:t xml:space="preserve">. </w:t>
      </w:r>
    </w:p>
    <w:p w14:paraId="3CDD056B" w14:textId="3C698E4B" w:rsidR="00F71B76" w:rsidRDefault="00916D19" w:rsidP="00F71B76">
      <w:pPr>
        <w:rPr>
          <w:lang w:val="en-CA"/>
        </w:rPr>
      </w:pPr>
      <w:r>
        <w:rPr>
          <w:lang w:val="en-CA"/>
        </w:rPr>
        <w:t xml:space="preserve">As these </w:t>
      </w:r>
      <w:r w:rsidR="00260E3E">
        <w:rPr>
          <w:lang w:val="en-CA"/>
        </w:rPr>
        <w:t xml:space="preserve">reformist </w:t>
      </w:r>
      <w:r>
        <w:rPr>
          <w:lang w:val="en-CA"/>
        </w:rPr>
        <w:t>initiatives matured (</w:t>
      </w:r>
      <w:r w:rsidR="00215B81">
        <w:rPr>
          <w:lang w:val="en-CA"/>
        </w:rPr>
        <w:t xml:space="preserve">and </w:t>
      </w:r>
      <w:r w:rsidR="00205967">
        <w:rPr>
          <w:lang w:val="en-CA"/>
        </w:rPr>
        <w:t xml:space="preserve">less credible ones </w:t>
      </w:r>
      <w:r>
        <w:rPr>
          <w:lang w:val="en-CA"/>
        </w:rPr>
        <w:t>failed), a growing literature debated their merits</w:t>
      </w:r>
      <w:r w:rsidR="00395CB3">
        <w:rPr>
          <w:lang w:val="en-CA"/>
        </w:rPr>
        <w:t xml:space="preserve"> and potential</w:t>
      </w:r>
      <w:r>
        <w:rPr>
          <w:lang w:val="en-CA"/>
        </w:rPr>
        <w:t>.</w:t>
      </w:r>
      <w:r w:rsidR="00260E3E">
        <w:rPr>
          <w:lang w:val="en-CA"/>
        </w:rPr>
        <w:t xml:space="preserve"> </w:t>
      </w:r>
      <w:r w:rsidR="00395CB3">
        <w:rPr>
          <w:lang w:val="en-CA"/>
        </w:rPr>
        <w:t>For some</w:t>
      </w:r>
      <w:r w:rsidR="00E34C6F">
        <w:rPr>
          <w:lang w:val="en-CA"/>
        </w:rPr>
        <w:t>, t</w:t>
      </w:r>
      <w:r w:rsidR="002E58F4">
        <w:rPr>
          <w:lang w:val="en-CA"/>
        </w:rPr>
        <w:t xml:space="preserve">hese non-state, often market-driven initiatives </w:t>
      </w:r>
      <w:r w:rsidR="007406A4">
        <w:rPr>
          <w:lang w:val="en-CA"/>
        </w:rPr>
        <w:t xml:space="preserve">might identify and penalize </w:t>
      </w:r>
      <w:r w:rsidR="002E58F4">
        <w:rPr>
          <w:lang w:val="en-CA"/>
        </w:rPr>
        <w:t xml:space="preserve">exceptionally bad actors </w:t>
      </w:r>
      <w:r w:rsidR="003A0443">
        <w:rPr>
          <w:lang w:val="en-CA"/>
        </w:rPr>
        <w:t xml:space="preserve">at one point in a commodity chain by </w:t>
      </w:r>
      <w:r w:rsidR="007406A4">
        <w:rPr>
          <w:lang w:val="en-CA"/>
        </w:rPr>
        <w:t xml:space="preserve">market </w:t>
      </w:r>
      <w:r w:rsidR="007262D7">
        <w:rPr>
          <w:lang w:val="en-CA"/>
        </w:rPr>
        <w:t xml:space="preserve">pressure </w:t>
      </w:r>
      <w:r w:rsidR="007406A4">
        <w:rPr>
          <w:lang w:val="en-CA"/>
        </w:rPr>
        <w:t xml:space="preserve">elsewhere </w:t>
      </w:r>
      <w:r w:rsidR="006836A4">
        <w:rPr>
          <w:lang w:val="en-CA"/>
        </w:rPr>
        <w:fldChar w:fldCharType="begin"/>
      </w:r>
      <w:r w:rsidR="006836A4">
        <w:rPr>
          <w:lang w:val="en-CA"/>
        </w:rPr>
        <w:instrText xml:space="preserve"> ADDIN EN.CITE &lt;EndNote&gt;&lt;Cite&gt;&lt;Author&gt;Bernstein&lt;/Author&gt;&lt;Year&gt;2007&lt;/Year&gt;&lt;RecNum&gt;2872&lt;/RecNum&gt;&lt;DisplayText&gt;(Bernstein and Cashore 2007)&lt;/DisplayText&gt;&lt;record&gt;&lt;rec-number&gt;2872&lt;/rec-number&gt;&lt;foreign-keys&gt;&lt;key app="EN" db-id="z5dtt22fhdrfx0e0vem5afdwrvf0asxzrrx9" timestamp="1627531684"&gt;2872&lt;/key&gt;&lt;/foreign-keys&gt;&lt;ref-type name="Journal Article"&gt;17&lt;/ref-type&gt;&lt;contributors&gt;&lt;authors&gt;&lt;author&gt;Stephen Bernstein&lt;/author&gt;&lt;author&gt;Benjamin Cashore&lt;/author&gt;&lt;/authors&gt;&lt;/contributors&gt;&lt;titles&gt;&lt;title&gt;Can non-state global governance be legitimate? An analytical framework&lt;/title&gt;&lt;secondary-title&gt;Regulation and Governance&lt;/secondary-title&gt;&lt;short-title&gt;Can NSGG be legitimate&lt;/short-title&gt;&lt;/titles&gt;&lt;periodical&gt;&lt;full-title&gt;Regulation and Governance&lt;/full-title&gt;&lt;/periodical&gt;&lt;pages&gt;347-371&lt;/pages&gt;&lt;volume&gt;1&lt;/volume&gt;&lt;section&gt;347&lt;/section&gt;&lt;dates&gt;&lt;year&gt;2007&lt;/year&gt;&lt;/dates&gt;&lt;urls&gt;&lt;/urls&gt;&lt;/record&gt;&lt;/Cite&gt;&lt;/EndNote&gt;</w:instrText>
      </w:r>
      <w:r w:rsidR="006836A4">
        <w:rPr>
          <w:lang w:val="en-CA"/>
        </w:rPr>
        <w:fldChar w:fldCharType="separate"/>
      </w:r>
      <w:r w:rsidR="006836A4">
        <w:rPr>
          <w:noProof/>
          <w:lang w:val="en-CA"/>
        </w:rPr>
        <w:t>(Bernstein and Cashore 2007)</w:t>
      </w:r>
      <w:r w:rsidR="006836A4">
        <w:rPr>
          <w:lang w:val="en-CA"/>
        </w:rPr>
        <w:fldChar w:fldCharType="end"/>
      </w:r>
      <w:r w:rsidR="00E34C6F">
        <w:rPr>
          <w:lang w:val="en-CA"/>
        </w:rPr>
        <w:t xml:space="preserve">. </w:t>
      </w:r>
      <w:r w:rsidR="00767A97">
        <w:rPr>
          <w:lang w:val="en-CA"/>
        </w:rPr>
        <w:t xml:space="preserve">Competition between </w:t>
      </w:r>
      <w:r w:rsidR="009D3546">
        <w:rPr>
          <w:lang w:val="en-CA"/>
        </w:rPr>
        <w:t xml:space="preserve">such </w:t>
      </w:r>
      <w:r w:rsidR="007262D7">
        <w:rPr>
          <w:lang w:val="en-CA"/>
        </w:rPr>
        <w:t xml:space="preserve">initiatives </w:t>
      </w:r>
      <w:r w:rsidR="009D3546">
        <w:rPr>
          <w:lang w:val="en-CA"/>
        </w:rPr>
        <w:t xml:space="preserve">in a single commodity </w:t>
      </w:r>
      <w:r w:rsidR="00CF6BC0">
        <w:rPr>
          <w:lang w:val="en-CA"/>
        </w:rPr>
        <w:t xml:space="preserve">group </w:t>
      </w:r>
      <w:r w:rsidR="00767A97">
        <w:rPr>
          <w:lang w:val="en-CA"/>
        </w:rPr>
        <w:t xml:space="preserve">might also </w:t>
      </w:r>
      <w:r w:rsidR="0070623D">
        <w:rPr>
          <w:lang w:val="en-CA"/>
        </w:rPr>
        <w:t xml:space="preserve">ratchet </w:t>
      </w:r>
      <w:r w:rsidR="002E58F4">
        <w:rPr>
          <w:lang w:val="en-CA"/>
        </w:rPr>
        <w:t xml:space="preserve">up </w:t>
      </w:r>
      <w:r w:rsidR="00E34C6F">
        <w:rPr>
          <w:lang w:val="en-CA"/>
        </w:rPr>
        <w:t xml:space="preserve">overall standards under </w:t>
      </w:r>
      <w:r w:rsidR="00E34C6F">
        <w:rPr>
          <w:lang w:val="en-CA"/>
        </w:rPr>
        <w:lastRenderedPageBreak/>
        <w:t xml:space="preserve">certain conditions. However, </w:t>
      </w:r>
      <w:r w:rsidR="00D65950">
        <w:rPr>
          <w:lang w:val="en-CA"/>
        </w:rPr>
        <w:t xml:space="preserve">other </w:t>
      </w:r>
      <w:r w:rsidR="00AA31FA">
        <w:rPr>
          <w:lang w:val="en-CA"/>
        </w:rPr>
        <w:t xml:space="preserve">analysis </w:t>
      </w:r>
      <w:r w:rsidR="0070623D">
        <w:rPr>
          <w:lang w:val="en-CA"/>
        </w:rPr>
        <w:t xml:space="preserve">pointed to the dangers of </w:t>
      </w:r>
      <w:r w:rsidR="00F87B54">
        <w:rPr>
          <w:lang w:val="en-CA"/>
        </w:rPr>
        <w:t xml:space="preserve">ineffectiveness or of </w:t>
      </w:r>
      <w:r w:rsidR="0070623D">
        <w:rPr>
          <w:lang w:val="en-CA"/>
        </w:rPr>
        <w:t>industry capture</w:t>
      </w:r>
      <w:r w:rsidR="002F150B">
        <w:rPr>
          <w:lang w:val="en-CA"/>
        </w:rPr>
        <w:t xml:space="preserve"> </w:t>
      </w:r>
      <w:r w:rsidR="00F74B77">
        <w:rPr>
          <w:lang w:val="en-CA"/>
        </w:rPr>
        <w:t xml:space="preserve">in these </w:t>
      </w:r>
      <w:r w:rsidR="00711C4A">
        <w:rPr>
          <w:lang w:val="en-CA"/>
        </w:rPr>
        <w:t xml:space="preserve">mechanisms </w:t>
      </w:r>
      <w:r w:rsidR="006836A4">
        <w:rPr>
          <w:lang w:val="en-CA"/>
        </w:rPr>
        <w:fldChar w:fldCharType="begin"/>
      </w:r>
      <w:r w:rsidR="006836A4">
        <w:rPr>
          <w:lang w:val="en-CA"/>
        </w:rPr>
        <w:instrText xml:space="preserve"> ADDIN EN.CITE &lt;EndNote&gt;&lt;Cite&gt;&lt;Author&gt;Gale&lt;/Author&gt;&lt;Year&gt;1997&lt;/Year&gt;&lt;RecNum&gt;5538&lt;/RecNum&gt;&lt;Prefix&gt;e.g.`, &lt;/Prefix&gt;&lt;DisplayText&gt;(e.g., Gale and Burda 1997)&lt;/DisplayText&gt;&lt;record&gt;&lt;rec-number&gt;5538&lt;/rec-number&gt;&lt;foreign-keys&gt;&lt;key app="EN" db-id="z5dtt22fhdrfx0e0vem5afdwrvf0asxzrrx9" timestamp="1627532481"&gt;5538&lt;/key&gt;&lt;/foreign-keys&gt;&lt;ref-type name="Book Section"&gt;5&lt;/ref-type&gt;&lt;contributors&gt;&lt;authors&gt;&lt;author&gt;&lt;style face="normal" font="default" charset="133" size="100%"&gt;Gale, Fred&lt;/style&gt;&lt;/author&gt;&lt;author&gt;&lt;style face="normal" font="default" charset="133" size="100%"&gt;Cheri Burda&lt;/style&gt;&lt;/author&gt;&lt;/authors&gt;&lt;secondary-authors&gt;&lt;author&gt;&lt;style face="normal" font="default" charset="133" size="100%"&gt;Tollefson, Chris&lt;/style&gt;&lt;/author&gt;&lt;/secondary-authors&gt;&lt;/contributors&gt;&lt;titles&gt;&lt;title&gt;&lt;style face="normal" font="default" charset="133" size="100%"&gt;The Pitfalls and Potential of Eco-Certification as a Market Incentive for Sustainable Forest Management&lt;/style&gt;&lt;/title&gt;&lt;secondary-title&gt;&lt;style face="normal" font="default" charset="133" size="100%"&gt;The Wealth of Forests: Markets, Regulation and Sustainable Forestry&lt;/style&gt;&lt;/secondary-title&gt;&lt;/titles&gt;&lt;pages&gt;&lt;style face="normal" font="default" charset="133" size="100%"&gt;414-441&lt;/style&gt;&lt;/pages&gt;&lt;keywords&gt;&lt;keyword&gt;Forestry and Environment&lt;/keyword&gt;&lt;keyword&gt;Thesis&lt;/keyword&gt;&lt;keyword&gt;International Trade - environment&lt;/keyword&gt;&lt;/keywords&gt;&lt;dates&gt;&lt;year&gt;&lt;style face="normal" font="default" charset="133" size="100%"&gt;1997&lt;/style&gt;&lt;/year&gt;&lt;/dates&gt;&lt;pub-location&gt;&lt;style face="normal" font="default" charset="133" size="100%"&gt;Vancouver&lt;/style&gt;&lt;/pub-location&gt;&lt;publisher&gt;&lt;style face="normal" font="default" charset="133" size="100%"&gt;UBC Press&lt;/style&gt;&lt;/publisher&gt;&lt;urls&gt;&lt;/urls&gt;&lt;/record&gt;&lt;/Cite&gt;&lt;/EndNote&gt;</w:instrText>
      </w:r>
      <w:r w:rsidR="006836A4">
        <w:rPr>
          <w:lang w:val="en-CA"/>
        </w:rPr>
        <w:fldChar w:fldCharType="separate"/>
      </w:r>
      <w:r w:rsidR="006836A4">
        <w:rPr>
          <w:noProof/>
          <w:lang w:val="en-CA"/>
        </w:rPr>
        <w:t>(e.g., Gale and Burda 1997)</w:t>
      </w:r>
      <w:r w:rsidR="006836A4">
        <w:rPr>
          <w:lang w:val="en-CA"/>
        </w:rPr>
        <w:fldChar w:fldCharType="end"/>
      </w:r>
      <w:r w:rsidR="00DA0617">
        <w:rPr>
          <w:lang w:val="en-CA"/>
        </w:rPr>
        <w:t xml:space="preserve">. In </w:t>
      </w:r>
      <w:r w:rsidR="00F87B54">
        <w:rPr>
          <w:lang w:val="en-CA"/>
        </w:rPr>
        <w:t xml:space="preserve">these </w:t>
      </w:r>
      <w:r w:rsidR="00DA0617">
        <w:rPr>
          <w:lang w:val="en-CA"/>
        </w:rPr>
        <w:t>analys</w:t>
      </w:r>
      <w:r w:rsidR="00F87B54">
        <w:rPr>
          <w:lang w:val="en-CA"/>
        </w:rPr>
        <w:t>e</w:t>
      </w:r>
      <w:r w:rsidR="00DA0617">
        <w:rPr>
          <w:lang w:val="en-CA"/>
        </w:rPr>
        <w:t xml:space="preserve">s, even the best initiatives </w:t>
      </w:r>
      <w:r w:rsidR="00BE726D">
        <w:rPr>
          <w:lang w:val="en-CA"/>
        </w:rPr>
        <w:t>ruled out by their own terms the possibility of a</w:t>
      </w:r>
      <w:r w:rsidR="00996A1D">
        <w:rPr>
          <w:lang w:val="en-CA"/>
        </w:rPr>
        <w:t>n industry-wide</w:t>
      </w:r>
      <w:r w:rsidR="00BE726D">
        <w:rPr>
          <w:lang w:val="en-CA"/>
        </w:rPr>
        <w:t xml:space="preserve"> </w:t>
      </w:r>
      <w:r w:rsidR="00996A1D">
        <w:rPr>
          <w:lang w:val="en-CA"/>
        </w:rPr>
        <w:t xml:space="preserve">reform or </w:t>
      </w:r>
      <w:r w:rsidR="00BE726D">
        <w:rPr>
          <w:lang w:val="en-CA"/>
        </w:rPr>
        <w:t>phase-out</w:t>
      </w:r>
      <w:r w:rsidR="0025581E">
        <w:rPr>
          <w:lang w:val="en-CA"/>
        </w:rPr>
        <w:t>.</w:t>
      </w:r>
    </w:p>
    <w:p w14:paraId="0DF90891" w14:textId="29AC740D" w:rsidR="00E275CA" w:rsidRDefault="00E275CA">
      <w:pPr>
        <w:rPr>
          <w:lang w:val="en-CA"/>
        </w:rPr>
      </w:pPr>
      <w:r>
        <w:rPr>
          <w:lang w:val="en-CA"/>
        </w:rPr>
        <w:t xml:space="preserve">As a further consequence of </w:t>
      </w:r>
      <w:r w:rsidR="007A45BD">
        <w:rPr>
          <w:lang w:val="en-CA"/>
        </w:rPr>
        <w:t>mounting concerns about climate change, as well as energy security</w:t>
      </w:r>
      <w:r>
        <w:rPr>
          <w:lang w:val="en-CA"/>
        </w:rPr>
        <w:t xml:space="preserve">, a smaller global trend </w:t>
      </w:r>
      <w:r w:rsidR="00516D98">
        <w:rPr>
          <w:lang w:val="en-CA"/>
        </w:rPr>
        <w:t xml:space="preserve">favoured </w:t>
      </w:r>
      <w:r w:rsidR="00BC2454">
        <w:rPr>
          <w:lang w:val="en-CA"/>
        </w:rPr>
        <w:t>energy alternatives</w:t>
      </w:r>
      <w:r>
        <w:rPr>
          <w:lang w:val="en-CA"/>
        </w:rPr>
        <w:t>, including renewables. For most of the neoliberal period, that trend supported alternative visions of the future;</w:t>
      </w:r>
      <w:r w:rsidR="00516D98">
        <w:rPr>
          <w:lang w:val="en-CA"/>
        </w:rPr>
        <w:t xml:space="preserve"> as neoliberalism has gradually slide into crisis</w:t>
      </w:r>
      <w:r>
        <w:rPr>
          <w:lang w:val="en-CA"/>
        </w:rPr>
        <w:t xml:space="preserve">, </w:t>
      </w:r>
      <w:r w:rsidR="00516D98">
        <w:rPr>
          <w:lang w:val="en-CA"/>
        </w:rPr>
        <w:t xml:space="preserve">these sources </w:t>
      </w:r>
      <w:r>
        <w:rPr>
          <w:lang w:val="en-CA"/>
        </w:rPr>
        <w:t>have become competitive with fossil fuels</w:t>
      </w:r>
      <w:r w:rsidR="00516D98">
        <w:rPr>
          <w:lang w:val="en-CA"/>
        </w:rPr>
        <w:t xml:space="preserve">, and </w:t>
      </w:r>
      <w:r w:rsidR="00F51A55">
        <w:rPr>
          <w:lang w:val="en-CA"/>
        </w:rPr>
        <w:t>especially favoured China’s bid for manufacturing dominance</w:t>
      </w:r>
      <w:r>
        <w:rPr>
          <w:lang w:val="en-CA"/>
        </w:rPr>
        <w:t>.</w:t>
      </w:r>
    </w:p>
    <w:p w14:paraId="4B43AC4C" w14:textId="5859F42B" w:rsidR="00C4071B" w:rsidRDefault="00C4071B">
      <w:pPr>
        <w:rPr>
          <w:u w:val="single"/>
          <w:lang w:val="en-CA"/>
        </w:rPr>
      </w:pPr>
      <w:r>
        <w:rPr>
          <w:u w:val="single"/>
          <w:lang w:val="en-CA"/>
        </w:rPr>
        <w:t>Resource Extraction and Contestation in the Crisis of Neoliberalism, and Beyond</w:t>
      </w:r>
    </w:p>
    <w:p w14:paraId="38362A4D" w14:textId="509A3745" w:rsidR="00F41100" w:rsidRDefault="00B41A7F">
      <w:pPr>
        <w:rPr>
          <w:lang w:val="en-CA"/>
        </w:rPr>
      </w:pPr>
      <w:r w:rsidRPr="00B41A7F">
        <w:rPr>
          <w:lang w:val="en-CA"/>
        </w:rPr>
        <w:t xml:space="preserve">Since </w:t>
      </w:r>
      <w:r>
        <w:rPr>
          <w:lang w:val="en-CA"/>
        </w:rPr>
        <w:t xml:space="preserve">the </w:t>
      </w:r>
      <w:r w:rsidR="00C66316">
        <w:rPr>
          <w:lang w:val="en-CA"/>
        </w:rPr>
        <w:t xml:space="preserve">economic </w:t>
      </w:r>
      <w:r>
        <w:rPr>
          <w:lang w:val="en-CA"/>
        </w:rPr>
        <w:t>downturn</w:t>
      </w:r>
      <w:r w:rsidR="00C66316">
        <w:rPr>
          <w:lang w:val="en-CA"/>
        </w:rPr>
        <w:t>s</w:t>
      </w:r>
      <w:r>
        <w:rPr>
          <w:lang w:val="en-CA"/>
        </w:rPr>
        <w:t xml:space="preserve"> of </w:t>
      </w:r>
      <w:r w:rsidR="00C66316">
        <w:rPr>
          <w:lang w:val="en-CA"/>
        </w:rPr>
        <w:t xml:space="preserve">2008-9 and </w:t>
      </w:r>
      <w:r>
        <w:rPr>
          <w:lang w:val="en-CA"/>
        </w:rPr>
        <w:t>2014, the COVID-19 pandemic of 2020-22</w:t>
      </w:r>
      <w:r w:rsidR="00A47B2B">
        <w:rPr>
          <w:lang w:val="en-CA"/>
        </w:rPr>
        <w:t>,</w:t>
      </w:r>
      <w:r>
        <w:rPr>
          <w:lang w:val="en-CA"/>
        </w:rPr>
        <w:t xml:space="preserve"> and the second Trump administration</w:t>
      </w:r>
      <w:r w:rsidR="00E302FF">
        <w:rPr>
          <w:lang w:val="en-CA"/>
        </w:rPr>
        <w:t xml:space="preserve"> (2025+), </w:t>
      </w:r>
      <w:r w:rsidR="001B7201">
        <w:rPr>
          <w:lang w:val="en-CA"/>
        </w:rPr>
        <w:t xml:space="preserve">multiple </w:t>
      </w:r>
      <w:r w:rsidR="001C3B8C">
        <w:rPr>
          <w:lang w:val="en-CA"/>
        </w:rPr>
        <w:t xml:space="preserve">material </w:t>
      </w:r>
      <w:r w:rsidR="00E302FF">
        <w:rPr>
          <w:lang w:val="en-CA"/>
        </w:rPr>
        <w:t xml:space="preserve">features of neoliberal </w:t>
      </w:r>
      <w:r w:rsidR="00E33EA9">
        <w:rPr>
          <w:lang w:val="en-CA"/>
        </w:rPr>
        <w:t xml:space="preserve">spatio-temporality </w:t>
      </w:r>
      <w:r w:rsidR="00C66316">
        <w:rPr>
          <w:lang w:val="en-CA"/>
        </w:rPr>
        <w:t xml:space="preserve">have come </w:t>
      </w:r>
      <w:r w:rsidR="00DF75B5">
        <w:rPr>
          <w:lang w:val="en-CA"/>
        </w:rPr>
        <w:t xml:space="preserve">under </w:t>
      </w:r>
      <w:r w:rsidR="006D2B40">
        <w:rPr>
          <w:lang w:val="en-CA"/>
        </w:rPr>
        <w:t xml:space="preserve">heavy </w:t>
      </w:r>
      <w:r w:rsidR="00DF75B5">
        <w:rPr>
          <w:lang w:val="en-CA"/>
        </w:rPr>
        <w:t>pressure</w:t>
      </w:r>
      <w:r w:rsidR="00E302FF">
        <w:rPr>
          <w:lang w:val="en-CA"/>
        </w:rPr>
        <w:t xml:space="preserve">. </w:t>
      </w:r>
    </w:p>
    <w:p w14:paraId="651CE9BB" w14:textId="207AFA7B" w:rsidR="00FD4C6D" w:rsidRDefault="00BF07F6" w:rsidP="00FD4C6D">
      <w:pPr>
        <w:rPr>
          <w:lang w:val="en-CA"/>
        </w:rPr>
      </w:pPr>
      <w:r>
        <w:rPr>
          <w:lang w:val="en-CA"/>
        </w:rPr>
        <w:t>Above all</w:t>
      </w:r>
      <w:r w:rsidR="00412C09">
        <w:rPr>
          <w:lang w:val="en-CA"/>
        </w:rPr>
        <w:t>,</w:t>
      </w:r>
      <w:r w:rsidR="001B7201">
        <w:rPr>
          <w:lang w:val="en-CA"/>
        </w:rPr>
        <w:t xml:space="preserve"> </w:t>
      </w:r>
      <w:r w:rsidR="00412C09">
        <w:rPr>
          <w:lang w:val="en-CA"/>
        </w:rPr>
        <w:t xml:space="preserve">the norm of </w:t>
      </w:r>
      <w:r>
        <w:rPr>
          <w:lang w:val="en-CA"/>
        </w:rPr>
        <w:t xml:space="preserve">a </w:t>
      </w:r>
      <w:r w:rsidR="00716790">
        <w:rPr>
          <w:lang w:val="en-CA"/>
        </w:rPr>
        <w:t xml:space="preserve">single </w:t>
      </w:r>
      <w:r w:rsidR="005D6EA2">
        <w:rPr>
          <w:lang w:val="en-CA"/>
        </w:rPr>
        <w:t xml:space="preserve">overarching </w:t>
      </w:r>
      <w:r w:rsidR="00716790" w:rsidRPr="007731E6">
        <w:rPr>
          <w:b/>
          <w:bCs/>
          <w:lang w:val="en-CA"/>
        </w:rPr>
        <w:t xml:space="preserve">regime of </w:t>
      </w:r>
      <w:r w:rsidR="00995295" w:rsidRPr="007731E6">
        <w:rPr>
          <w:b/>
          <w:bCs/>
          <w:lang w:val="en-CA"/>
        </w:rPr>
        <w:t>harmonized standards</w:t>
      </w:r>
      <w:r w:rsidR="00995295">
        <w:rPr>
          <w:lang w:val="en-CA"/>
        </w:rPr>
        <w:t xml:space="preserve"> </w:t>
      </w:r>
      <w:r w:rsidR="00412C09">
        <w:rPr>
          <w:lang w:val="en-CA"/>
        </w:rPr>
        <w:t>deteriorated</w:t>
      </w:r>
      <w:r w:rsidR="00A47B2B">
        <w:rPr>
          <w:lang w:val="en-CA"/>
        </w:rPr>
        <w:t xml:space="preserve">. This had supported </w:t>
      </w:r>
      <w:r w:rsidR="00995295">
        <w:rPr>
          <w:lang w:val="en-CA"/>
        </w:rPr>
        <w:t>the relatively free circulation of resources, intermediate goods, final industrial and consumer goods</w:t>
      </w:r>
      <w:r w:rsidR="005D6EA2">
        <w:rPr>
          <w:lang w:val="en-CA"/>
        </w:rPr>
        <w:t xml:space="preserve">, and temporary </w:t>
      </w:r>
      <w:r w:rsidR="007352F9">
        <w:rPr>
          <w:lang w:val="en-CA"/>
        </w:rPr>
        <w:t>labour forces</w:t>
      </w:r>
      <w:r w:rsidR="00995295">
        <w:rPr>
          <w:lang w:val="en-CA"/>
        </w:rPr>
        <w:t xml:space="preserve">. </w:t>
      </w:r>
      <w:r w:rsidR="00FD4C6D">
        <w:rPr>
          <w:lang w:val="en-CA"/>
        </w:rPr>
        <w:t xml:space="preserve">From 2025, the Trump </w:t>
      </w:r>
      <w:r w:rsidR="007352F9">
        <w:rPr>
          <w:lang w:val="en-CA"/>
        </w:rPr>
        <w:t xml:space="preserve">regime </w:t>
      </w:r>
      <w:r w:rsidR="00DC30B2">
        <w:rPr>
          <w:lang w:val="en-CA"/>
        </w:rPr>
        <w:t xml:space="preserve">itself </w:t>
      </w:r>
      <w:r w:rsidR="00FD4C6D">
        <w:rPr>
          <w:lang w:val="en-CA"/>
        </w:rPr>
        <w:t xml:space="preserve">has </w:t>
      </w:r>
      <w:r w:rsidR="00DC30B2">
        <w:rPr>
          <w:lang w:val="en-CA"/>
        </w:rPr>
        <w:t>deeply disrupted the</w:t>
      </w:r>
      <w:r w:rsidR="00EE1575">
        <w:rPr>
          <w:lang w:val="en-CA"/>
        </w:rPr>
        <w:t>se</w:t>
      </w:r>
      <w:r w:rsidR="00DC30B2">
        <w:rPr>
          <w:lang w:val="en-CA"/>
        </w:rPr>
        <w:t xml:space="preserve"> </w:t>
      </w:r>
      <w:r w:rsidR="00FD4C6D">
        <w:rPr>
          <w:lang w:val="en-CA"/>
        </w:rPr>
        <w:t>postwar and neoliberal international norms</w:t>
      </w:r>
      <w:r w:rsidR="00EE1575">
        <w:rPr>
          <w:lang w:val="en-CA"/>
        </w:rPr>
        <w:t>,</w:t>
      </w:r>
      <w:r w:rsidR="00FD4C6D">
        <w:rPr>
          <w:lang w:val="en-CA"/>
        </w:rPr>
        <w:t xml:space="preserve"> </w:t>
      </w:r>
      <w:r w:rsidR="00EE1575">
        <w:rPr>
          <w:lang w:val="en-CA"/>
        </w:rPr>
        <w:t xml:space="preserve">which </w:t>
      </w:r>
      <w:r w:rsidR="00FD4C6D">
        <w:rPr>
          <w:lang w:val="en-CA"/>
        </w:rPr>
        <w:t xml:space="preserve">the United States </w:t>
      </w:r>
      <w:r w:rsidR="00DC30B2">
        <w:rPr>
          <w:lang w:val="en-CA"/>
        </w:rPr>
        <w:t>formerly championed</w:t>
      </w:r>
      <w:r w:rsidR="00FD4C6D">
        <w:rPr>
          <w:lang w:val="en-CA"/>
        </w:rPr>
        <w:t xml:space="preserve">. </w:t>
      </w:r>
      <w:r w:rsidR="00EE1575">
        <w:rPr>
          <w:lang w:val="en-CA"/>
        </w:rPr>
        <w:t>D</w:t>
      </w:r>
      <w:r w:rsidR="00FD4C6D">
        <w:rPr>
          <w:lang w:val="en-CA"/>
        </w:rPr>
        <w:t xml:space="preserve">ramatic new </w:t>
      </w:r>
      <w:r w:rsidR="00EE1575">
        <w:rPr>
          <w:lang w:val="en-CA"/>
        </w:rPr>
        <w:t xml:space="preserve">and erratic </w:t>
      </w:r>
      <w:r w:rsidR="00FD4C6D">
        <w:rPr>
          <w:lang w:val="en-CA"/>
        </w:rPr>
        <w:t xml:space="preserve">tariff rates for short-term transactional goals </w:t>
      </w:r>
      <w:r w:rsidR="004E318D">
        <w:rPr>
          <w:lang w:val="en-CA"/>
        </w:rPr>
        <w:t>were but one instance</w:t>
      </w:r>
      <w:r w:rsidR="00FD4C6D">
        <w:rPr>
          <w:lang w:val="en-CA"/>
        </w:rPr>
        <w:t>.</w:t>
      </w:r>
    </w:p>
    <w:p w14:paraId="213F8F31" w14:textId="441E5FCF" w:rsidR="00FD4C6D" w:rsidRDefault="00BF07F6" w:rsidP="00FD4C6D">
      <w:pPr>
        <w:rPr>
          <w:lang w:val="en-CA"/>
        </w:rPr>
      </w:pPr>
      <w:r>
        <w:rPr>
          <w:lang w:val="en-CA"/>
        </w:rPr>
        <w:t xml:space="preserve">But </w:t>
      </w:r>
      <w:r w:rsidR="007731E6">
        <w:rPr>
          <w:lang w:val="en-CA"/>
        </w:rPr>
        <w:t xml:space="preserve">long before, </w:t>
      </w:r>
      <w:r w:rsidR="00FD4C6D">
        <w:rPr>
          <w:lang w:val="en-CA"/>
        </w:rPr>
        <w:t xml:space="preserve">the </w:t>
      </w:r>
      <w:r w:rsidR="00FD4C6D" w:rsidRPr="004211C1">
        <w:rPr>
          <w:b/>
          <w:bCs/>
          <w:lang w:val="en-CA"/>
        </w:rPr>
        <w:t>global harmonization</w:t>
      </w:r>
      <w:r w:rsidR="00FD4C6D">
        <w:rPr>
          <w:lang w:val="en-CA"/>
        </w:rPr>
        <w:t xml:space="preserve"> of US-style trade norms </w:t>
      </w:r>
      <w:r w:rsidR="000D14FB">
        <w:rPr>
          <w:lang w:val="en-CA"/>
        </w:rPr>
        <w:t>was</w:t>
      </w:r>
      <w:r w:rsidR="00BC1F71">
        <w:rPr>
          <w:lang w:val="en-CA"/>
        </w:rPr>
        <w:t xml:space="preserve"> </w:t>
      </w:r>
      <w:r w:rsidR="004E318D">
        <w:rPr>
          <w:lang w:val="en-CA"/>
        </w:rPr>
        <w:t xml:space="preserve">already </w:t>
      </w:r>
      <w:r w:rsidR="00BC1F71">
        <w:rPr>
          <w:lang w:val="en-CA"/>
        </w:rPr>
        <w:t>under pressure</w:t>
      </w:r>
      <w:r w:rsidR="00FD4C6D">
        <w:rPr>
          <w:lang w:val="en-CA"/>
        </w:rPr>
        <w:t xml:space="preserve">. China’s Belt and Road Initiative and the </w:t>
      </w:r>
      <w:r w:rsidR="009F0BC9">
        <w:rPr>
          <w:lang w:val="en-CA"/>
        </w:rPr>
        <w:t xml:space="preserve">early growth, later </w:t>
      </w:r>
      <w:r w:rsidR="00FD4C6D">
        <w:rPr>
          <w:lang w:val="en-CA"/>
        </w:rPr>
        <w:t>revitalization</w:t>
      </w:r>
      <w:r w:rsidR="009F0BC9">
        <w:rPr>
          <w:lang w:val="en-CA"/>
        </w:rPr>
        <w:t>,</w:t>
      </w:r>
      <w:r w:rsidR="00FD4C6D">
        <w:rPr>
          <w:lang w:val="en-CA"/>
        </w:rPr>
        <w:t xml:space="preserve"> and extension of BRICS institutions </w:t>
      </w:r>
      <w:r w:rsidR="00E973BF">
        <w:rPr>
          <w:lang w:val="en-CA"/>
        </w:rPr>
        <w:t xml:space="preserve">proposed increasingly serious alternatives </w:t>
      </w:r>
      <w:r w:rsidR="006836A4">
        <w:rPr>
          <w:lang w:val="en-CA"/>
        </w:rPr>
        <w:fldChar w:fldCharType="begin"/>
      </w:r>
      <w:r w:rsidR="006836A4">
        <w:rPr>
          <w:lang w:val="en-CA"/>
        </w:rPr>
        <w:instrText xml:space="preserve"> ADDIN EN.CITE &lt;EndNote&gt;&lt;Cite&gt;&lt;Author&gt;Wang&lt;/Author&gt;&lt;Year&gt;2016&lt;/Year&gt;&lt;RecNum&gt;9200&lt;/RecNum&gt;&lt;DisplayText&gt;(Gu, Shankland et al. 2016, Wang 2016)&lt;/DisplayText&gt;&lt;record&gt;&lt;rec-number&gt;9200&lt;/rec-number&gt;&lt;foreign-keys&gt;&lt;key app="EN" db-id="z5dtt22fhdrfx0e0vem5afdwrvf0asxzrrx9" timestamp="1763165918"&gt;9200&lt;/key&gt;&lt;/foreign-keys&gt;&lt;ref-type name="Journal Article"&gt;17&lt;/ref-type&gt;&lt;contributors&gt;&lt;authors&gt;&lt;author&gt;Wang, Yong&lt;/author&gt;&lt;/authors&gt;&lt;/contributors&gt;&lt;titles&gt;&lt;title&gt;Offensive for Defensive: The Belt and Road Initiative and China’s New Grand&amp;#xD;Strategy&lt;/title&gt;&lt;secondary-title&gt;Pacific Review&lt;/secondary-title&gt;&lt;/titles&gt;&lt;periodical&gt;&lt;full-title&gt;Pacific Review&lt;/full-title&gt;&lt;/periodical&gt;&lt;pages&gt;455-63&lt;/pages&gt;&lt;volume&gt;29&lt;/volume&gt;&lt;number&gt;3&lt;/number&gt;&lt;dates&gt;&lt;year&gt;2016&lt;/year&gt;&lt;/dates&gt;&lt;urls&gt;&lt;/urls&gt;&lt;/record&gt;&lt;/Cite&gt;&lt;Cite&gt;&lt;Author&gt;Gu&lt;/Author&gt;&lt;Year&gt;2016&lt;/Year&gt;&lt;RecNum&gt;9201&lt;/RecNum&gt;&lt;record&gt;&lt;rec-number&gt;9201&lt;/rec-number&gt;&lt;foreign-keys&gt;&lt;key app="EN" db-id="z5dtt22fhdrfx0e0vem5afdwrvf0asxzrrx9" timestamp="1763166554"&gt;9201&lt;/key&gt;&lt;/foreign-keys&gt;&lt;ref-type name="Edited Book"&gt;28&lt;/ref-type&gt;&lt;contributors&gt;&lt;authors&gt;&lt;author&gt;Jing Gu&lt;/author&gt;&lt;author&gt;Alex Shankland&lt;/author&gt;&lt;author&gt;Anuradha Chenoy &lt;/author&gt;&lt;/authors&gt;&lt;/contributors&gt;&lt;titles&gt;&lt;title&gt;The BRICS in International Development &lt;/title&gt;&lt;/titles&gt;&lt;dates&gt;&lt;year&gt;2016&lt;/year&gt;&lt;/dates&gt;&lt;pub-location&gt;London, UK&lt;/pub-location&gt;&lt;publisher&gt;Palgrave Macmillan&lt;/publisher&gt;&lt;urls&gt;&lt;/urls&gt;&lt;/record&gt;&lt;/Cite&gt;&lt;/EndNote&gt;</w:instrText>
      </w:r>
      <w:r w:rsidR="006836A4">
        <w:rPr>
          <w:lang w:val="en-CA"/>
        </w:rPr>
        <w:fldChar w:fldCharType="separate"/>
      </w:r>
      <w:r w:rsidR="006836A4">
        <w:rPr>
          <w:noProof/>
          <w:lang w:val="en-CA"/>
        </w:rPr>
        <w:t>(Gu, Shankland et al. 2016, Wang 2016)</w:t>
      </w:r>
      <w:r w:rsidR="006836A4">
        <w:rPr>
          <w:lang w:val="en-CA"/>
        </w:rPr>
        <w:fldChar w:fldCharType="end"/>
      </w:r>
      <w:r w:rsidR="00FD4C6D">
        <w:rPr>
          <w:lang w:val="en-CA"/>
        </w:rPr>
        <w:t xml:space="preserve">. </w:t>
      </w:r>
      <w:r w:rsidR="004F2DDB">
        <w:rPr>
          <w:lang w:val="en-CA"/>
        </w:rPr>
        <w:t xml:space="preserve">The European Union’s internal tensions </w:t>
      </w:r>
      <w:r w:rsidR="0085336A">
        <w:rPr>
          <w:lang w:val="en-CA"/>
        </w:rPr>
        <w:t xml:space="preserve">also </w:t>
      </w:r>
      <w:r w:rsidR="004F2DDB">
        <w:rPr>
          <w:lang w:val="en-CA"/>
        </w:rPr>
        <w:t xml:space="preserve">undermined </w:t>
      </w:r>
      <w:r w:rsidR="0085336A">
        <w:rPr>
          <w:lang w:val="en-CA"/>
        </w:rPr>
        <w:t xml:space="preserve">internal </w:t>
      </w:r>
      <w:r w:rsidR="004F2DDB">
        <w:rPr>
          <w:lang w:val="en-CA"/>
        </w:rPr>
        <w:t>harmoniz</w:t>
      </w:r>
      <w:r w:rsidR="0085336A">
        <w:rPr>
          <w:lang w:val="en-CA"/>
        </w:rPr>
        <w:t>ation</w:t>
      </w:r>
      <w:r w:rsidR="0064352A">
        <w:rPr>
          <w:lang w:val="en-CA"/>
        </w:rPr>
        <w:t xml:space="preserve">, and </w:t>
      </w:r>
      <w:r w:rsidR="00DA5A15">
        <w:rPr>
          <w:lang w:val="en-CA"/>
        </w:rPr>
        <w:t xml:space="preserve">the apparent withdrawal of US guarantees has weakened </w:t>
      </w:r>
      <w:r w:rsidR="00FD4C6D">
        <w:rPr>
          <w:lang w:val="en-CA"/>
        </w:rPr>
        <w:t>the NATO alliance</w:t>
      </w:r>
      <w:r w:rsidR="00230194">
        <w:rPr>
          <w:lang w:val="en-CA"/>
        </w:rPr>
        <w:t xml:space="preserve"> </w:t>
      </w:r>
      <w:r w:rsidR="00DA5A15">
        <w:rPr>
          <w:lang w:val="en-CA"/>
        </w:rPr>
        <w:t xml:space="preserve">and triggered </w:t>
      </w:r>
      <w:r w:rsidR="00230194">
        <w:rPr>
          <w:lang w:val="en-CA"/>
        </w:rPr>
        <w:t xml:space="preserve">rapid European </w:t>
      </w:r>
      <w:r w:rsidR="000904E8">
        <w:rPr>
          <w:lang w:val="en-CA"/>
        </w:rPr>
        <w:t xml:space="preserve">and Japanese </w:t>
      </w:r>
      <w:r w:rsidR="00230194">
        <w:rPr>
          <w:lang w:val="en-CA"/>
        </w:rPr>
        <w:t xml:space="preserve">rearmament. These developments have </w:t>
      </w:r>
      <w:r w:rsidR="00FD4C6D">
        <w:rPr>
          <w:lang w:val="en-CA"/>
        </w:rPr>
        <w:t>immediate security implications and longer-term military-industrial ones for US hegemony</w:t>
      </w:r>
      <w:r w:rsidR="00230194">
        <w:rPr>
          <w:lang w:val="en-CA"/>
        </w:rPr>
        <w:t xml:space="preserve"> </w:t>
      </w:r>
      <w:r w:rsidR="006836A4">
        <w:rPr>
          <w:lang w:val="en-CA"/>
        </w:rPr>
        <w:fldChar w:fldCharType="begin"/>
      </w:r>
      <w:r w:rsidR="006836A4">
        <w:rPr>
          <w:lang w:val="en-CA"/>
        </w:rPr>
        <w:instrText xml:space="preserve"> ADDIN EN.CITE &lt;EndNote&gt;&lt;Cite&gt;&lt;Author&gt;Yoffa&lt;/Author&gt;&lt;Year&gt;2025&lt;/Year&gt;&lt;RecNum&gt;9203&lt;/RecNum&gt;&lt;DisplayText&gt;(Yoffa 2025)&lt;/DisplayText&gt;&lt;record&gt;&lt;rec-number&gt;9203&lt;/rec-number&gt;&lt;foreign-keys&gt;&lt;key app="EN" db-id="z5dtt22fhdrfx0e0vem5afdwrvf0asxzrrx9" timestamp="1763167221"&gt;9203&lt;/key&gt;&lt;/foreign-keys&gt;&lt;ref-type name="Magazine Article"&gt;19&lt;/ref-type&gt;&lt;contributors&gt;&lt;authors&gt;&lt;author&gt;Joshua Yoffa&lt;/author&gt;&lt;/authors&gt;&lt;/contributors&gt;&lt;titles&gt;&lt;title&gt;How Donald Trump Got NATO to Pay Up&lt;/title&gt;&lt;secondary-title&gt;New Yorker&lt;/secondary-title&gt;&lt;/titles&gt;&lt;dates&gt;&lt;year&gt;2025&lt;/year&gt;&lt;pub-dates&gt;&lt;date&gt;June 23&lt;/date&gt;&lt;/pub-dates&gt;&lt;/dates&gt;&lt;pub-location&gt;New York, NY&lt;/pub-location&gt;&lt;urls&gt;&lt;related-urls&gt;&lt;url&gt;https://www.newyorker.com/magazine/2025/06/30/how-donald-trump-got-nato-to-pay-up&lt;/url&gt;&lt;/related-urls&gt;&lt;/urls&gt;&lt;access-date&gt;14 November 2025&lt;/access-date&gt;&lt;/record&gt;&lt;/Cite&gt;&lt;/EndNote&gt;</w:instrText>
      </w:r>
      <w:r w:rsidR="006836A4">
        <w:rPr>
          <w:lang w:val="en-CA"/>
        </w:rPr>
        <w:fldChar w:fldCharType="separate"/>
      </w:r>
      <w:r w:rsidR="006836A4">
        <w:rPr>
          <w:noProof/>
          <w:lang w:val="en-CA"/>
        </w:rPr>
        <w:t>(Yoffa 2025)</w:t>
      </w:r>
      <w:r w:rsidR="006836A4">
        <w:rPr>
          <w:lang w:val="en-CA"/>
        </w:rPr>
        <w:fldChar w:fldCharType="end"/>
      </w:r>
      <w:r w:rsidR="00FD4C6D">
        <w:rPr>
          <w:lang w:val="en-CA"/>
        </w:rPr>
        <w:t>. Mounting questions now surround the US dollar as the world’s lead reserve currency and US treasury bills</w:t>
      </w:r>
      <w:r w:rsidR="006C21CD">
        <w:rPr>
          <w:lang w:val="en-CA"/>
        </w:rPr>
        <w:t xml:space="preserve"> </w:t>
      </w:r>
      <w:r w:rsidR="004211C1">
        <w:rPr>
          <w:lang w:val="en-CA"/>
        </w:rPr>
        <w:t xml:space="preserve">as the world’s default securities </w:t>
      </w:r>
      <w:r w:rsidR="006836A4">
        <w:rPr>
          <w:lang w:val="en-CA"/>
        </w:rPr>
        <w:fldChar w:fldCharType="begin"/>
      </w:r>
      <w:r w:rsidR="006836A4">
        <w:rPr>
          <w:lang w:val="en-CA"/>
        </w:rPr>
        <w:instrText xml:space="preserve"> ADDIN EN.CITE &lt;EndNote&gt;&lt;Cite&gt;&lt;Author&gt;Brancaccio&lt;/Author&gt;&lt;Year&gt;2025&lt;/Year&gt;&lt;RecNum&gt;9202&lt;/RecNum&gt;&lt;DisplayText&gt;(Brancaccio and Petrou 2025)&lt;/DisplayText&gt;&lt;record&gt;&lt;rec-number&gt;9202&lt;/rec-number&gt;&lt;foreign-keys&gt;&lt;key app="EN" db-id="z5dtt22fhdrfx0e0vem5afdwrvf0asxzrrx9" timestamp="1763166988"&gt;9202&lt;/key&gt;&lt;/foreign-keys&gt;&lt;ref-type name="Blog"&gt;56&lt;/ref-type&gt;&lt;contributors&gt;&lt;authors&gt;&lt;author&gt;David Brancaccio&lt;/author&gt;&lt;author&gt;Karen Petrou&lt;/author&gt;&lt;/authors&gt;&lt;secondary-authors&gt;&lt;author&gt;David Brancaccio&lt;/author&gt;&lt;author&gt;Ariana Rosas&lt;/author&gt;&lt;/secondary-authors&gt;&lt;/contributors&gt;&lt;titles&gt;&lt;title&gt;Why the U.S. dollar is under threat as the world&amp;apos;s reserve currency&lt;/title&gt;&lt;secondary-title&gt;Marketplace&lt;/secondary-title&gt;&lt;/titles&gt;&lt;number&gt;August 19&lt;/number&gt;&lt;dates&gt;&lt;year&gt;2025&lt;/year&gt;&lt;/dates&gt;&lt;pub-location&gt;Minneapolis&lt;/pub-location&gt;&lt;publisher&gt;Minnesota Public Radio&lt;/publisher&gt;&lt;urls&gt;&lt;related-urls&gt;&lt;url&gt;https://www.marketplace.org/story/2025/08/19/threats-to-the-us-dollar-as-the-the-worlds-reserve-currency&lt;/url&gt;&lt;/related-urls&gt;&lt;/urls&gt;&lt;/record&gt;&lt;/Cite&gt;&lt;/EndNote&gt;</w:instrText>
      </w:r>
      <w:r w:rsidR="006836A4">
        <w:rPr>
          <w:lang w:val="en-CA"/>
        </w:rPr>
        <w:fldChar w:fldCharType="separate"/>
      </w:r>
      <w:r w:rsidR="006836A4">
        <w:rPr>
          <w:noProof/>
          <w:lang w:val="en-CA"/>
        </w:rPr>
        <w:t>(Brancaccio and Petrou 2025)</w:t>
      </w:r>
      <w:r w:rsidR="006836A4">
        <w:rPr>
          <w:lang w:val="en-CA"/>
        </w:rPr>
        <w:fldChar w:fldCharType="end"/>
      </w:r>
      <w:r w:rsidR="00FD4C6D">
        <w:rPr>
          <w:lang w:val="en-CA"/>
        </w:rPr>
        <w:t>.</w:t>
      </w:r>
    </w:p>
    <w:p w14:paraId="20CCC1CD" w14:textId="50BCAD2F" w:rsidR="00FD20BF" w:rsidRDefault="000D036D" w:rsidP="00FD20BF">
      <w:pPr>
        <w:rPr>
          <w:lang w:val="en-CA"/>
        </w:rPr>
      </w:pPr>
      <w:r>
        <w:rPr>
          <w:lang w:val="en-CA"/>
        </w:rPr>
        <w:t xml:space="preserve">A second core feature was </w:t>
      </w:r>
      <w:r w:rsidR="004211C1">
        <w:rPr>
          <w:lang w:val="en-CA"/>
        </w:rPr>
        <w:t xml:space="preserve">vulnerabilities exposed in </w:t>
      </w:r>
      <w:r w:rsidR="00D93A19" w:rsidRPr="004F2DDB">
        <w:rPr>
          <w:b/>
          <w:bCs/>
          <w:lang w:val="en-CA"/>
        </w:rPr>
        <w:t xml:space="preserve">long-distance international </w:t>
      </w:r>
      <w:r w:rsidR="00D240BC" w:rsidRPr="004F2DDB">
        <w:rPr>
          <w:b/>
          <w:bCs/>
          <w:lang w:val="en-CA"/>
        </w:rPr>
        <w:t>supply chain</w:t>
      </w:r>
      <w:r w:rsidR="00D93A19" w:rsidRPr="004F2DDB">
        <w:rPr>
          <w:b/>
          <w:bCs/>
          <w:lang w:val="en-CA"/>
        </w:rPr>
        <w:t>s</w:t>
      </w:r>
      <w:r w:rsidR="00766B99">
        <w:rPr>
          <w:lang w:val="en-CA"/>
        </w:rPr>
        <w:t xml:space="preserve">, </w:t>
      </w:r>
      <w:r w:rsidR="000C1EA8">
        <w:rPr>
          <w:lang w:val="en-CA"/>
        </w:rPr>
        <w:t xml:space="preserve">something that </w:t>
      </w:r>
      <w:r w:rsidR="008F1ADD">
        <w:rPr>
          <w:lang w:val="en-CA"/>
        </w:rPr>
        <w:t xml:space="preserve">individual </w:t>
      </w:r>
      <w:r w:rsidR="00766B99">
        <w:rPr>
          <w:lang w:val="en-CA"/>
        </w:rPr>
        <w:t>protest</w:t>
      </w:r>
      <w:r w:rsidR="008F1ADD">
        <w:rPr>
          <w:lang w:val="en-CA"/>
        </w:rPr>
        <w:t>s</w:t>
      </w:r>
      <w:r w:rsidR="00766B99">
        <w:rPr>
          <w:lang w:val="en-CA"/>
        </w:rPr>
        <w:t xml:space="preserve"> neither sought nor achieved</w:t>
      </w:r>
      <w:r w:rsidR="00E042EB">
        <w:rPr>
          <w:lang w:val="en-CA"/>
        </w:rPr>
        <w:t>.</w:t>
      </w:r>
      <w:r w:rsidR="00D240BC">
        <w:rPr>
          <w:lang w:val="en-CA"/>
        </w:rPr>
        <w:t xml:space="preserve"> </w:t>
      </w:r>
      <w:r w:rsidR="002F558F">
        <w:rPr>
          <w:lang w:val="en-CA"/>
        </w:rPr>
        <w:t>The terrorist attacks of September 11, 2001, undermined neoliberal openness of borders to human population flows</w:t>
      </w:r>
      <w:r w:rsidR="00444AED">
        <w:rPr>
          <w:lang w:val="en-CA"/>
        </w:rPr>
        <w:t xml:space="preserve"> </w:t>
      </w:r>
      <w:r w:rsidR="006836A4">
        <w:rPr>
          <w:lang w:val="en-CA"/>
        </w:rPr>
        <w:fldChar w:fldCharType="begin"/>
      </w:r>
      <w:r w:rsidR="006836A4">
        <w:rPr>
          <w:lang w:val="en-CA"/>
        </w:rPr>
        <w:instrText xml:space="preserve"> ADDIN EN.CITE &lt;EndNote&gt;&lt;Cite&gt;&lt;Author&gt;Drache&lt;/Author&gt;&lt;Year&gt;2004&lt;/Year&gt;&lt;RecNum&gt;8055&lt;/RecNum&gt;&lt;DisplayText&gt;(Drache 2004)&lt;/DisplayText&gt;&lt;record&gt;&lt;rec-number&gt;8055&lt;/rec-number&gt;&lt;foreign-keys&gt;&lt;key app="EN" db-id="z5dtt22fhdrfx0e0vem5afdwrvf0asxzrrx9" timestamp="1627532712"&gt;8055&lt;/key&gt;&lt;/foreign-keys&gt;&lt;ref-type name="Book"&gt;6&lt;/ref-type&gt;&lt;contributors&gt;&lt;authors&gt;&lt;author&gt;Daniel Drache&lt;/author&gt;&lt;/authors&gt;&lt;/contributors&gt;&lt;titles&gt;&lt;title&gt;Borders Matter:  Homeland Security and the Search for North America&lt;/title&gt;&lt;short-title&gt;Borders Matter&lt;/short-title&gt;&lt;/titles&gt;&lt;dates&gt;&lt;year&gt;2004&lt;/year&gt;&lt;/dates&gt;&lt;pub-location&gt;Halifax, NS&lt;/pub-location&gt;&lt;publisher&gt;Fernwood Books&lt;/publisher&gt;&lt;urls&gt;&lt;/urls&gt;&lt;/record&gt;&lt;/Cite&gt;&lt;/EndNote&gt;</w:instrText>
      </w:r>
      <w:r w:rsidR="006836A4">
        <w:rPr>
          <w:lang w:val="en-CA"/>
        </w:rPr>
        <w:fldChar w:fldCharType="separate"/>
      </w:r>
      <w:r w:rsidR="006836A4">
        <w:rPr>
          <w:noProof/>
          <w:lang w:val="en-CA"/>
        </w:rPr>
        <w:t>(Drache 2004)</w:t>
      </w:r>
      <w:r w:rsidR="006836A4">
        <w:rPr>
          <w:lang w:val="en-CA"/>
        </w:rPr>
        <w:fldChar w:fldCharType="end"/>
      </w:r>
      <w:r w:rsidR="002F558F">
        <w:rPr>
          <w:lang w:val="en-CA"/>
        </w:rPr>
        <w:t>. But p</w:t>
      </w:r>
      <w:r w:rsidR="00E042EB">
        <w:rPr>
          <w:lang w:val="en-CA"/>
        </w:rPr>
        <w:t xml:space="preserve">erhaps the first </w:t>
      </w:r>
      <w:r w:rsidR="00E73248">
        <w:rPr>
          <w:lang w:val="en-CA"/>
        </w:rPr>
        <w:t xml:space="preserve">systematic breach of neoliberal principles </w:t>
      </w:r>
      <w:r w:rsidR="00DE75A0">
        <w:rPr>
          <w:lang w:val="en-CA"/>
        </w:rPr>
        <w:t xml:space="preserve">came from </w:t>
      </w:r>
      <w:r w:rsidR="00C61EE6">
        <w:rPr>
          <w:lang w:val="en-CA"/>
        </w:rPr>
        <w:t xml:space="preserve">the </w:t>
      </w:r>
      <w:r w:rsidR="00FD20BF">
        <w:rPr>
          <w:lang w:val="en-CA"/>
        </w:rPr>
        <w:t>national border</w:t>
      </w:r>
      <w:r w:rsidR="00D30890">
        <w:rPr>
          <w:lang w:val="en-CA"/>
        </w:rPr>
        <w:t xml:space="preserve"> control</w:t>
      </w:r>
      <w:r w:rsidR="00FD20BF">
        <w:rPr>
          <w:lang w:val="en-CA"/>
        </w:rPr>
        <w:t xml:space="preserve">s </w:t>
      </w:r>
      <w:r w:rsidR="00C61EE6">
        <w:rPr>
          <w:lang w:val="en-CA"/>
        </w:rPr>
        <w:t xml:space="preserve">of </w:t>
      </w:r>
      <w:r w:rsidR="00FD20BF">
        <w:rPr>
          <w:lang w:val="en-CA"/>
        </w:rPr>
        <w:t xml:space="preserve">the COVID-19 pandemic. </w:t>
      </w:r>
      <w:r w:rsidR="002B6F5E">
        <w:rPr>
          <w:lang w:val="en-CA"/>
        </w:rPr>
        <w:t xml:space="preserve">That massively disrupted </w:t>
      </w:r>
      <w:r w:rsidR="00FD20BF">
        <w:rPr>
          <w:lang w:val="en-CA"/>
        </w:rPr>
        <w:t xml:space="preserve">material flows of resources, intermediate goods, and final industrial </w:t>
      </w:r>
      <w:r w:rsidR="00FD20BF">
        <w:rPr>
          <w:lang w:val="en-CA"/>
        </w:rPr>
        <w:lastRenderedPageBreak/>
        <w:t>and consumer goods</w:t>
      </w:r>
      <w:r w:rsidR="00C61EE6">
        <w:rPr>
          <w:lang w:val="en-CA"/>
        </w:rPr>
        <w:t xml:space="preserve"> – and hence global production –</w:t>
      </w:r>
      <w:r w:rsidR="00991A7A">
        <w:rPr>
          <w:lang w:val="en-CA"/>
        </w:rPr>
        <w:t xml:space="preserve"> </w:t>
      </w:r>
      <w:r w:rsidR="00C61EE6">
        <w:rPr>
          <w:lang w:val="en-CA"/>
        </w:rPr>
        <w:t xml:space="preserve">because </w:t>
      </w:r>
      <w:r w:rsidR="0016795C">
        <w:rPr>
          <w:lang w:val="en-CA"/>
        </w:rPr>
        <w:t xml:space="preserve">just-in-time </w:t>
      </w:r>
      <w:r w:rsidR="00991A7A">
        <w:rPr>
          <w:lang w:val="en-CA"/>
        </w:rPr>
        <w:t xml:space="preserve">supply chains became </w:t>
      </w:r>
      <w:r w:rsidR="007302B8">
        <w:rPr>
          <w:lang w:val="en-CA"/>
        </w:rPr>
        <w:t xml:space="preserve">targeted as </w:t>
      </w:r>
      <w:r w:rsidR="00991A7A">
        <w:rPr>
          <w:lang w:val="en-CA"/>
        </w:rPr>
        <w:t xml:space="preserve">vectors of </w:t>
      </w:r>
      <w:r w:rsidR="009E1043">
        <w:rPr>
          <w:lang w:val="en-CA"/>
        </w:rPr>
        <w:t xml:space="preserve">epidemic </w:t>
      </w:r>
      <w:r w:rsidR="00991A7A">
        <w:rPr>
          <w:lang w:val="en-CA"/>
        </w:rPr>
        <w:t xml:space="preserve">disease </w:t>
      </w:r>
      <w:r w:rsidR="006836A4">
        <w:rPr>
          <w:lang w:val="en-CA"/>
        </w:rPr>
        <w:fldChar w:fldCharType="begin"/>
      </w:r>
      <w:r w:rsidR="006836A4">
        <w:rPr>
          <w:lang w:val="en-CA"/>
        </w:rPr>
        <w:instrText xml:space="preserve"> ADDIN EN.CITE &lt;EndNote&gt;&lt;Cite&gt;&lt;Author&gt;Lansdowne&lt;/Author&gt;&lt;Year&gt;2021&lt;/Year&gt;&lt;RecNum&gt;8685&lt;/RecNum&gt;&lt;DisplayText&gt;(Lansdowne and Lawson 2021)&lt;/DisplayText&gt;&lt;record&gt;&lt;rec-number&gt;8685&lt;/rec-number&gt;&lt;foreign-keys&gt;&lt;key app="EN" db-id="z5dtt22fhdrfx0e0vem5afdwrvf0asxzrrx9" timestamp="1667845214"&gt;8685&lt;/key&gt;&lt;/foreign-keys&gt;&lt;ref-type name="Book Section"&gt;5&lt;/ref-type&gt;&lt;contributors&gt;&lt;authors&gt;&lt;author&gt;Helen Lansdowne&lt;/author&gt;&lt;author&gt;James Lawson&lt;/author&gt;&lt;/authors&gt;&lt;secondary-authors&gt;&lt;author&gt;Victor V. Ramraj&lt;/author&gt;&lt;/secondary-authors&gt;&lt;/contributors&gt;&lt;titles&gt;&lt;title&gt;Southeast Asian Workers in a Just-In-Time Pandemic&lt;/title&gt;&lt;secondary-title&gt;COVID-19 in Asia: Law and Policy Contexts&lt;/secondary-title&gt;&lt;/titles&gt;&lt;pages&gt;445-460&lt;/pages&gt;&lt;dates&gt;&lt;year&gt;2021&lt;/year&gt;&lt;/dates&gt;&lt;pub-location&gt;Oxford, UK&lt;/pub-location&gt;&lt;publisher&gt;Oxford University Press&lt;/publisher&gt;&lt;urls&gt;&lt;/urls&gt;&lt;/record&gt;&lt;/Cite&gt;&lt;/EndNote&gt;</w:instrText>
      </w:r>
      <w:r w:rsidR="006836A4">
        <w:rPr>
          <w:lang w:val="en-CA"/>
        </w:rPr>
        <w:fldChar w:fldCharType="separate"/>
      </w:r>
      <w:r w:rsidR="006836A4">
        <w:rPr>
          <w:noProof/>
          <w:lang w:val="en-CA"/>
        </w:rPr>
        <w:t>(Lansdowne and Lawson 2021)</w:t>
      </w:r>
      <w:r w:rsidR="006836A4">
        <w:rPr>
          <w:lang w:val="en-CA"/>
        </w:rPr>
        <w:fldChar w:fldCharType="end"/>
      </w:r>
      <w:r w:rsidR="00FD20BF">
        <w:rPr>
          <w:lang w:val="en-CA"/>
        </w:rPr>
        <w:t>.</w:t>
      </w:r>
    </w:p>
    <w:p w14:paraId="74BBC85F" w14:textId="72933437" w:rsidR="008A64CD" w:rsidRDefault="00415DC9">
      <w:pPr>
        <w:rPr>
          <w:lang w:val="en-CA"/>
        </w:rPr>
      </w:pPr>
      <w:r>
        <w:rPr>
          <w:lang w:val="en-CA"/>
        </w:rPr>
        <w:t xml:space="preserve">The </w:t>
      </w:r>
      <w:r w:rsidR="007302B8">
        <w:rPr>
          <w:lang w:val="en-CA"/>
        </w:rPr>
        <w:t xml:space="preserve">Trump regime’s </w:t>
      </w:r>
      <w:r>
        <w:rPr>
          <w:lang w:val="en-CA"/>
        </w:rPr>
        <w:t xml:space="preserve">reorientation of </w:t>
      </w:r>
      <w:r w:rsidR="005C4177">
        <w:rPr>
          <w:lang w:val="en-CA"/>
        </w:rPr>
        <w:t xml:space="preserve">US trade and industrial policy </w:t>
      </w:r>
      <w:r w:rsidR="00C50DD8">
        <w:rPr>
          <w:lang w:val="en-CA"/>
        </w:rPr>
        <w:t xml:space="preserve">has so far </w:t>
      </w:r>
      <w:r w:rsidR="007302B8">
        <w:rPr>
          <w:lang w:val="en-CA"/>
        </w:rPr>
        <w:t xml:space="preserve">disrupted </w:t>
      </w:r>
      <w:r w:rsidR="009C0986">
        <w:rPr>
          <w:lang w:val="en-CA"/>
        </w:rPr>
        <w:t>these supply chains</w:t>
      </w:r>
      <w:r w:rsidR="007302B8">
        <w:rPr>
          <w:lang w:val="en-CA"/>
        </w:rPr>
        <w:t xml:space="preserve"> more profoundly</w:t>
      </w:r>
      <w:r w:rsidR="009C0986">
        <w:rPr>
          <w:lang w:val="en-CA"/>
        </w:rPr>
        <w:t xml:space="preserve">, in an attempt to re-assert </w:t>
      </w:r>
      <w:r w:rsidR="00C2199A">
        <w:rPr>
          <w:lang w:val="en-CA"/>
        </w:rPr>
        <w:t xml:space="preserve">the US </w:t>
      </w:r>
      <w:r w:rsidR="009C0986">
        <w:rPr>
          <w:lang w:val="en-CA"/>
        </w:rPr>
        <w:t xml:space="preserve">as </w:t>
      </w:r>
      <w:r w:rsidR="00C2199A">
        <w:rPr>
          <w:lang w:val="en-CA"/>
        </w:rPr>
        <w:t xml:space="preserve">an </w:t>
      </w:r>
      <w:r w:rsidR="009C0986">
        <w:rPr>
          <w:lang w:val="en-CA"/>
        </w:rPr>
        <w:t>internally coherent economic unit</w:t>
      </w:r>
      <w:r w:rsidR="005C4177">
        <w:rPr>
          <w:lang w:val="en-CA"/>
        </w:rPr>
        <w:t xml:space="preserve">. </w:t>
      </w:r>
      <w:r w:rsidR="001E61E4">
        <w:rPr>
          <w:lang w:val="en-CA"/>
        </w:rPr>
        <w:t>T</w:t>
      </w:r>
      <w:r w:rsidR="008A64CD">
        <w:rPr>
          <w:lang w:val="en-CA"/>
        </w:rPr>
        <w:t xml:space="preserve">he </w:t>
      </w:r>
      <w:r w:rsidR="008A64CD" w:rsidRPr="005B25B6">
        <w:rPr>
          <w:lang w:val="en-CA"/>
        </w:rPr>
        <w:t xml:space="preserve">effort to reshore </w:t>
      </w:r>
      <w:r w:rsidR="00571BD0" w:rsidRPr="005B25B6">
        <w:rPr>
          <w:lang w:val="en-CA"/>
        </w:rPr>
        <w:t xml:space="preserve">US </w:t>
      </w:r>
      <w:r w:rsidR="008A64CD" w:rsidRPr="005B25B6">
        <w:rPr>
          <w:lang w:val="en-CA"/>
        </w:rPr>
        <w:t>manufacturing activity</w:t>
      </w:r>
      <w:r w:rsidR="001E61E4">
        <w:rPr>
          <w:lang w:val="en-CA"/>
        </w:rPr>
        <w:t xml:space="preserve"> implies shorter, more</w:t>
      </w:r>
      <w:r w:rsidR="003A327F" w:rsidRPr="004F2DDB">
        <w:rPr>
          <w:lang w:val="en-CA"/>
        </w:rPr>
        <w:t xml:space="preserve"> </w:t>
      </w:r>
      <w:r w:rsidR="001E61E4">
        <w:rPr>
          <w:lang w:val="en-CA"/>
        </w:rPr>
        <w:t xml:space="preserve">internal </w:t>
      </w:r>
      <w:r w:rsidR="003A327F" w:rsidRPr="004F2DDB">
        <w:rPr>
          <w:lang w:val="en-CA"/>
        </w:rPr>
        <w:t>supply chains</w:t>
      </w:r>
      <w:r w:rsidR="00571BD0">
        <w:rPr>
          <w:lang w:val="en-CA"/>
        </w:rPr>
        <w:t xml:space="preserve">. </w:t>
      </w:r>
      <w:r w:rsidR="00254E60">
        <w:rPr>
          <w:lang w:val="en-CA"/>
        </w:rPr>
        <w:t xml:space="preserve">More ambiguous </w:t>
      </w:r>
      <w:r w:rsidR="001E61E4">
        <w:rPr>
          <w:lang w:val="en-CA"/>
        </w:rPr>
        <w:t xml:space="preserve">for neoliberal norms </w:t>
      </w:r>
      <w:r w:rsidR="003D1A71">
        <w:rPr>
          <w:lang w:val="en-CA"/>
        </w:rPr>
        <w:t xml:space="preserve">were early </w:t>
      </w:r>
      <w:r w:rsidR="006C0389">
        <w:rPr>
          <w:lang w:val="en-CA"/>
        </w:rPr>
        <w:t xml:space="preserve">Trump </w:t>
      </w:r>
      <w:r w:rsidR="003D1A71">
        <w:rPr>
          <w:lang w:val="en-CA"/>
        </w:rPr>
        <w:t xml:space="preserve">threats </w:t>
      </w:r>
      <w:r w:rsidR="00E252F8">
        <w:rPr>
          <w:lang w:val="en-CA"/>
        </w:rPr>
        <w:t xml:space="preserve">to </w:t>
      </w:r>
      <w:r w:rsidR="006C0389">
        <w:rPr>
          <w:lang w:val="en-CA"/>
        </w:rPr>
        <w:t xml:space="preserve">annex </w:t>
      </w:r>
      <w:r w:rsidR="00811CD0">
        <w:rPr>
          <w:lang w:val="en-CA"/>
        </w:rPr>
        <w:t xml:space="preserve">immediate </w:t>
      </w:r>
      <w:r w:rsidR="006C0389">
        <w:rPr>
          <w:lang w:val="en-CA"/>
        </w:rPr>
        <w:t xml:space="preserve">US </w:t>
      </w:r>
      <w:r w:rsidR="00811CD0">
        <w:rPr>
          <w:lang w:val="en-CA"/>
        </w:rPr>
        <w:t>neighbours</w:t>
      </w:r>
      <w:r w:rsidR="004F2DDB">
        <w:rPr>
          <w:lang w:val="en-CA"/>
        </w:rPr>
        <w:t>, Canada</w:t>
      </w:r>
      <w:r w:rsidR="00DE2EFE">
        <w:rPr>
          <w:lang w:val="en-CA"/>
        </w:rPr>
        <w:t>, Greenland,</w:t>
      </w:r>
      <w:r w:rsidR="004F2DDB">
        <w:rPr>
          <w:lang w:val="en-CA"/>
        </w:rPr>
        <w:t xml:space="preserve"> and </w:t>
      </w:r>
      <w:r w:rsidR="00CA135E">
        <w:rPr>
          <w:lang w:val="en-CA"/>
        </w:rPr>
        <w:t xml:space="preserve">the Panama </w:t>
      </w:r>
      <w:r w:rsidR="008C0109">
        <w:rPr>
          <w:lang w:val="en-CA"/>
        </w:rPr>
        <w:t>C</w:t>
      </w:r>
      <w:r w:rsidR="00CA135E">
        <w:rPr>
          <w:lang w:val="en-CA"/>
        </w:rPr>
        <w:t>anal</w:t>
      </w:r>
      <w:r w:rsidR="00811CD0">
        <w:rPr>
          <w:lang w:val="en-CA"/>
        </w:rPr>
        <w:t xml:space="preserve">. </w:t>
      </w:r>
      <w:r w:rsidR="00B32C52">
        <w:rPr>
          <w:lang w:val="en-CA"/>
        </w:rPr>
        <w:t xml:space="preserve">Consistent with </w:t>
      </w:r>
      <w:r w:rsidR="00527D3C">
        <w:rPr>
          <w:lang w:val="en-CA"/>
        </w:rPr>
        <w:t xml:space="preserve">ensuring </w:t>
      </w:r>
      <w:r w:rsidR="003529BB">
        <w:rPr>
          <w:lang w:val="en-CA"/>
        </w:rPr>
        <w:t xml:space="preserve">trade </w:t>
      </w:r>
      <w:r w:rsidR="00527D3C">
        <w:rPr>
          <w:lang w:val="en-CA"/>
        </w:rPr>
        <w:t xml:space="preserve">routes for </w:t>
      </w:r>
      <w:r w:rsidR="003529BB">
        <w:rPr>
          <w:lang w:val="en-CA"/>
        </w:rPr>
        <w:t>final goods and truly globalized production, t</w:t>
      </w:r>
      <w:r w:rsidR="008C0109">
        <w:rPr>
          <w:lang w:val="en-CA"/>
        </w:rPr>
        <w:t xml:space="preserve">hese </w:t>
      </w:r>
      <w:r w:rsidR="003529BB">
        <w:rPr>
          <w:lang w:val="en-CA"/>
        </w:rPr>
        <w:t xml:space="preserve">actions </w:t>
      </w:r>
      <w:r w:rsidR="00214E70">
        <w:rPr>
          <w:lang w:val="en-CA"/>
        </w:rPr>
        <w:t xml:space="preserve">depart </w:t>
      </w:r>
      <w:r w:rsidR="0048696C">
        <w:rPr>
          <w:lang w:val="en-CA"/>
        </w:rPr>
        <w:t xml:space="preserve">from the </w:t>
      </w:r>
      <w:r w:rsidR="00214E70">
        <w:rPr>
          <w:lang w:val="en-CA"/>
        </w:rPr>
        <w:t xml:space="preserve">neoliberal preference for </w:t>
      </w:r>
      <w:r w:rsidR="0048696C">
        <w:rPr>
          <w:lang w:val="en-CA"/>
        </w:rPr>
        <w:t xml:space="preserve">non-military </w:t>
      </w:r>
      <w:r w:rsidR="00214E70">
        <w:rPr>
          <w:lang w:val="en-CA"/>
        </w:rPr>
        <w:t xml:space="preserve">access to </w:t>
      </w:r>
      <w:r w:rsidR="00525B49">
        <w:rPr>
          <w:lang w:val="en-CA"/>
        </w:rPr>
        <w:t>globaliz</w:t>
      </w:r>
      <w:r w:rsidR="00B32C52">
        <w:rPr>
          <w:lang w:val="en-CA"/>
        </w:rPr>
        <w:t>ed supply lines</w:t>
      </w:r>
      <w:r w:rsidR="00525B49">
        <w:rPr>
          <w:lang w:val="en-CA"/>
        </w:rPr>
        <w:t xml:space="preserve">, </w:t>
      </w:r>
      <w:r w:rsidR="00214E70">
        <w:rPr>
          <w:lang w:val="en-CA"/>
        </w:rPr>
        <w:t xml:space="preserve">but not </w:t>
      </w:r>
      <w:r w:rsidR="00525B49">
        <w:rPr>
          <w:lang w:val="en-CA"/>
        </w:rPr>
        <w:t xml:space="preserve">from the commitment to </w:t>
      </w:r>
      <w:r w:rsidR="00214E70">
        <w:rPr>
          <w:lang w:val="en-CA"/>
        </w:rPr>
        <w:t xml:space="preserve">long distance </w:t>
      </w:r>
      <w:r w:rsidR="00D74559">
        <w:rPr>
          <w:lang w:val="en-CA"/>
        </w:rPr>
        <w:t xml:space="preserve">trade </w:t>
      </w:r>
      <w:r w:rsidR="006836A4">
        <w:rPr>
          <w:lang w:val="en-CA"/>
        </w:rPr>
        <w:fldChar w:fldCharType="begin"/>
      </w:r>
      <w:r w:rsidR="006836A4">
        <w:rPr>
          <w:lang w:val="en-CA"/>
        </w:rPr>
        <w:instrText xml:space="preserve"> ADDIN EN.CITE &lt;EndNote&gt;&lt;Cite&gt;&lt;Author&gt;Friesen&lt;/Author&gt;&lt;Year&gt;2025&lt;/Year&gt;&lt;RecNum&gt;9204&lt;/RecNum&gt;&lt;DisplayText&gt;(Friesen 2025)&lt;/DisplayText&gt;&lt;record&gt;&lt;rec-number&gt;9204&lt;/rec-number&gt;&lt;foreign-keys&gt;&lt;key app="EN" db-id="z5dtt22fhdrfx0e0vem5afdwrvf0asxzrrx9" timestamp="1763168038"&gt;9204&lt;/key&gt;&lt;/foreign-keys&gt;&lt;ref-type name="Magazine Article"&gt;19&lt;/ref-type&gt;&lt;contributors&gt;&lt;authors&gt;&lt;author&gt;Garth Friesen&lt;/author&gt;&lt;/authors&gt;&lt;/contributors&gt;&lt;titles&gt;&lt;title&gt;Why Trump Wants Greenland And Canada: Strategic And Economic Goals&lt;/title&gt;&lt;secondary-title&gt;Forbes&lt;/secondary-title&gt;&lt;/titles&gt;&lt;dates&gt;&lt;year&gt;2025&lt;/year&gt;&lt;pub-dates&gt;&lt;date&gt;January 26&lt;/date&gt;&lt;/pub-dates&gt;&lt;/dates&gt;&lt;urls&gt;&lt;related-urls&gt;&lt;url&gt;https://www.forbes.com/sites/garthfriesen/2025/01/26/why-trump-wants-greenland-and-canada-strategic-and-economic-goals/&lt;/url&gt;&lt;/related-urls&gt;&lt;/urls&gt;&lt;/record&gt;&lt;/Cite&gt;&lt;/EndNote&gt;</w:instrText>
      </w:r>
      <w:r w:rsidR="006836A4">
        <w:rPr>
          <w:lang w:val="en-CA"/>
        </w:rPr>
        <w:fldChar w:fldCharType="separate"/>
      </w:r>
      <w:r w:rsidR="006836A4">
        <w:rPr>
          <w:noProof/>
          <w:lang w:val="en-CA"/>
        </w:rPr>
        <w:t>(Friesen 2025)</w:t>
      </w:r>
      <w:r w:rsidR="006836A4">
        <w:rPr>
          <w:lang w:val="en-CA"/>
        </w:rPr>
        <w:fldChar w:fldCharType="end"/>
      </w:r>
      <w:r w:rsidR="00D74559">
        <w:rPr>
          <w:lang w:val="en-CA"/>
        </w:rPr>
        <w:t xml:space="preserve">. </w:t>
      </w:r>
      <w:r w:rsidR="000A4EE3">
        <w:rPr>
          <w:lang w:val="en-CA"/>
        </w:rPr>
        <w:t>T</w:t>
      </w:r>
      <w:r w:rsidR="00571BD0">
        <w:rPr>
          <w:lang w:val="en-CA"/>
        </w:rPr>
        <w:t xml:space="preserve">he </w:t>
      </w:r>
      <w:r w:rsidR="00A66E30">
        <w:rPr>
          <w:lang w:val="en-CA"/>
        </w:rPr>
        <w:t xml:space="preserve">seriousness </w:t>
      </w:r>
      <w:r w:rsidR="00571BD0">
        <w:rPr>
          <w:lang w:val="en-CA"/>
        </w:rPr>
        <w:t xml:space="preserve">of these </w:t>
      </w:r>
      <w:r w:rsidR="00A66E30">
        <w:rPr>
          <w:lang w:val="en-CA"/>
        </w:rPr>
        <w:t xml:space="preserve">threats </w:t>
      </w:r>
      <w:r w:rsidR="00C474C5">
        <w:rPr>
          <w:lang w:val="en-CA"/>
        </w:rPr>
        <w:t xml:space="preserve">is </w:t>
      </w:r>
      <w:r w:rsidR="00571BD0">
        <w:rPr>
          <w:lang w:val="en-CA"/>
        </w:rPr>
        <w:t xml:space="preserve">so far </w:t>
      </w:r>
      <w:r w:rsidR="00C474C5">
        <w:rPr>
          <w:lang w:val="en-CA"/>
        </w:rPr>
        <w:t>unproven</w:t>
      </w:r>
      <w:r w:rsidR="000A4EE3">
        <w:rPr>
          <w:lang w:val="en-CA"/>
        </w:rPr>
        <w:t xml:space="preserve">. But as </w:t>
      </w:r>
      <w:r w:rsidR="00A66E30">
        <w:rPr>
          <w:lang w:val="en-CA"/>
        </w:rPr>
        <w:t>disruptive</w:t>
      </w:r>
      <w:r w:rsidR="000A4EE3">
        <w:rPr>
          <w:lang w:val="en-CA"/>
        </w:rPr>
        <w:t xml:space="preserve">, </w:t>
      </w:r>
      <w:r w:rsidR="006235AB">
        <w:rPr>
          <w:lang w:val="en-CA"/>
        </w:rPr>
        <w:t xml:space="preserve">they </w:t>
      </w:r>
      <w:r w:rsidR="00A66E30">
        <w:rPr>
          <w:lang w:val="en-CA"/>
        </w:rPr>
        <w:t xml:space="preserve">have </w:t>
      </w:r>
      <w:r w:rsidR="00AD584E">
        <w:rPr>
          <w:lang w:val="en-CA"/>
        </w:rPr>
        <w:t xml:space="preserve">already </w:t>
      </w:r>
      <w:r w:rsidR="00A66E30">
        <w:rPr>
          <w:lang w:val="en-CA"/>
        </w:rPr>
        <w:t xml:space="preserve">proven to be </w:t>
      </w:r>
      <w:r w:rsidR="006E4D81">
        <w:rPr>
          <w:lang w:val="en-CA"/>
        </w:rPr>
        <w:t>powerful.</w:t>
      </w:r>
    </w:p>
    <w:p w14:paraId="1D3047AC" w14:textId="66F46DBD" w:rsidR="00303680" w:rsidRDefault="00B03208">
      <w:pPr>
        <w:rPr>
          <w:lang w:val="en-CA"/>
        </w:rPr>
      </w:pPr>
      <w:r>
        <w:rPr>
          <w:lang w:val="en-CA"/>
        </w:rPr>
        <w:t xml:space="preserve">In North America, at least, </w:t>
      </w:r>
      <w:r w:rsidR="00AD58C1">
        <w:rPr>
          <w:lang w:val="en-CA"/>
        </w:rPr>
        <w:t xml:space="preserve">one countertendency </w:t>
      </w:r>
      <w:r w:rsidR="00D23AF3">
        <w:rPr>
          <w:lang w:val="en-CA"/>
        </w:rPr>
        <w:t xml:space="preserve">late in the neoliberal period </w:t>
      </w:r>
      <w:r w:rsidR="00E130FA">
        <w:rPr>
          <w:lang w:val="en-CA"/>
        </w:rPr>
        <w:t xml:space="preserve">was </w:t>
      </w:r>
      <w:r w:rsidR="00382684">
        <w:rPr>
          <w:lang w:val="en-CA"/>
        </w:rPr>
        <w:t xml:space="preserve">to </w:t>
      </w:r>
      <w:r w:rsidR="00382684" w:rsidRPr="00914616">
        <w:rPr>
          <w:b/>
          <w:bCs/>
          <w:lang w:val="en-CA"/>
        </w:rPr>
        <w:t xml:space="preserve">secure and reinforce trans-border </w:t>
      </w:r>
      <w:r w:rsidR="00C85335" w:rsidRPr="00914616">
        <w:rPr>
          <w:b/>
          <w:bCs/>
          <w:lang w:val="en-CA"/>
        </w:rPr>
        <w:t>material</w:t>
      </w:r>
      <w:r w:rsidR="00F13A1B">
        <w:rPr>
          <w:b/>
          <w:bCs/>
          <w:lang w:val="en-CA"/>
        </w:rPr>
        <w:t>-</w:t>
      </w:r>
      <w:r w:rsidR="00C85335" w:rsidRPr="00914616">
        <w:rPr>
          <w:b/>
          <w:bCs/>
          <w:lang w:val="en-CA"/>
        </w:rPr>
        <w:t>flow</w:t>
      </w:r>
      <w:r w:rsidR="0025738F">
        <w:rPr>
          <w:lang w:val="en-CA"/>
        </w:rPr>
        <w:t xml:space="preserve"> </w:t>
      </w:r>
      <w:r w:rsidR="00F13A1B" w:rsidRPr="00F13A1B">
        <w:rPr>
          <w:b/>
          <w:bCs/>
          <w:lang w:val="en-CA"/>
        </w:rPr>
        <w:t>corridors</w:t>
      </w:r>
      <w:r w:rsidR="00F13A1B">
        <w:rPr>
          <w:lang w:val="en-CA"/>
        </w:rPr>
        <w:t xml:space="preserve"> </w:t>
      </w:r>
      <w:r w:rsidR="00F13A1B" w:rsidRPr="00F13A1B">
        <w:rPr>
          <w:lang w:val="en-CA"/>
        </w:rPr>
        <w:t xml:space="preserve">as </w:t>
      </w:r>
      <w:r w:rsidR="00AA3833" w:rsidRPr="00F13A1B">
        <w:rPr>
          <w:lang w:val="en-CA"/>
        </w:rPr>
        <w:t>“critical infrastructure”</w:t>
      </w:r>
      <w:r w:rsidR="00F13A1B">
        <w:rPr>
          <w:lang w:val="en-CA"/>
        </w:rPr>
        <w:t>,</w:t>
      </w:r>
      <w:r w:rsidR="00AA3833">
        <w:rPr>
          <w:b/>
          <w:bCs/>
          <w:lang w:val="en-CA"/>
        </w:rPr>
        <w:t xml:space="preserve"> </w:t>
      </w:r>
      <w:r w:rsidR="00F13A1B">
        <w:rPr>
          <w:lang w:val="en-CA"/>
        </w:rPr>
        <w:t xml:space="preserve">using </w:t>
      </w:r>
      <w:r w:rsidR="002A204D">
        <w:rPr>
          <w:lang w:val="en-CA"/>
        </w:rPr>
        <w:t xml:space="preserve">state </w:t>
      </w:r>
      <w:r w:rsidR="00914616">
        <w:rPr>
          <w:lang w:val="en-CA"/>
        </w:rPr>
        <w:t xml:space="preserve">police and military </w:t>
      </w:r>
      <w:r w:rsidR="002A204D">
        <w:rPr>
          <w:lang w:val="en-CA"/>
        </w:rPr>
        <w:t>power</w:t>
      </w:r>
      <w:r w:rsidR="002B7FC2">
        <w:rPr>
          <w:lang w:val="en-CA"/>
        </w:rPr>
        <w:t xml:space="preserve"> rather than</w:t>
      </w:r>
      <w:r w:rsidR="00920998">
        <w:rPr>
          <w:lang w:val="en-CA"/>
        </w:rPr>
        <w:t xml:space="preserve"> either </w:t>
      </w:r>
      <w:r w:rsidR="0025738F">
        <w:rPr>
          <w:lang w:val="en-CA"/>
        </w:rPr>
        <w:t xml:space="preserve">global free trade norms </w:t>
      </w:r>
      <w:r w:rsidR="00920998">
        <w:rPr>
          <w:lang w:val="en-CA"/>
        </w:rPr>
        <w:t xml:space="preserve">or </w:t>
      </w:r>
      <w:r w:rsidR="00D73D63">
        <w:rPr>
          <w:lang w:val="en-CA"/>
        </w:rPr>
        <w:t>direct annexation</w:t>
      </w:r>
      <w:r w:rsidR="00C85335">
        <w:rPr>
          <w:lang w:val="en-CA"/>
        </w:rPr>
        <w:t xml:space="preserve">. </w:t>
      </w:r>
      <w:r w:rsidR="00165F6F">
        <w:rPr>
          <w:lang w:val="en-CA"/>
        </w:rPr>
        <w:t>P</w:t>
      </w:r>
      <w:r w:rsidR="001278C4">
        <w:rPr>
          <w:lang w:val="en-CA"/>
        </w:rPr>
        <w:t xml:space="preserve">rivate transportation and communication corridors </w:t>
      </w:r>
      <w:r w:rsidR="001F3E75">
        <w:rPr>
          <w:lang w:val="en-CA"/>
        </w:rPr>
        <w:t xml:space="preserve">have increasingly become </w:t>
      </w:r>
      <w:r w:rsidR="001278C4">
        <w:rPr>
          <w:lang w:val="en-CA"/>
        </w:rPr>
        <w:t xml:space="preserve">“critical infrastructure” </w:t>
      </w:r>
      <w:r w:rsidR="005547DD">
        <w:rPr>
          <w:lang w:val="en-CA"/>
        </w:rPr>
        <w:t xml:space="preserve">that enjoy </w:t>
      </w:r>
      <w:r w:rsidR="00165F6F">
        <w:rPr>
          <w:lang w:val="en-CA"/>
        </w:rPr>
        <w:t xml:space="preserve">direct protection </w:t>
      </w:r>
      <w:r w:rsidR="005547DD">
        <w:rPr>
          <w:lang w:val="en-CA"/>
        </w:rPr>
        <w:t xml:space="preserve">of </w:t>
      </w:r>
      <w:r w:rsidR="00D514B4">
        <w:rPr>
          <w:lang w:val="en-CA"/>
        </w:rPr>
        <w:t>border</w:t>
      </w:r>
      <w:r w:rsidR="005547DD">
        <w:rPr>
          <w:lang w:val="en-CA"/>
        </w:rPr>
        <w:t xml:space="preserve"> </w:t>
      </w:r>
      <w:r w:rsidR="00D514B4">
        <w:rPr>
          <w:lang w:val="en-CA"/>
        </w:rPr>
        <w:t>service</w:t>
      </w:r>
      <w:r w:rsidR="005547DD">
        <w:rPr>
          <w:lang w:val="en-CA"/>
        </w:rPr>
        <w:t>s</w:t>
      </w:r>
      <w:r w:rsidR="00D514B4">
        <w:rPr>
          <w:lang w:val="en-CA"/>
        </w:rPr>
        <w:t xml:space="preserve"> and </w:t>
      </w:r>
      <w:r w:rsidR="005547DD">
        <w:rPr>
          <w:lang w:val="en-CA"/>
        </w:rPr>
        <w:t xml:space="preserve">other coercive state agencies </w:t>
      </w:r>
      <w:r w:rsidR="006836A4">
        <w:rPr>
          <w:lang w:val="en-CA"/>
        </w:rPr>
        <w:fldChar w:fldCharType="begin">
          <w:fldData xml:space="preserve">PEVuZE5vdGU+PENpdGU+PEF1dGhvcj5Db3dlbjwvQXV0aG9yPjxZZWFyPjIwMTA8L1llYXI+PFJl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</w:fldData>
        </w:fldChar>
      </w:r>
      <w:r w:rsidR="006836A4">
        <w:rPr>
          <w:lang w:val="en-CA"/>
        </w:rPr>
        <w:instrText xml:space="preserve"> ADDIN EN.CITE </w:instrText>
      </w:r>
      <w:r w:rsidR="006836A4">
        <w:rPr>
          <w:lang w:val="en-CA"/>
        </w:rPr>
        <w:fldChar w:fldCharType="begin">
          <w:fldData xml:space="preserve">PEVuZE5vdGU+PENpdGU+PEF1dGhvcj5Db3dlbjwvQXV0aG9yPjxZZWFyPjIwMTA8L1llYXI+PFJl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Cowen 2010, 2014, Boyle and Dafnos 2019)</w:t>
      </w:r>
      <w:r w:rsidR="006836A4">
        <w:rPr>
          <w:lang w:val="en-CA"/>
        </w:rPr>
        <w:fldChar w:fldCharType="end"/>
      </w:r>
      <w:r w:rsidR="001F3E75">
        <w:rPr>
          <w:lang w:val="en-CA"/>
        </w:rPr>
        <w:t>.</w:t>
      </w:r>
      <w:r w:rsidR="00D514B4">
        <w:rPr>
          <w:lang w:val="en-CA"/>
        </w:rPr>
        <w:t xml:space="preserve"> </w:t>
      </w:r>
      <w:r w:rsidR="00613969">
        <w:rPr>
          <w:lang w:val="en-CA"/>
        </w:rPr>
        <w:t>S</w:t>
      </w:r>
      <w:r w:rsidR="008153FA">
        <w:rPr>
          <w:lang w:val="en-CA"/>
        </w:rPr>
        <w:t xml:space="preserve">tate </w:t>
      </w:r>
      <w:r w:rsidR="007A4EBF">
        <w:rPr>
          <w:lang w:val="en-CA"/>
        </w:rPr>
        <w:t xml:space="preserve">security and surveillance capabilities </w:t>
      </w:r>
      <w:r w:rsidR="008153FA">
        <w:rPr>
          <w:lang w:val="en-CA"/>
        </w:rPr>
        <w:t xml:space="preserve">have consequently pulled </w:t>
      </w:r>
      <w:r w:rsidR="007A4EBF">
        <w:rPr>
          <w:lang w:val="en-CA"/>
        </w:rPr>
        <w:t>away from national borders</w:t>
      </w:r>
      <w:r w:rsidR="00C9636E">
        <w:rPr>
          <w:lang w:val="en-CA"/>
        </w:rPr>
        <w:t xml:space="preserve"> to </w:t>
      </w:r>
      <w:r w:rsidR="00161B08">
        <w:rPr>
          <w:lang w:val="en-CA"/>
        </w:rPr>
        <w:t>border-crossing supply chains</w:t>
      </w:r>
      <w:r w:rsidR="007A4EBF">
        <w:rPr>
          <w:lang w:val="en-CA"/>
        </w:rPr>
        <w:t xml:space="preserve">. </w:t>
      </w:r>
      <w:r w:rsidR="001321ED">
        <w:rPr>
          <w:lang w:val="en-CA"/>
        </w:rPr>
        <w:t xml:space="preserve">These moves </w:t>
      </w:r>
      <w:r w:rsidR="00C31488">
        <w:rPr>
          <w:lang w:val="en-CA"/>
        </w:rPr>
        <w:t xml:space="preserve">also undermine </w:t>
      </w:r>
      <w:r w:rsidR="001321ED">
        <w:rPr>
          <w:lang w:val="en-CA"/>
        </w:rPr>
        <w:t>earlier neoliberal promise</w:t>
      </w:r>
      <w:r w:rsidR="00C31488">
        <w:rPr>
          <w:lang w:val="en-CA"/>
        </w:rPr>
        <w:t>s</w:t>
      </w:r>
      <w:r w:rsidR="001321ED">
        <w:rPr>
          <w:lang w:val="en-CA"/>
        </w:rPr>
        <w:t xml:space="preserve"> of </w:t>
      </w:r>
      <w:r w:rsidR="00C31488">
        <w:rPr>
          <w:lang w:val="en-CA"/>
        </w:rPr>
        <w:t xml:space="preserve">a </w:t>
      </w:r>
      <w:r w:rsidR="001321ED">
        <w:rPr>
          <w:lang w:val="en-CA"/>
        </w:rPr>
        <w:t xml:space="preserve">“peace dividends” </w:t>
      </w:r>
      <w:r w:rsidR="00C31488">
        <w:rPr>
          <w:lang w:val="en-CA"/>
        </w:rPr>
        <w:t xml:space="preserve">from </w:t>
      </w:r>
      <w:r w:rsidR="001321ED">
        <w:rPr>
          <w:lang w:val="en-CA"/>
        </w:rPr>
        <w:t xml:space="preserve">the end of the Cold War. </w:t>
      </w:r>
    </w:p>
    <w:p w14:paraId="4F9AA0FC" w14:textId="5F6138BE" w:rsidR="0054299D" w:rsidRPr="00D82A1A" w:rsidRDefault="001321ED">
      <w:r>
        <w:rPr>
          <w:lang w:val="en-CA"/>
        </w:rPr>
        <w:t>In this, they reinforced the re-armament and the tightened border conditions for human travel and migration, in response to attacks by international insurgencies</w:t>
      </w:r>
      <w:r w:rsidR="00F7202D">
        <w:rPr>
          <w:lang w:val="en-CA"/>
        </w:rPr>
        <w:t xml:space="preserve">. This began </w:t>
      </w:r>
      <w:r>
        <w:rPr>
          <w:lang w:val="en-CA"/>
        </w:rPr>
        <w:t>most notably after the events of September 11, 2001</w:t>
      </w:r>
      <w:r w:rsidR="00F7202D">
        <w:rPr>
          <w:lang w:val="en-CA"/>
        </w:rPr>
        <w:t>, but w</w:t>
      </w:r>
      <w:r w:rsidR="006D5D93">
        <w:rPr>
          <w:lang w:val="en-CA"/>
        </w:rPr>
        <w:t>ith mounting military tensions between great powers</w:t>
      </w:r>
      <w:r w:rsidR="00F7202D">
        <w:rPr>
          <w:lang w:val="en-CA"/>
        </w:rPr>
        <w:t xml:space="preserve"> more recently</w:t>
      </w:r>
      <w:r w:rsidR="006D5D93">
        <w:rPr>
          <w:lang w:val="en-CA"/>
        </w:rPr>
        <w:t xml:space="preserve">, and pressures from </w:t>
      </w:r>
      <w:r w:rsidR="00F7202D">
        <w:rPr>
          <w:lang w:val="en-CA"/>
        </w:rPr>
        <w:t xml:space="preserve">the Trump regime </w:t>
      </w:r>
      <w:r w:rsidR="006D5D93">
        <w:rPr>
          <w:lang w:val="en-CA"/>
        </w:rPr>
        <w:t xml:space="preserve">for its allies to re-arm rapidly, </w:t>
      </w:r>
      <w:r w:rsidR="00AA4A6F">
        <w:rPr>
          <w:lang w:val="en-CA"/>
        </w:rPr>
        <w:t xml:space="preserve">major new </w:t>
      </w:r>
      <w:r w:rsidR="00BE4107">
        <w:rPr>
          <w:lang w:val="en-CA"/>
        </w:rPr>
        <w:t xml:space="preserve">military and security </w:t>
      </w:r>
      <w:r w:rsidR="00D82A1A">
        <w:rPr>
          <w:lang w:val="en-CA"/>
        </w:rPr>
        <w:t>expenditures crowd out other state</w:t>
      </w:r>
      <w:r w:rsidR="00D82A1A">
        <w:t xml:space="preserve"> spending.</w:t>
      </w:r>
    </w:p>
    <w:p w14:paraId="4BE10BF6" w14:textId="7532D81F" w:rsidR="00F14168" w:rsidRDefault="004A50D5">
      <w:pPr>
        <w:rPr>
          <w:lang w:val="en-CA"/>
        </w:rPr>
      </w:pPr>
      <w:r>
        <w:rPr>
          <w:lang w:val="en-CA"/>
        </w:rPr>
        <w:t>But w</w:t>
      </w:r>
      <w:r w:rsidR="00A94A24">
        <w:rPr>
          <w:lang w:val="en-CA"/>
        </w:rPr>
        <w:t xml:space="preserve">hile quite unlike </w:t>
      </w:r>
      <w:r w:rsidR="007C2393">
        <w:rPr>
          <w:lang w:val="en-CA"/>
        </w:rPr>
        <w:t xml:space="preserve">the </w:t>
      </w:r>
      <w:r w:rsidR="008E36EC">
        <w:rPr>
          <w:lang w:val="en-CA"/>
        </w:rPr>
        <w:t xml:space="preserve">small-government, free-trade </w:t>
      </w:r>
      <w:r w:rsidR="007C2393">
        <w:rPr>
          <w:lang w:val="en-CA"/>
        </w:rPr>
        <w:t xml:space="preserve">aspirations of neoliberalism, </w:t>
      </w:r>
      <w:r>
        <w:rPr>
          <w:lang w:val="en-CA"/>
        </w:rPr>
        <w:t xml:space="preserve">and </w:t>
      </w:r>
      <w:r w:rsidR="00766D28">
        <w:rPr>
          <w:lang w:val="en-CA"/>
        </w:rPr>
        <w:t xml:space="preserve">while still </w:t>
      </w:r>
      <w:r>
        <w:rPr>
          <w:lang w:val="en-CA"/>
        </w:rPr>
        <w:t xml:space="preserve">largely dependent on state-based coercive </w:t>
      </w:r>
      <w:r w:rsidR="00B1531F">
        <w:rPr>
          <w:lang w:val="en-CA"/>
        </w:rPr>
        <w:t xml:space="preserve">agencies, </w:t>
      </w:r>
      <w:r w:rsidR="00653289">
        <w:rPr>
          <w:lang w:val="en-CA"/>
        </w:rPr>
        <w:t xml:space="preserve">in material, geographic terms, </w:t>
      </w:r>
      <w:r w:rsidR="00303680">
        <w:rPr>
          <w:lang w:val="en-CA"/>
        </w:rPr>
        <w:t xml:space="preserve">the </w:t>
      </w:r>
      <w:r w:rsidR="008E36EC">
        <w:rPr>
          <w:lang w:val="en-CA"/>
        </w:rPr>
        <w:t xml:space="preserve">moves </w:t>
      </w:r>
      <w:r w:rsidR="00303680">
        <w:rPr>
          <w:lang w:val="en-CA"/>
        </w:rPr>
        <w:t xml:space="preserve">to defend </w:t>
      </w:r>
      <w:r w:rsidR="0036128A">
        <w:rPr>
          <w:lang w:val="en-CA"/>
        </w:rPr>
        <w:t xml:space="preserve">critical infrastructure </w:t>
      </w:r>
      <w:r w:rsidR="007602E3">
        <w:rPr>
          <w:lang w:val="en-CA"/>
        </w:rPr>
        <w:t xml:space="preserve">further </w:t>
      </w:r>
      <w:r w:rsidR="00B1531F">
        <w:rPr>
          <w:lang w:val="en-CA"/>
        </w:rPr>
        <w:t>undermine</w:t>
      </w:r>
      <w:r w:rsidR="0036128A">
        <w:rPr>
          <w:lang w:val="en-CA"/>
        </w:rPr>
        <w:t>d</w:t>
      </w:r>
      <w:r w:rsidR="00B1531F">
        <w:rPr>
          <w:lang w:val="en-CA"/>
        </w:rPr>
        <w:t xml:space="preserve"> </w:t>
      </w:r>
      <w:r w:rsidR="00A94A24">
        <w:rPr>
          <w:lang w:val="en-CA"/>
        </w:rPr>
        <w:t xml:space="preserve">the </w:t>
      </w:r>
      <w:r w:rsidR="007602E3">
        <w:rPr>
          <w:lang w:val="en-CA"/>
        </w:rPr>
        <w:t xml:space="preserve">twentieth-century </w:t>
      </w:r>
      <w:r w:rsidR="007C2393">
        <w:rPr>
          <w:lang w:val="en-CA"/>
        </w:rPr>
        <w:t xml:space="preserve">premises of </w:t>
      </w:r>
      <w:r w:rsidR="00A94A24">
        <w:rPr>
          <w:lang w:val="en-CA"/>
        </w:rPr>
        <w:t>neatly bounded state territoriality</w:t>
      </w:r>
      <w:r w:rsidR="002E2843">
        <w:rPr>
          <w:lang w:val="en-CA"/>
        </w:rPr>
        <w:t xml:space="preserve"> with homogenous conditions of internal state authority</w:t>
      </w:r>
      <w:r w:rsidR="00A94A24">
        <w:rPr>
          <w:lang w:val="en-CA"/>
        </w:rPr>
        <w:t xml:space="preserve">. </w:t>
      </w:r>
    </w:p>
    <w:p w14:paraId="4222F45E" w14:textId="0D7C482F" w:rsidR="008D1E09" w:rsidRDefault="00BC1C27">
      <w:pPr>
        <w:rPr>
          <w:lang w:val="en-CA"/>
        </w:rPr>
      </w:pPr>
      <w:r>
        <w:rPr>
          <w:lang w:val="en-CA"/>
        </w:rPr>
        <w:t>B</w:t>
      </w:r>
      <w:r w:rsidR="00FA05A1">
        <w:rPr>
          <w:lang w:val="en-CA"/>
        </w:rPr>
        <w:t xml:space="preserve">oth in Canada and in the United States, </w:t>
      </w:r>
      <w:r w:rsidR="00653289">
        <w:rPr>
          <w:lang w:val="en-CA"/>
        </w:rPr>
        <w:t xml:space="preserve">this </w:t>
      </w:r>
      <w:r w:rsidR="00531E02">
        <w:rPr>
          <w:lang w:val="en-CA"/>
        </w:rPr>
        <w:t>defence of the new “</w:t>
      </w:r>
      <w:r w:rsidR="00FA05A1">
        <w:rPr>
          <w:lang w:val="en-CA"/>
        </w:rPr>
        <w:t>critical infrastructure</w:t>
      </w:r>
      <w:r w:rsidR="00531E02">
        <w:rPr>
          <w:lang w:val="en-CA"/>
        </w:rPr>
        <w:t xml:space="preserve">” </w:t>
      </w:r>
      <w:r w:rsidR="008B2AF9">
        <w:rPr>
          <w:lang w:val="en-CA"/>
        </w:rPr>
        <w:t xml:space="preserve">was gradually </w:t>
      </w:r>
      <w:r w:rsidR="00531E02">
        <w:rPr>
          <w:lang w:val="en-CA"/>
        </w:rPr>
        <w:t xml:space="preserve">reoriented </w:t>
      </w:r>
      <w:r w:rsidR="00C26677">
        <w:rPr>
          <w:lang w:val="en-CA"/>
        </w:rPr>
        <w:t>away from concerns about outside terrorist action</w:t>
      </w:r>
      <w:r w:rsidR="00667542">
        <w:rPr>
          <w:lang w:val="en-CA"/>
        </w:rPr>
        <w:t>, centred in post-9/11 politics of the Middle East</w:t>
      </w:r>
      <w:r w:rsidR="0036128A">
        <w:rPr>
          <w:lang w:val="en-CA"/>
        </w:rPr>
        <w:t xml:space="preserve">. More recently, it has </w:t>
      </w:r>
      <w:r w:rsidR="00046D52">
        <w:rPr>
          <w:lang w:val="en-CA"/>
        </w:rPr>
        <w:t>target</w:t>
      </w:r>
      <w:r w:rsidR="0036128A">
        <w:rPr>
          <w:lang w:val="en-CA"/>
        </w:rPr>
        <w:t>ed</w:t>
      </w:r>
      <w:r w:rsidR="00046D52">
        <w:rPr>
          <w:lang w:val="en-CA"/>
        </w:rPr>
        <w:t xml:space="preserve"> the </w:t>
      </w:r>
      <w:r w:rsidR="00531E02">
        <w:rPr>
          <w:lang w:val="en-CA"/>
        </w:rPr>
        <w:t xml:space="preserve">overwhelmingly </w:t>
      </w:r>
      <w:r w:rsidR="00531E02">
        <w:rPr>
          <w:lang w:val="en-CA"/>
        </w:rPr>
        <w:lastRenderedPageBreak/>
        <w:t xml:space="preserve">peaceful </w:t>
      </w:r>
      <w:r w:rsidR="00FF79D5">
        <w:rPr>
          <w:lang w:val="en-CA"/>
        </w:rPr>
        <w:t xml:space="preserve">point-based, </w:t>
      </w:r>
      <w:r w:rsidR="00531E02">
        <w:rPr>
          <w:lang w:val="en-CA"/>
        </w:rPr>
        <w:t xml:space="preserve">direct-action </w:t>
      </w:r>
      <w:r w:rsidR="003A300A">
        <w:rPr>
          <w:lang w:val="en-CA"/>
        </w:rPr>
        <w:t>protest</w:t>
      </w:r>
      <w:r w:rsidR="00046D52">
        <w:rPr>
          <w:lang w:val="en-CA"/>
        </w:rPr>
        <w:t>, the job actions of logistics workers,</w:t>
      </w:r>
      <w:r w:rsidR="003A300A">
        <w:rPr>
          <w:lang w:val="en-CA"/>
        </w:rPr>
        <w:t xml:space="preserve"> and Indigenous land-defence</w:t>
      </w:r>
      <w:r w:rsidR="00587A77">
        <w:rPr>
          <w:lang w:val="en-CA"/>
        </w:rPr>
        <w:t xml:space="preserve"> that targeted extractive infrastructure</w:t>
      </w:r>
      <w:r w:rsidR="0036128A">
        <w:rPr>
          <w:lang w:val="en-CA"/>
        </w:rPr>
        <w:t xml:space="preserve"> </w:t>
      </w:r>
      <w:r w:rsidR="006836A4">
        <w:rPr>
          <w:lang w:val="en-CA"/>
        </w:rPr>
        <w:fldChar w:fldCharType="begin">
          <w:fldData xml:space="preserve">PEVuZE5vdGU+PENpdGU+PEF1dGhvcj5SQ01QPC9BdXRob3I+PFllYXI+MjAxNDwvWWVhcj48UmVj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==
</w:fldData>
        </w:fldChar>
      </w:r>
      <w:r w:rsidR="006836A4">
        <w:rPr>
          <w:lang w:val="en-CA"/>
        </w:rPr>
        <w:instrText xml:space="preserve"> ADDIN EN.CITE </w:instrText>
      </w:r>
      <w:r w:rsidR="006836A4">
        <w:rPr>
          <w:lang w:val="en-CA"/>
        </w:rPr>
        <w:fldChar w:fldCharType="begin">
          <w:fldData xml:space="preserve">PEVuZE5vdGU+PENpdGU+PEF1dGhvcj5SQ01QPC9BdXRob3I+PFllYXI+MjAxNDwvWWVhcj48UmVj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==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RCMP 2014, Crosby and Monaghan 2018, Alberta 2022, Jalbert, Wasserman et al. 2022)</w:t>
      </w:r>
      <w:r w:rsidR="006836A4">
        <w:rPr>
          <w:lang w:val="en-CA"/>
        </w:rPr>
        <w:fldChar w:fldCharType="end"/>
      </w:r>
      <w:r w:rsidR="00024FED">
        <w:rPr>
          <w:lang w:val="en-CA"/>
        </w:rPr>
        <w:t xml:space="preserve">. </w:t>
      </w:r>
    </w:p>
    <w:p w14:paraId="32B82CA2" w14:textId="647B6A52" w:rsidR="00E6686B" w:rsidRDefault="008D1E09">
      <w:pPr>
        <w:rPr>
          <w:lang w:val="en-CA"/>
        </w:rPr>
      </w:pPr>
      <w:r>
        <w:rPr>
          <w:lang w:val="en-CA"/>
        </w:rPr>
        <w:t xml:space="preserve">Finally, since they were born </w:t>
      </w:r>
      <w:r w:rsidR="00BD25DD">
        <w:rPr>
          <w:lang w:val="en-CA"/>
        </w:rPr>
        <w:t xml:space="preserve">in </w:t>
      </w:r>
      <w:r w:rsidR="007865A1">
        <w:rPr>
          <w:lang w:val="en-CA"/>
        </w:rPr>
        <w:t xml:space="preserve">two </w:t>
      </w:r>
      <w:r w:rsidR="002028B3">
        <w:rPr>
          <w:lang w:val="en-CA"/>
        </w:rPr>
        <w:t xml:space="preserve">emergencies (9/11 and COVID-19) </w:t>
      </w:r>
      <w:r w:rsidR="00B035D1">
        <w:rPr>
          <w:lang w:val="en-CA"/>
        </w:rPr>
        <w:t xml:space="preserve">with extraordinary implications </w:t>
      </w:r>
      <w:r w:rsidR="000F703C">
        <w:rPr>
          <w:lang w:val="en-CA"/>
        </w:rPr>
        <w:t xml:space="preserve">for </w:t>
      </w:r>
      <w:r w:rsidR="004B3CED">
        <w:rPr>
          <w:lang w:val="en-CA"/>
        </w:rPr>
        <w:t xml:space="preserve">North America </w:t>
      </w:r>
      <w:r w:rsidR="000F703C">
        <w:rPr>
          <w:lang w:val="en-CA"/>
        </w:rPr>
        <w:t xml:space="preserve">and </w:t>
      </w:r>
      <w:r w:rsidR="004B3CED">
        <w:rPr>
          <w:lang w:val="en-CA"/>
        </w:rPr>
        <w:t>Europe</w:t>
      </w:r>
      <w:r w:rsidR="007865A1">
        <w:rPr>
          <w:lang w:val="en-CA"/>
        </w:rPr>
        <w:t xml:space="preserve">, </w:t>
      </w:r>
      <w:r w:rsidR="000F703C">
        <w:rPr>
          <w:lang w:val="en-CA"/>
        </w:rPr>
        <w:t xml:space="preserve">the increasingly </w:t>
      </w:r>
      <w:r w:rsidR="00F172C0">
        <w:rPr>
          <w:lang w:val="en-CA"/>
        </w:rPr>
        <w:t xml:space="preserve">coercive </w:t>
      </w:r>
      <w:r w:rsidR="00147428">
        <w:rPr>
          <w:lang w:val="en-CA"/>
        </w:rPr>
        <w:t xml:space="preserve">protection </w:t>
      </w:r>
      <w:r w:rsidR="00F172C0">
        <w:rPr>
          <w:lang w:val="en-CA"/>
        </w:rPr>
        <w:t>of private supply lines</w:t>
      </w:r>
      <w:r w:rsidR="00147428">
        <w:rPr>
          <w:lang w:val="en-CA"/>
        </w:rPr>
        <w:t xml:space="preserve"> </w:t>
      </w:r>
      <w:r w:rsidR="00476623">
        <w:rPr>
          <w:lang w:val="en-CA"/>
        </w:rPr>
        <w:t xml:space="preserve">also contributed to </w:t>
      </w:r>
      <w:r w:rsidR="00147428">
        <w:rPr>
          <w:lang w:val="en-CA"/>
        </w:rPr>
        <w:t xml:space="preserve">a broadening </w:t>
      </w:r>
      <w:r w:rsidR="00E6686B">
        <w:rPr>
          <w:lang w:val="en-CA"/>
        </w:rPr>
        <w:t xml:space="preserve">atmosphere </w:t>
      </w:r>
      <w:r w:rsidR="00147428">
        <w:rPr>
          <w:lang w:val="en-CA"/>
        </w:rPr>
        <w:t xml:space="preserve">of </w:t>
      </w:r>
      <w:r w:rsidR="002028B3">
        <w:rPr>
          <w:lang w:val="en-CA"/>
        </w:rPr>
        <w:t>“exceptional” politics</w:t>
      </w:r>
      <w:r w:rsidR="00476623">
        <w:rPr>
          <w:lang w:val="en-CA"/>
        </w:rPr>
        <w:t xml:space="preserve">, with new and </w:t>
      </w:r>
      <w:r w:rsidR="002028B3">
        <w:rPr>
          <w:lang w:val="en-CA"/>
        </w:rPr>
        <w:t xml:space="preserve">corrosive implications for </w:t>
      </w:r>
      <w:r w:rsidR="007C26CB">
        <w:rPr>
          <w:lang w:val="en-CA"/>
        </w:rPr>
        <w:t xml:space="preserve">broad </w:t>
      </w:r>
      <w:r w:rsidR="002028B3">
        <w:rPr>
          <w:lang w:val="en-CA"/>
        </w:rPr>
        <w:t>constitutional stability</w:t>
      </w:r>
      <w:r w:rsidR="00BC1C27">
        <w:rPr>
          <w:lang w:val="en-CA"/>
        </w:rPr>
        <w:t xml:space="preserve">, </w:t>
      </w:r>
      <w:r w:rsidR="00F22D20">
        <w:rPr>
          <w:lang w:val="en-CA"/>
        </w:rPr>
        <w:t xml:space="preserve">limits on state </w:t>
      </w:r>
      <w:r w:rsidR="00BC1C27">
        <w:rPr>
          <w:lang w:val="en-CA"/>
        </w:rPr>
        <w:t>coercion under the rule of law,</w:t>
      </w:r>
      <w:r w:rsidR="002028B3">
        <w:rPr>
          <w:lang w:val="en-CA"/>
        </w:rPr>
        <w:t xml:space="preserve"> and popular consent</w:t>
      </w:r>
      <w:r w:rsidR="00A31195">
        <w:rPr>
          <w:lang w:val="en-CA"/>
        </w:rPr>
        <w:t xml:space="preserve"> </w:t>
      </w:r>
      <w:r w:rsidR="006836A4">
        <w:rPr>
          <w:lang w:val="en-CA"/>
        </w:rPr>
        <w:fldChar w:fldCharType="begin"/>
      </w:r>
      <w:r w:rsidR="006836A4">
        <w:rPr>
          <w:lang w:val="en-CA"/>
        </w:rPr>
        <w:instrText xml:space="preserve"> ADDIN EN.CITE &lt;EndNote&gt;&lt;Cite&gt;&lt;Author&gt;Triandafyllidou&lt;/Author&gt;&lt;Year&gt;2022&lt;/Year&gt;&lt;RecNum&gt;8587&lt;/RecNum&gt;&lt;DisplayText&gt;(Triandafyllidou 2022)&lt;/DisplayText&gt;&lt;record&gt;&lt;rec-number&gt;8587&lt;/rec-number&gt;&lt;foreign-keys&gt;&lt;key app="EN" db-id="z5dtt22fhdrfx0e0vem5afdwrvf0asxzrrx9" timestamp="1651271427"&gt;8587&lt;/key&gt;&lt;/foreign-keys&gt;&lt;ref-type name="Book"&gt;6&lt;/ref-type&gt;&lt;contributors&gt;&lt;authors&gt;&lt;author&gt;Anna Triandafyllidou&lt;/author&gt;&lt;/authors&gt;&lt;/contributors&gt;&lt;titles&gt;&lt;title&gt;Migration and Pandemics: Spaces of Solidarity and Spaces of Exception&lt;/title&gt;&lt;/titles&gt;&lt;dates&gt;&lt;year&gt;2022&lt;/year&gt;&lt;/dates&gt;&lt;pub-location&gt;Bern, CH&lt;/pub-location&gt;&lt;publisher&gt;Springer Nature&lt;/publisher&gt;&lt;urls&gt;&lt;related-urls&gt;&lt;url&gt;https://library.oapen.org/handle/20.500.12657/51966&lt;/url&gt;&lt;/related-urls&gt;&lt;/urls&gt;&lt;/record&gt;&lt;/Cite&gt;&lt;/EndNote&gt;</w:instrText>
      </w:r>
      <w:r w:rsidR="006836A4">
        <w:rPr>
          <w:lang w:val="en-CA"/>
        </w:rPr>
        <w:fldChar w:fldCharType="separate"/>
      </w:r>
      <w:r w:rsidR="006836A4">
        <w:rPr>
          <w:noProof/>
          <w:lang w:val="en-CA"/>
        </w:rPr>
        <w:t>(Triandafyllidou 2022)</w:t>
      </w:r>
      <w:r w:rsidR="006836A4">
        <w:rPr>
          <w:lang w:val="en-CA"/>
        </w:rPr>
        <w:fldChar w:fldCharType="end"/>
      </w:r>
      <w:r w:rsidR="00954473">
        <w:rPr>
          <w:lang w:val="en-CA"/>
        </w:rPr>
        <w:t xml:space="preserve">. Those </w:t>
      </w:r>
      <w:r w:rsidR="003A3DBE">
        <w:rPr>
          <w:lang w:val="en-CA"/>
        </w:rPr>
        <w:t xml:space="preserve">constitutional </w:t>
      </w:r>
      <w:r w:rsidR="00BF49E4">
        <w:rPr>
          <w:lang w:val="en-CA"/>
        </w:rPr>
        <w:t>implications appear to be deepening</w:t>
      </w:r>
      <w:r w:rsidR="004225CD">
        <w:rPr>
          <w:lang w:val="en-CA"/>
        </w:rPr>
        <w:t xml:space="preserve"> </w:t>
      </w:r>
      <w:r w:rsidR="00F66D8F">
        <w:rPr>
          <w:lang w:val="en-CA"/>
        </w:rPr>
        <w:t xml:space="preserve">under the Trump regime </w:t>
      </w:r>
      <w:r w:rsidR="004225CD">
        <w:rPr>
          <w:lang w:val="en-CA"/>
        </w:rPr>
        <w:t>(while also stimulating resistance</w:t>
      </w:r>
      <w:r w:rsidR="00581D10">
        <w:rPr>
          <w:lang w:val="en-CA"/>
        </w:rPr>
        <w:t xml:space="preserve"> movements</w:t>
      </w:r>
      <w:r w:rsidR="004225CD">
        <w:rPr>
          <w:lang w:val="en-CA"/>
        </w:rPr>
        <w:t>)</w:t>
      </w:r>
      <w:r w:rsidR="001400B7">
        <w:rPr>
          <w:lang w:val="en-CA"/>
        </w:rPr>
        <w:t xml:space="preserve"> </w:t>
      </w:r>
      <w:r w:rsidR="006836A4">
        <w:rPr>
          <w:lang w:val="en-CA"/>
        </w:rPr>
        <w:fldChar w:fldCharType="begin"/>
      </w:r>
      <w:r w:rsidR="006836A4">
        <w:rPr>
          <w:lang w:val="en-CA"/>
        </w:rPr>
        <w:instrText xml:space="preserve"> ADDIN EN.CITE &lt;EndNote&gt;&lt;Cite&gt;&lt;Author&gt;Ombres&lt;/Author&gt;&lt;Year&gt;2025&lt;/Year&gt;&lt;RecNum&gt;9205&lt;/RecNum&gt;&lt;DisplayText&gt;(Ombres 2025)&lt;/DisplayText&gt;&lt;record&gt;&lt;rec-number&gt;9205&lt;/rec-number&gt;&lt;foreign-keys&gt;&lt;key app="EN" db-id="z5dtt22fhdrfx0e0vem5afdwrvf0asxzrrx9" timestamp="1763172424"&gt;9205&lt;/key&gt;&lt;/foreign-keys&gt;&lt;ref-type name="Blog"&gt;56&lt;/ref-type&gt;&lt;contributors&gt;&lt;authors&gt;&lt;author&gt;Devon Ombres&lt;/author&gt;&lt;/authors&gt;&lt;/contributors&gt;&lt;titles&gt;&lt;title&gt;The President and Constitutional Violations: Will the Federal Courts Contain the President’s Power Grabs?&lt;/title&gt;&lt;secondary-title&gt;Center for American Progress&lt;/secondary-title&gt;&lt;/titles&gt;&lt;volume&gt;2025&lt;/volume&gt;&lt;number&gt;May 20&lt;/number&gt;&lt;dates&gt;&lt;year&gt;2025&lt;/year&gt;&lt;pub-dates&gt;&lt;date&gt;May 20&lt;/date&gt;&lt;/pub-dates&gt;&lt;/dates&gt;&lt;urls&gt;&lt;related-urls&gt;&lt;url&gt;https://www.americanprogress.org/article/the-president-and-constitutional-violations-will-the-federal-courts-contain-the-presidents-power-grabs/&lt;/url&gt;&lt;/related-urls&gt;&lt;/urls&gt;&lt;access-date&gt;14 November 2025&lt;/access-date&gt;&lt;/record&gt;&lt;/Cite&gt;&lt;/EndNote&gt;</w:instrText>
      </w:r>
      <w:r w:rsidR="006836A4">
        <w:rPr>
          <w:lang w:val="en-CA"/>
        </w:rPr>
        <w:fldChar w:fldCharType="separate"/>
      </w:r>
      <w:r w:rsidR="006836A4">
        <w:rPr>
          <w:noProof/>
          <w:lang w:val="en-CA"/>
        </w:rPr>
        <w:t>(Ombres 2025)</w:t>
      </w:r>
      <w:r w:rsidR="006836A4">
        <w:rPr>
          <w:lang w:val="en-CA"/>
        </w:rPr>
        <w:fldChar w:fldCharType="end"/>
      </w:r>
      <w:r w:rsidR="007C26CB">
        <w:rPr>
          <w:lang w:val="en-CA"/>
        </w:rPr>
        <w:t>.</w:t>
      </w:r>
      <w:r w:rsidR="002028B3">
        <w:rPr>
          <w:lang w:val="en-CA"/>
        </w:rPr>
        <w:t xml:space="preserve"> </w:t>
      </w:r>
    </w:p>
    <w:p w14:paraId="784BD36F" w14:textId="36A5F6D6" w:rsidR="005D377C" w:rsidRDefault="00402C7D">
      <w:pPr>
        <w:rPr>
          <w:lang w:val="en-CA"/>
        </w:rPr>
      </w:pPr>
      <w:r>
        <w:rPr>
          <w:lang w:val="en-CA"/>
        </w:rPr>
        <w:t>T</w:t>
      </w:r>
      <w:r w:rsidR="00C13CA5">
        <w:rPr>
          <w:lang w:val="en-CA"/>
        </w:rPr>
        <w:t>he aftermath</w:t>
      </w:r>
      <w:r>
        <w:rPr>
          <w:lang w:val="en-CA"/>
        </w:rPr>
        <w:t>s</w:t>
      </w:r>
      <w:r w:rsidR="00C13CA5">
        <w:rPr>
          <w:lang w:val="en-CA"/>
        </w:rPr>
        <w:t xml:space="preserve"> of </w:t>
      </w:r>
      <w:r w:rsidR="0034350B">
        <w:rPr>
          <w:lang w:val="en-CA"/>
        </w:rPr>
        <w:t xml:space="preserve">September 11, </w:t>
      </w:r>
      <w:r w:rsidR="00C13CA5">
        <w:rPr>
          <w:lang w:val="en-CA"/>
        </w:rPr>
        <w:t>2001</w:t>
      </w:r>
      <w:r w:rsidR="00E54A82">
        <w:rPr>
          <w:lang w:val="en-CA"/>
        </w:rPr>
        <w:t>,</w:t>
      </w:r>
      <w:r w:rsidR="00BB140B">
        <w:rPr>
          <w:lang w:val="en-CA"/>
        </w:rPr>
        <w:t xml:space="preserve"> and</w:t>
      </w:r>
      <w:r w:rsidR="00C13CA5">
        <w:rPr>
          <w:lang w:val="en-CA"/>
        </w:rPr>
        <w:t xml:space="preserve"> the COVID-19</w:t>
      </w:r>
      <w:r w:rsidR="00105E37">
        <w:rPr>
          <w:lang w:val="en-CA"/>
        </w:rPr>
        <w:t xml:space="preserve"> </w:t>
      </w:r>
      <w:r w:rsidR="00DE7A6E">
        <w:rPr>
          <w:lang w:val="en-CA"/>
        </w:rPr>
        <w:t xml:space="preserve">pandemic </w:t>
      </w:r>
      <w:r w:rsidR="00105E37">
        <w:rPr>
          <w:lang w:val="en-CA"/>
        </w:rPr>
        <w:t xml:space="preserve">interrupted </w:t>
      </w:r>
      <w:r w:rsidR="00813657">
        <w:rPr>
          <w:lang w:val="en-CA"/>
        </w:rPr>
        <w:t xml:space="preserve">high points in </w:t>
      </w:r>
      <w:r w:rsidR="00105E37">
        <w:rPr>
          <w:lang w:val="en-CA"/>
        </w:rPr>
        <w:t xml:space="preserve">anti-establishment </w:t>
      </w:r>
      <w:r w:rsidR="00966C1C">
        <w:rPr>
          <w:lang w:val="en-CA"/>
        </w:rPr>
        <w:t xml:space="preserve">protest. </w:t>
      </w:r>
      <w:r w:rsidR="006A7927">
        <w:rPr>
          <w:lang w:val="en-CA"/>
        </w:rPr>
        <w:t>I</w:t>
      </w:r>
      <w:r w:rsidR="00966C1C">
        <w:rPr>
          <w:lang w:val="en-CA"/>
        </w:rPr>
        <w:t xml:space="preserve">n 2001, </w:t>
      </w:r>
      <w:r w:rsidR="0046480B">
        <w:rPr>
          <w:lang w:val="en-CA"/>
        </w:rPr>
        <w:t xml:space="preserve">the </w:t>
      </w:r>
      <w:r w:rsidR="00C42634">
        <w:rPr>
          <w:lang w:val="en-CA"/>
        </w:rPr>
        <w:t xml:space="preserve">9/11 </w:t>
      </w:r>
      <w:r w:rsidR="0046480B">
        <w:rPr>
          <w:lang w:val="en-CA"/>
        </w:rPr>
        <w:t xml:space="preserve">emergency </w:t>
      </w:r>
      <w:r w:rsidR="0034350B">
        <w:rPr>
          <w:lang w:val="en-CA"/>
        </w:rPr>
        <w:t xml:space="preserve">interrupted </w:t>
      </w:r>
      <w:r w:rsidR="00E54A82">
        <w:rPr>
          <w:lang w:val="en-CA"/>
        </w:rPr>
        <w:t xml:space="preserve">a </w:t>
      </w:r>
      <w:r w:rsidR="0034350B">
        <w:rPr>
          <w:lang w:val="en-CA"/>
        </w:rPr>
        <w:t>protest</w:t>
      </w:r>
      <w:r w:rsidR="00E54A82">
        <w:rPr>
          <w:lang w:val="en-CA"/>
        </w:rPr>
        <w:t xml:space="preserve"> wave</w:t>
      </w:r>
      <w:r w:rsidR="0034350B">
        <w:rPr>
          <w:lang w:val="en-CA"/>
        </w:rPr>
        <w:t xml:space="preserve"> </w:t>
      </w:r>
      <w:r w:rsidR="006A7927">
        <w:rPr>
          <w:lang w:val="en-CA"/>
        </w:rPr>
        <w:t xml:space="preserve">against </w:t>
      </w:r>
      <w:r w:rsidR="0034350B">
        <w:rPr>
          <w:lang w:val="en-CA"/>
        </w:rPr>
        <w:t xml:space="preserve">deepening </w:t>
      </w:r>
      <w:r w:rsidR="00862791">
        <w:rPr>
          <w:lang w:val="en-CA"/>
        </w:rPr>
        <w:t xml:space="preserve">neoliberal trade </w:t>
      </w:r>
      <w:r w:rsidR="00C42634">
        <w:rPr>
          <w:lang w:val="en-CA"/>
        </w:rPr>
        <w:t>harmonization</w:t>
      </w:r>
      <w:r w:rsidR="00A716D8">
        <w:rPr>
          <w:lang w:val="en-CA"/>
        </w:rPr>
        <w:t>. These were heavily centred on mass protests in major urban centres, especially at the sites of international trade meetings</w:t>
      </w:r>
      <w:r w:rsidR="00F479E7">
        <w:rPr>
          <w:lang w:val="en-CA"/>
        </w:rPr>
        <w:t xml:space="preserve"> </w:t>
      </w:r>
      <w:r w:rsidR="006836A4">
        <w:rPr>
          <w:lang w:val="en-CA"/>
        </w:rPr>
        <w:fldChar w:fldCharType="begin"/>
      </w:r>
      <w:r w:rsidR="006836A4">
        <w:rPr>
          <w:lang w:val="en-CA"/>
        </w:rPr>
        <w:instrText xml:space="preserve"> ADDIN EN.CITE &lt;EndNote&gt;&lt;Cite&gt;&lt;Author&gt;Friedberg&lt;/Author&gt;&lt;Year&gt;2000&lt;/Year&gt;&lt;RecNum&gt;9197&lt;/RecNum&gt;&lt;DisplayText&gt;(Friedberg and Rowley 2000)&lt;/DisplayText&gt;&lt;record&gt;&lt;rec-number&gt;9197&lt;/rec-number&gt;&lt;foreign-keys&gt;&lt;key app="EN" db-id="z5dtt22fhdrfx0e0vem5afdwrvf0asxzrrx9" timestamp="1763163126"&gt;9197&lt;/key&gt;&lt;/foreign-keys&gt;&lt;ref-type name="Film or Broadcast"&gt;21&lt;/ref-type&gt;&lt;contributors&gt;&lt;authors&gt;&lt;author&gt;Jill Friedberg&lt;/author&gt;&lt;author&gt;Rick Rowley&lt;/author&gt;&lt;/authors&gt;&lt;tertiary-authors&gt;&lt;author&gt;Big Noise Films&lt;/author&gt;&lt;author&gt;Independent Media Center&lt;/author&gt;&lt;/tertiary-authors&gt;&lt;/contributors&gt;&lt;titles&gt;&lt;title&gt;This Is What Democracy Looks Like&lt;/title&gt;&lt;/titles&gt;&lt;pages&gt;72 min.&lt;/pages&gt;&lt;dates&gt;&lt;year&gt;2000&lt;/year&gt;&lt;/dates&gt;&lt;pub-location&gt;United States of America&lt;/pub-location&gt;&lt;urls&gt;&lt;/urls&gt;&lt;/record&gt;&lt;/Cite&gt;&lt;/EndNote&gt;</w:instrText>
      </w:r>
      <w:r w:rsidR="006836A4">
        <w:rPr>
          <w:lang w:val="en-CA"/>
        </w:rPr>
        <w:fldChar w:fldCharType="separate"/>
      </w:r>
      <w:r w:rsidR="006836A4">
        <w:rPr>
          <w:noProof/>
          <w:lang w:val="en-CA"/>
        </w:rPr>
        <w:t>(Friedberg and Rowley 2000)</w:t>
      </w:r>
      <w:r w:rsidR="006836A4">
        <w:rPr>
          <w:lang w:val="en-CA"/>
        </w:rPr>
        <w:fldChar w:fldCharType="end"/>
      </w:r>
      <w:r w:rsidR="0046480B">
        <w:rPr>
          <w:lang w:val="en-CA"/>
        </w:rPr>
        <w:t xml:space="preserve">. In 2020, </w:t>
      </w:r>
      <w:r w:rsidR="00362D03">
        <w:rPr>
          <w:lang w:val="en-CA"/>
        </w:rPr>
        <w:t xml:space="preserve">the COVID-19 episode </w:t>
      </w:r>
      <w:r w:rsidR="00966C1C">
        <w:rPr>
          <w:lang w:val="en-CA"/>
        </w:rPr>
        <w:t>interrupt</w:t>
      </w:r>
      <w:r w:rsidR="00862791">
        <w:rPr>
          <w:lang w:val="en-CA"/>
        </w:rPr>
        <w:t>ed</w:t>
      </w:r>
      <w:r w:rsidR="00966C1C">
        <w:rPr>
          <w:lang w:val="en-CA"/>
        </w:rPr>
        <w:t xml:space="preserve"> </w:t>
      </w:r>
      <w:r w:rsidR="00862791">
        <w:rPr>
          <w:lang w:val="en-CA"/>
        </w:rPr>
        <w:t xml:space="preserve">a </w:t>
      </w:r>
      <w:r w:rsidR="00966C1C">
        <w:rPr>
          <w:lang w:val="en-CA"/>
        </w:rPr>
        <w:t xml:space="preserve">wave of </w:t>
      </w:r>
      <w:r w:rsidR="00C474C9">
        <w:rPr>
          <w:lang w:val="en-CA"/>
        </w:rPr>
        <w:t>protests and land-defence</w:t>
      </w:r>
      <w:r w:rsidR="000B4597">
        <w:rPr>
          <w:lang w:val="en-CA"/>
        </w:rPr>
        <w:t xml:space="preserve">, including </w:t>
      </w:r>
      <w:r w:rsidR="00C20910">
        <w:rPr>
          <w:lang w:val="en-CA"/>
        </w:rPr>
        <w:t xml:space="preserve">both </w:t>
      </w:r>
      <w:r w:rsidR="00CA1C50">
        <w:rPr>
          <w:lang w:val="en-CA"/>
        </w:rPr>
        <w:t xml:space="preserve">protests </w:t>
      </w:r>
      <w:r w:rsidR="00E75B7E">
        <w:rPr>
          <w:lang w:val="en-CA"/>
        </w:rPr>
        <w:t xml:space="preserve">that </w:t>
      </w:r>
      <w:r w:rsidR="00CA1C50">
        <w:rPr>
          <w:lang w:val="en-CA"/>
        </w:rPr>
        <w:t xml:space="preserve">directly </w:t>
      </w:r>
      <w:r w:rsidR="00E75B7E">
        <w:rPr>
          <w:lang w:val="en-CA"/>
        </w:rPr>
        <w:t xml:space="preserve">targeted and contested </w:t>
      </w:r>
      <w:r w:rsidR="00796F7C">
        <w:rPr>
          <w:lang w:val="en-CA"/>
        </w:rPr>
        <w:t xml:space="preserve">resource-extractive </w:t>
      </w:r>
      <w:r w:rsidR="00616598">
        <w:rPr>
          <w:lang w:val="en-CA"/>
        </w:rPr>
        <w:t>corridors</w:t>
      </w:r>
      <w:r w:rsidR="00C20910">
        <w:rPr>
          <w:lang w:val="en-CA"/>
        </w:rPr>
        <w:t xml:space="preserve"> and support actions in major urban centres</w:t>
      </w:r>
      <w:r w:rsidR="00D0058D">
        <w:rPr>
          <w:lang w:val="en-CA"/>
        </w:rPr>
        <w:t xml:space="preserve"> </w:t>
      </w:r>
      <w:r w:rsidR="006836A4">
        <w:rPr>
          <w:lang w:val="en-CA"/>
        </w:rPr>
        <w:fldChar w:fldCharType="begin"/>
      </w:r>
      <w:r w:rsidR="006836A4">
        <w:rPr>
          <w:lang w:val="en-CA"/>
        </w:rPr>
        <w:instrText xml:space="preserve"> ADDIN EN.CITE &lt;EndNote&gt;&lt;Cite&gt;&lt;Author&gt;McCreary&lt;/Author&gt;&lt;Year&gt;2024&lt;/Year&gt;&lt;RecNum&gt;9056&lt;/RecNum&gt;&lt;DisplayText&gt;(compare earlier actions Black, D&amp;apos;Arcy et al. 2014, McCreary 2024)&lt;/DisplayText&gt;&lt;record&gt;&lt;rec-number&gt;9056&lt;/rec-number&gt;&lt;foreign-keys&gt;&lt;key app="EN" db-id="z5dtt22fhdrfx0e0vem5afdwrvf0asxzrrx9" timestamp="1729965148"&gt;9056&lt;/key&gt;&lt;/foreign-keys&gt;&lt;ref-type name="Book"&gt;6&lt;/ref-type&gt;&lt;contributors&gt;&lt;authors&gt;&lt;author&gt;Tyler McCreary&lt;/author&gt;&lt;/authors&gt;&lt;/contributors&gt;&lt;titles&gt;&lt;title&gt;Indigenous Legalities, Pipeline Viscosities: Colonial EXtractivism and Wet&amp;apos;suwet&amp;apos;en Resistance&lt;/title&gt;&lt;/titles&gt;&lt;dates&gt;&lt;year&gt;2024&lt;/year&gt;&lt;/dates&gt;&lt;pub-location&gt;Edmonton, AB&lt;/pub-location&gt;&lt;publisher&gt;University of Alberta Press&lt;/publisher&gt;&lt;urls&gt;&lt;/urls&gt;&lt;/record&gt;&lt;/Cite&gt;&lt;Cite&gt;&lt;Author&gt;Black&lt;/Author&gt;&lt;Year&gt;2014&lt;/Year&gt;&lt;RecNum&gt;7771&lt;/RecNum&gt;&lt;Prefix&gt;compare earlier actions &lt;/Prefix&gt;&lt;record&gt;&lt;rec-number&gt;7771&lt;/rec-number&gt;&lt;foreign-keys&gt;&lt;key app="EN" db-id="z5dtt22fhdrfx0e0vem5afdwrvf0asxzrrx9" timestamp="1627532534"&gt;7771&lt;/key&gt;&lt;/foreign-keys&gt;&lt;ref-type name="Edited Book"&gt;28&lt;/ref-type&gt;&lt;contributors&gt;&lt;authors&gt;&lt;author&gt;Toban Black&lt;/author&gt;&lt;author&gt;Stephen D&amp;apos;Arcy&lt;/author&gt;&lt;author&gt;Tony Weis&lt;/author&gt;&lt;author&gt;Joshua Kahn Russell&lt;/author&gt;&lt;/authors&gt;&lt;/contributors&gt;&lt;titles&gt;&lt;title&gt;A Line in the Tar Sands: Struggles for Environmental Justice&lt;/title&gt;&lt;/titles&gt;&lt;pages&gt;372&lt;/pages&gt;&lt;dates&gt;&lt;year&gt;2014&lt;/year&gt;&lt;/dates&gt;&lt;pub-location&gt;Toronto, ON&lt;/pub-location&gt;&lt;publisher&gt;Between the Lines&lt;/publisher&gt;&lt;urls&gt;&lt;/urls&gt;&lt;/record&gt;&lt;/Cite&gt;&lt;/EndNote&gt;</w:instrText>
      </w:r>
      <w:r w:rsidR="006836A4">
        <w:rPr>
          <w:lang w:val="en-CA"/>
        </w:rPr>
        <w:fldChar w:fldCharType="separate"/>
      </w:r>
      <w:r w:rsidR="006836A4">
        <w:rPr>
          <w:noProof/>
          <w:lang w:val="en-CA"/>
        </w:rPr>
        <w:t>(compare earlier actions Black, D'Arcy et al. 2014, McCreary 2024)</w:t>
      </w:r>
      <w:r w:rsidR="006836A4">
        <w:rPr>
          <w:lang w:val="en-CA"/>
        </w:rPr>
        <w:fldChar w:fldCharType="end"/>
      </w:r>
      <w:r w:rsidR="00796F7C">
        <w:rPr>
          <w:lang w:val="en-CA"/>
        </w:rPr>
        <w:t xml:space="preserve">. </w:t>
      </w:r>
    </w:p>
    <w:p w14:paraId="273B29A0" w14:textId="6BC0D26E" w:rsidR="00796E9F" w:rsidRDefault="00675F4A">
      <w:pPr>
        <w:rPr>
          <w:lang w:val="en-CA"/>
        </w:rPr>
      </w:pPr>
      <w:r>
        <w:rPr>
          <w:lang w:val="en-CA"/>
        </w:rPr>
        <w:t xml:space="preserve">But </w:t>
      </w:r>
      <w:r w:rsidR="00E75B7E">
        <w:rPr>
          <w:lang w:val="en-CA"/>
        </w:rPr>
        <w:t xml:space="preserve">that </w:t>
      </w:r>
      <w:r>
        <w:rPr>
          <w:lang w:val="en-CA"/>
        </w:rPr>
        <w:t xml:space="preserve">second </w:t>
      </w:r>
      <w:r w:rsidR="00102861">
        <w:rPr>
          <w:lang w:val="en-CA"/>
        </w:rPr>
        <w:t>wave of contestation</w:t>
      </w:r>
      <w:r>
        <w:rPr>
          <w:lang w:val="en-CA"/>
        </w:rPr>
        <w:t xml:space="preserve"> was already weakening before COVID-19</w:t>
      </w:r>
      <w:r w:rsidR="00BA5832">
        <w:rPr>
          <w:lang w:val="en-CA"/>
        </w:rPr>
        <w:t>, as a series of trends demoralized activists</w:t>
      </w:r>
      <w:r w:rsidR="0046682D">
        <w:rPr>
          <w:lang w:val="en-CA"/>
        </w:rPr>
        <w:t xml:space="preserve">. </w:t>
      </w:r>
      <w:r w:rsidR="007D3188">
        <w:rPr>
          <w:lang w:val="en-CA"/>
        </w:rPr>
        <w:t>First</w:t>
      </w:r>
      <w:r w:rsidR="00200872">
        <w:rPr>
          <w:lang w:val="en-CA"/>
        </w:rPr>
        <w:t xml:space="preserve">, </w:t>
      </w:r>
      <w:r w:rsidR="00593632">
        <w:rPr>
          <w:lang w:val="en-CA"/>
        </w:rPr>
        <w:t>s</w:t>
      </w:r>
      <w:r w:rsidR="0058648A">
        <w:rPr>
          <w:lang w:val="en-CA"/>
        </w:rPr>
        <w:t>uccessive</w:t>
      </w:r>
      <w:r w:rsidR="00971BD6">
        <w:rPr>
          <w:lang w:val="en-CA"/>
        </w:rPr>
        <w:t xml:space="preserve"> global climate </w:t>
      </w:r>
      <w:r w:rsidR="00455A85">
        <w:rPr>
          <w:lang w:val="en-CA"/>
        </w:rPr>
        <w:t xml:space="preserve">conferences </w:t>
      </w:r>
      <w:r w:rsidR="00971BD6">
        <w:rPr>
          <w:lang w:val="en-CA"/>
        </w:rPr>
        <w:t xml:space="preserve">failed to organize enforceable and effective </w:t>
      </w:r>
      <w:r w:rsidR="000173CB">
        <w:rPr>
          <w:lang w:val="en-CA"/>
        </w:rPr>
        <w:t>GHG reductions</w:t>
      </w:r>
      <w:r w:rsidR="008F4188">
        <w:rPr>
          <w:lang w:val="en-CA"/>
        </w:rPr>
        <w:t xml:space="preserve">, relative to </w:t>
      </w:r>
      <w:r w:rsidR="003662FC">
        <w:rPr>
          <w:lang w:val="en-CA"/>
        </w:rPr>
        <w:t xml:space="preserve">published, </w:t>
      </w:r>
      <w:r w:rsidR="008F4188">
        <w:rPr>
          <w:lang w:val="en-CA"/>
        </w:rPr>
        <w:t xml:space="preserve">scientifically grounded </w:t>
      </w:r>
      <w:r w:rsidR="003662FC">
        <w:rPr>
          <w:lang w:val="en-CA"/>
        </w:rPr>
        <w:t>targets</w:t>
      </w:r>
      <w:r w:rsidR="004A3F11">
        <w:rPr>
          <w:lang w:val="en-CA"/>
        </w:rPr>
        <w:t xml:space="preserve"> and timetables</w:t>
      </w:r>
      <w:r w:rsidR="00990D61">
        <w:rPr>
          <w:lang w:val="en-CA"/>
        </w:rPr>
        <w:t xml:space="preserve">. The </w:t>
      </w:r>
      <w:r w:rsidR="00355204">
        <w:rPr>
          <w:lang w:val="en-CA"/>
        </w:rPr>
        <w:t xml:space="preserve">international </w:t>
      </w:r>
      <w:r w:rsidR="00990D61">
        <w:rPr>
          <w:lang w:val="en-CA"/>
        </w:rPr>
        <w:t>COP</w:t>
      </w:r>
      <w:r w:rsidR="00355204">
        <w:rPr>
          <w:lang w:val="en-CA"/>
        </w:rPr>
        <w:t xml:space="preserve"> meetings </w:t>
      </w:r>
      <w:r w:rsidR="00C1250C">
        <w:rPr>
          <w:lang w:val="en-CA"/>
        </w:rPr>
        <w:t xml:space="preserve">increasingly </w:t>
      </w:r>
      <w:r w:rsidR="008056BA">
        <w:rPr>
          <w:lang w:val="en-CA"/>
        </w:rPr>
        <w:t xml:space="preserve">stand </w:t>
      </w:r>
      <w:r w:rsidR="00C1250C">
        <w:rPr>
          <w:lang w:val="en-CA"/>
        </w:rPr>
        <w:t xml:space="preserve">accused of regulatory capture by fossil-fuel and other state and corporate interests </w:t>
      </w:r>
      <w:r w:rsidR="006836A4">
        <w:rPr>
          <w:lang w:val="en-CA"/>
        </w:rPr>
        <w:fldChar w:fldCharType="begin"/>
      </w:r>
      <w:r w:rsidR="006836A4">
        <w:rPr>
          <w:lang w:val="en-CA"/>
        </w:rPr>
        <w:instrText xml:space="preserve"> ADDIN EN.CITE &lt;EndNote&gt;&lt;Cite&gt;&lt;Author&gt;Morgan&lt;/Author&gt;&lt;Year&gt;2016&lt;/Year&gt;&lt;RecNum&gt;9207&lt;/RecNum&gt;&lt;DisplayText&gt;(Morgan 2016, Anti-Corruption Data Collective 2024)&lt;/DisplayText&gt;&lt;record&gt;&lt;rec-number&gt;9207&lt;/rec-number&gt;&lt;foreign-keys&gt;&lt;key app="EN" db-id="z5dtt22fhdrfx0e0vem5afdwrvf0asxzrrx9" timestamp="1763179038"&gt;9207&lt;/key&gt;&lt;/foreign-keys&gt;&lt;ref-type name="Journal Article"&gt;17&lt;/ref-type&gt;&lt;contributors&gt;&lt;authors&gt;&lt;author&gt;Jamie Morgan&lt;/author&gt;&lt;/authors&gt;&lt;/contributors&gt;&lt;titles&gt;&lt;title&gt;Paris COP 21: Power that Speaks the Truth?&lt;/title&gt;&lt;secondary-title&gt;Globalizations&lt;/secondary-title&gt;&lt;/titles&gt;&lt;periodical&gt;&lt;full-title&gt;Globalizations&lt;/full-title&gt;&lt;/periodical&gt;&lt;pages&gt;943-951&lt;/pages&gt;&lt;volume&gt;13&lt;/volume&gt;&lt;number&gt;6&lt;/number&gt;&lt;dates&gt;&lt;year&gt;2016&lt;/year&gt;&lt;/dates&gt;&lt;urls&gt;&lt;/urls&gt;&lt;/record&gt;&lt;/Cite&gt;&lt;Cite&gt;&lt;Author&gt;Anti-Corruption Data Collective&lt;/Author&gt;&lt;Year&gt;2024&lt;/Year&gt;&lt;RecNum&gt;9208&lt;/RecNum&gt;&lt;record&gt;&lt;rec-number&gt;9208&lt;/rec-number&gt;&lt;foreign-keys&gt;&lt;key app="EN" db-id="z5dtt22fhdrfx0e0vem5afdwrvf0asxzrrx9" timestamp="1763179673"&gt;9208&lt;/key&gt;&lt;/foreign-keys&gt;&lt;ref-type name="Report"&gt;27&lt;/ref-type&gt;&lt;contributors&gt;&lt;authors&gt;&lt;author&gt;Anti-Corruption Data Collective,&lt;/author&gt;&lt;/authors&gt;&lt;/contributors&gt;&lt;titles&gt;&lt;title&gt;COP Co-opted: How Corruption and Undue Influence Threaten Multilateral Climate Action&lt;/title&gt;&lt;/titles&gt;&lt;dates&gt;&lt;year&gt;2024&lt;/year&gt;&lt;/dates&gt;&lt;pub-location&gt;Washington, DC&lt;/pub-location&gt;&lt;publisher&gt;Transparency International/Anti-Corruption Data Collective&lt;/publisher&gt;&lt;urls&gt;&lt;/urls&gt;&lt;/record&gt;&lt;/Cite&gt;&lt;/EndNote&gt;</w:instrText>
      </w:r>
      <w:r w:rsidR="006836A4">
        <w:rPr>
          <w:lang w:val="en-CA"/>
        </w:rPr>
        <w:fldChar w:fldCharType="separate"/>
      </w:r>
      <w:r w:rsidR="006836A4">
        <w:rPr>
          <w:noProof/>
          <w:lang w:val="en-CA"/>
        </w:rPr>
        <w:t>(Morgan 2016, Anti-Corruption Data Collective 2024)</w:t>
      </w:r>
      <w:r w:rsidR="006836A4">
        <w:rPr>
          <w:lang w:val="en-CA"/>
        </w:rPr>
        <w:fldChar w:fldCharType="end"/>
      </w:r>
      <w:r w:rsidR="0037047E">
        <w:rPr>
          <w:lang w:val="en-CA"/>
        </w:rPr>
        <w:t xml:space="preserve">. </w:t>
      </w:r>
    </w:p>
    <w:p w14:paraId="5D886CA8" w14:textId="56066257" w:rsidR="004E4185" w:rsidRDefault="00796E9F">
      <w:pPr>
        <w:rPr>
          <w:lang w:val="en-CA"/>
        </w:rPr>
      </w:pPr>
      <w:r>
        <w:rPr>
          <w:lang w:val="en-CA"/>
        </w:rPr>
        <w:t>Second, d</w:t>
      </w:r>
      <w:r w:rsidR="00DB0EFD">
        <w:rPr>
          <w:lang w:val="en-CA"/>
        </w:rPr>
        <w:t>espite islands of important transition efforts (Scandinavian and Netherlands initiatives</w:t>
      </w:r>
      <w:r w:rsidR="00A422BF">
        <w:rPr>
          <w:lang w:val="en-CA"/>
        </w:rPr>
        <w:t>,</w:t>
      </w:r>
      <w:r w:rsidR="00DB0EFD">
        <w:rPr>
          <w:lang w:val="en-CA"/>
        </w:rPr>
        <w:t xml:space="preserve"> </w:t>
      </w:r>
      <w:r w:rsidR="00A422BF">
        <w:rPr>
          <w:lang w:val="en-CA"/>
        </w:rPr>
        <w:t>but also rising Chinese investments in renewables</w:t>
      </w:r>
      <w:r w:rsidR="00DB0EFD">
        <w:rPr>
          <w:lang w:val="en-CA"/>
        </w:rPr>
        <w:t>), fossil fuel production and consumption</w:t>
      </w:r>
      <w:r w:rsidR="00175E51">
        <w:rPr>
          <w:lang w:val="en-CA"/>
        </w:rPr>
        <w:t xml:space="preserve"> continued to mount. So, too, did </w:t>
      </w:r>
      <w:r w:rsidR="00DB0EFD">
        <w:rPr>
          <w:lang w:val="en-CA"/>
        </w:rPr>
        <w:t xml:space="preserve">GHG and temperature increases, </w:t>
      </w:r>
      <w:r w:rsidR="00175E51">
        <w:rPr>
          <w:lang w:val="en-CA"/>
        </w:rPr>
        <w:t xml:space="preserve">and </w:t>
      </w:r>
      <w:r w:rsidR="00DB0EFD">
        <w:rPr>
          <w:lang w:val="en-CA"/>
        </w:rPr>
        <w:t xml:space="preserve">mounting </w:t>
      </w:r>
      <w:r w:rsidR="00DD0412">
        <w:rPr>
          <w:lang w:val="en-CA"/>
        </w:rPr>
        <w:t xml:space="preserve">indicators </w:t>
      </w:r>
      <w:r w:rsidR="00DB0EFD">
        <w:rPr>
          <w:lang w:val="en-CA"/>
        </w:rPr>
        <w:t xml:space="preserve">of </w:t>
      </w:r>
      <w:r w:rsidR="00DD0412">
        <w:rPr>
          <w:lang w:val="en-CA"/>
        </w:rPr>
        <w:t xml:space="preserve">other </w:t>
      </w:r>
      <w:r w:rsidR="007E1D0F">
        <w:rPr>
          <w:lang w:val="en-CA"/>
        </w:rPr>
        <w:t>climate disruption</w:t>
      </w:r>
      <w:r w:rsidR="00DD0412">
        <w:rPr>
          <w:lang w:val="en-CA"/>
        </w:rPr>
        <w:t>s</w:t>
      </w:r>
      <w:r w:rsidR="005A1FFE">
        <w:rPr>
          <w:lang w:val="en-CA"/>
        </w:rPr>
        <w:t xml:space="preserve">, </w:t>
      </w:r>
      <w:r w:rsidR="00665249">
        <w:rPr>
          <w:lang w:val="en-CA"/>
        </w:rPr>
        <w:t xml:space="preserve">outstripping already-dire scientific </w:t>
      </w:r>
      <w:r w:rsidR="005A1FFE">
        <w:rPr>
          <w:lang w:val="en-CA"/>
        </w:rPr>
        <w:t>projections</w:t>
      </w:r>
      <w:r w:rsidR="00401D34">
        <w:rPr>
          <w:lang w:val="en-CA"/>
        </w:rPr>
        <w:t>. Those trends continue to the time of writing</w:t>
      </w:r>
      <w:r w:rsidR="00E655AB">
        <w:rPr>
          <w:lang w:val="en-CA"/>
        </w:rPr>
        <w:t xml:space="preserve"> </w:t>
      </w:r>
      <w:r w:rsidR="006836A4">
        <w:rPr>
          <w:lang w:val="en-CA"/>
        </w:rPr>
        <w:fldChar w:fldCharType="begin"/>
      </w:r>
      <w:r w:rsidR="006836A4">
        <w:rPr>
          <w:lang w:val="en-CA"/>
        </w:rPr>
        <w:instrText xml:space="preserve"> ADDIN EN.CITE &lt;EndNote&gt;&lt;Cite&gt;&lt;Author&gt;UN Environment Programme&lt;/Author&gt;&lt;Year&gt;2025&lt;/Year&gt;&lt;RecNum&gt;9209&lt;/RecNum&gt;&lt;DisplayText&gt;(UN Environment Programme 2025, 2025)&lt;/DisplayText&gt;&lt;record&gt;&lt;rec-number&gt;9209&lt;/rec-number&gt;&lt;foreign-keys&gt;&lt;key app="EN" db-id="z5dtt22fhdrfx0e0vem5afdwrvf0asxzrrx9" timestamp="1763180120"&gt;9209&lt;/key&gt;&lt;/foreign-keys&gt;&lt;ref-type name="Report"&gt;27&lt;/ref-type&gt;&lt;contributors&gt;&lt;authors&gt;&lt;author&gt;UN Environment Programme,&lt;/author&gt;&lt;/authors&gt;&lt;/contributors&gt;&lt;titles&gt;&lt;title&gt;The world is likely to exceed a key global warming target soon. Now what?&lt;/title&gt;&lt;/titles&gt;&lt;dates&gt;&lt;year&gt;2025&lt;/year&gt;&lt;pub-dates&gt;&lt;date&gt;5 November&lt;/date&gt;&lt;/pub-dates&gt;&lt;/dates&gt;&lt;pub-location&gt;Nairobi&lt;/pub-location&gt;&lt;publisher&gt;UN Environment Programme&lt;/publisher&gt;&lt;urls&gt;&lt;/urls&gt;&lt;/record&gt;&lt;/Cite&gt;&lt;Cite ExcludeAuth="1"&gt;&lt;Author&gt;UN Environment Programme&lt;/Author&gt;&lt;Year&gt;2025&lt;/Year&gt;&lt;RecNum&gt;9210&lt;/RecNum&gt;&lt;record&gt;&lt;rec-number&gt;9210&lt;/rec-number&gt;&lt;foreign-keys&gt;&lt;key app="EN" db-id="z5dtt22fhdrfx0e0vem5afdwrvf0asxzrrx9" timestamp="1763180227"&gt;9210&lt;/key&gt;&lt;/foreign-keys&gt;&lt;ref-type name="Report"&gt;27&lt;/ref-type&gt;&lt;contributors&gt;&lt;authors&gt;&lt;author&gt;UN Environment Programme,&lt;/author&gt;&lt;/authors&gt;&lt;/contributors&gt;&lt;titles&gt;&lt;title&gt;Emissions Gap Report 2025: Off Target - Continued Collective Inaction Puts Global Temperature Goal at Risk&lt;/title&gt;&lt;/titles&gt;&lt;dates&gt;&lt;year&gt;2025&lt;/year&gt;&lt;pub-dates&gt;&lt;date&gt;November&lt;/date&gt;&lt;/pub-dates&gt;&lt;/dates&gt;&lt;pub-location&gt;Nairobi&lt;/pub-location&gt;&lt;publisher&gt;UN Environment Programme&lt;/publisher&gt;&lt;urls&gt;&lt;related-urls&gt;&lt;url&gt;https://wedocs.unep.org/20.500.11822/48854&lt;/url&gt;&lt;/related-urls&gt;&lt;/urls&gt;&lt;/record&gt;&lt;/Cite&gt;&lt;/EndNote&gt;</w:instrText>
      </w:r>
      <w:r w:rsidR="006836A4">
        <w:rPr>
          <w:lang w:val="en-CA"/>
        </w:rPr>
        <w:fldChar w:fldCharType="separate"/>
      </w:r>
      <w:r w:rsidR="006836A4">
        <w:rPr>
          <w:noProof/>
          <w:lang w:val="en-CA"/>
        </w:rPr>
        <w:t>(UN Environment Programme 2025, 2025)</w:t>
      </w:r>
      <w:r w:rsidR="006836A4">
        <w:rPr>
          <w:lang w:val="en-CA"/>
        </w:rPr>
        <w:fldChar w:fldCharType="end"/>
      </w:r>
      <w:r w:rsidR="007E1D0F">
        <w:rPr>
          <w:lang w:val="en-CA"/>
        </w:rPr>
        <w:t xml:space="preserve">. </w:t>
      </w:r>
    </w:p>
    <w:p w14:paraId="7CE4FC65" w14:textId="25DC1972" w:rsidR="00CE46FA" w:rsidRDefault="006B53B5">
      <w:pPr>
        <w:rPr>
          <w:lang w:val="en-CA"/>
        </w:rPr>
      </w:pPr>
      <w:r>
        <w:rPr>
          <w:lang w:val="en-CA"/>
        </w:rPr>
        <w:t>T</w:t>
      </w:r>
      <w:r w:rsidR="00A11390">
        <w:rPr>
          <w:lang w:val="en-CA"/>
        </w:rPr>
        <w:t xml:space="preserve">he COVID-19 </w:t>
      </w:r>
      <w:r>
        <w:rPr>
          <w:lang w:val="en-CA"/>
        </w:rPr>
        <w:t xml:space="preserve">itself </w:t>
      </w:r>
      <w:r w:rsidR="00A11390">
        <w:rPr>
          <w:lang w:val="en-CA"/>
        </w:rPr>
        <w:t xml:space="preserve">confined many populations to their homes </w:t>
      </w:r>
      <w:r w:rsidR="00E54002">
        <w:rPr>
          <w:lang w:val="en-CA"/>
        </w:rPr>
        <w:t>and places of work, interrupting face-to-face interactions and performance-based outdoor protest strategies.</w:t>
      </w:r>
      <w:r>
        <w:rPr>
          <w:lang w:val="en-CA"/>
        </w:rPr>
        <w:t xml:space="preserve"> </w:t>
      </w:r>
      <w:r w:rsidR="002E1721">
        <w:rPr>
          <w:lang w:val="en-CA"/>
        </w:rPr>
        <w:t xml:space="preserve">That confinement </w:t>
      </w:r>
      <w:r w:rsidR="00572D18">
        <w:rPr>
          <w:lang w:val="en-CA"/>
        </w:rPr>
        <w:t xml:space="preserve">increasingly isolated and frustrated </w:t>
      </w:r>
      <w:r w:rsidR="002E1721">
        <w:rPr>
          <w:lang w:val="en-CA"/>
        </w:rPr>
        <w:t xml:space="preserve">key </w:t>
      </w:r>
      <w:r w:rsidR="00572D18">
        <w:rPr>
          <w:lang w:val="en-CA"/>
        </w:rPr>
        <w:t>population groups</w:t>
      </w:r>
      <w:r w:rsidR="000057B2">
        <w:rPr>
          <w:lang w:val="en-CA"/>
        </w:rPr>
        <w:t xml:space="preserve"> who were important to the protest wave. But it also intensified exposure for many </w:t>
      </w:r>
      <w:r w:rsidR="00EB170C">
        <w:rPr>
          <w:lang w:val="en-CA"/>
        </w:rPr>
        <w:t xml:space="preserve">of those confined </w:t>
      </w:r>
      <w:r w:rsidR="00027442">
        <w:rPr>
          <w:lang w:val="en-CA"/>
        </w:rPr>
        <w:t xml:space="preserve">by quarantine </w:t>
      </w:r>
      <w:r w:rsidR="00572D18">
        <w:rPr>
          <w:lang w:val="en-CA"/>
        </w:rPr>
        <w:t xml:space="preserve">to algorithmically controlled </w:t>
      </w:r>
      <w:r w:rsidR="00715A7C">
        <w:rPr>
          <w:lang w:val="en-CA"/>
        </w:rPr>
        <w:t xml:space="preserve">communications </w:t>
      </w:r>
      <w:r w:rsidR="00F62D06">
        <w:rPr>
          <w:lang w:val="en-CA"/>
        </w:rPr>
        <w:t xml:space="preserve">through social media. </w:t>
      </w:r>
      <w:r w:rsidR="00EB170C">
        <w:rPr>
          <w:lang w:val="en-CA"/>
        </w:rPr>
        <w:t xml:space="preserve">These </w:t>
      </w:r>
      <w:r w:rsidR="00027442">
        <w:rPr>
          <w:lang w:val="en-CA"/>
        </w:rPr>
        <w:lastRenderedPageBreak/>
        <w:t xml:space="preserve">communication tools were </w:t>
      </w:r>
      <w:r w:rsidR="00BF45F5">
        <w:rPr>
          <w:lang w:val="en-CA"/>
        </w:rPr>
        <w:t>an important lifeline to community</w:t>
      </w:r>
      <w:r w:rsidR="00EB170C">
        <w:rPr>
          <w:lang w:val="en-CA"/>
        </w:rPr>
        <w:t>, but</w:t>
      </w:r>
      <w:r w:rsidR="00BF45F5">
        <w:rPr>
          <w:lang w:val="en-CA"/>
        </w:rPr>
        <w:t xml:space="preserve"> </w:t>
      </w:r>
      <w:r w:rsidR="00715A7C">
        <w:rPr>
          <w:lang w:val="en-CA"/>
        </w:rPr>
        <w:t xml:space="preserve">intensified </w:t>
      </w:r>
      <w:r w:rsidR="00692043">
        <w:rPr>
          <w:lang w:val="en-CA"/>
        </w:rPr>
        <w:t xml:space="preserve">and re-directed </w:t>
      </w:r>
      <w:r w:rsidR="001A53FD">
        <w:rPr>
          <w:lang w:val="en-CA"/>
        </w:rPr>
        <w:t xml:space="preserve">the </w:t>
      </w:r>
      <w:r w:rsidR="00715A7C">
        <w:rPr>
          <w:lang w:val="en-CA"/>
        </w:rPr>
        <w:t xml:space="preserve">frustrations </w:t>
      </w:r>
      <w:r w:rsidR="001A53FD">
        <w:rPr>
          <w:lang w:val="en-CA"/>
        </w:rPr>
        <w:t xml:space="preserve">of </w:t>
      </w:r>
      <w:r w:rsidR="000F3043">
        <w:rPr>
          <w:lang w:val="en-CA"/>
        </w:rPr>
        <w:t>many</w:t>
      </w:r>
      <w:r w:rsidR="00BF038E">
        <w:rPr>
          <w:lang w:val="en-CA"/>
        </w:rPr>
        <w:t xml:space="preserve">, most notably </w:t>
      </w:r>
      <w:r w:rsidR="00B82948">
        <w:rPr>
          <w:lang w:val="en-CA"/>
        </w:rPr>
        <w:t>away from resource politics and the climate question.</w:t>
      </w:r>
      <w:r w:rsidR="002B4943">
        <w:rPr>
          <w:lang w:val="en-CA"/>
        </w:rPr>
        <w:t xml:space="preserve"> </w:t>
      </w:r>
    </w:p>
    <w:p w14:paraId="7FA892D1" w14:textId="6C03F6D2" w:rsidR="00322A87" w:rsidRDefault="00020CC1">
      <w:pPr>
        <w:rPr>
          <w:lang w:val="en-CA"/>
        </w:rPr>
      </w:pPr>
      <w:r>
        <w:rPr>
          <w:lang w:val="en-CA"/>
        </w:rPr>
        <w:t xml:space="preserve">For those already faced with eroding standards of living </w:t>
      </w:r>
      <w:r w:rsidR="00D03395">
        <w:rPr>
          <w:lang w:val="en-CA"/>
        </w:rPr>
        <w:t xml:space="preserve">under </w:t>
      </w:r>
      <w:r>
        <w:rPr>
          <w:lang w:val="en-CA"/>
        </w:rPr>
        <w:t xml:space="preserve">neoliberalism and deprived of work and affordable means of subsistence by anti-pandemic measures, </w:t>
      </w:r>
      <w:r w:rsidR="004E0FBE">
        <w:rPr>
          <w:lang w:val="en-CA"/>
        </w:rPr>
        <w:t>mobilization in defiance of quarantine and vaccination measures</w:t>
      </w:r>
      <w:r w:rsidR="003A0B18">
        <w:rPr>
          <w:lang w:val="en-CA"/>
        </w:rPr>
        <w:t>, including defiance of the scientific grounds for those measures,</w:t>
      </w:r>
      <w:r w:rsidR="004E0FBE">
        <w:rPr>
          <w:lang w:val="en-CA"/>
        </w:rPr>
        <w:t xml:space="preserve"> emerged as an </w:t>
      </w:r>
      <w:r w:rsidR="006C326D">
        <w:rPr>
          <w:lang w:val="en-CA"/>
        </w:rPr>
        <w:t xml:space="preserve">target and outlet for broader resentments </w:t>
      </w:r>
      <w:r w:rsidR="006836A4">
        <w:rPr>
          <w:lang w:val="en-CA"/>
        </w:rPr>
        <w:fldChar w:fldCharType="begin"/>
      </w:r>
      <w:r w:rsidR="006836A4">
        <w:rPr>
          <w:lang w:val="en-CA"/>
        </w:rPr>
        <w:instrText xml:space="preserve"> ADDIN EN.CITE &lt;EndNote&gt;&lt;Cite&gt;&lt;Author&gt;Barrett&lt;/Author&gt;&lt;Year&gt;2022&lt;/Year&gt;&lt;RecNum&gt;8572&lt;/RecNum&gt;&lt;DisplayText&gt;(Barrett 2022)&lt;/DisplayText&gt;&lt;record&gt;&lt;rec-number&gt;8572&lt;/rec-number&gt;&lt;foreign-keys&gt;&lt;key app="EN" db-id="z5dtt22fhdrfx0e0vem5afdwrvf0asxzrrx9" timestamp="1651011619"&gt;8572&lt;/key&gt;&lt;/foreign-keys&gt;&lt;ref-type name="Journal Article"&gt;17&lt;/ref-type&gt;&lt;contributors&gt;&lt;authors&gt;&lt;author&gt;Eamon Barrett&lt;/author&gt;&lt;/authors&gt;&lt;/contributors&gt;&lt;titles&gt;&lt;title&gt;Pepper spray, tow trucks, and Bitcoin seizures: How Canada finally ended the weeks-long Freedom Convoy protests in Ottawa&lt;/title&gt;&lt;secondary-title&gt;Fortune&lt;/secondary-title&gt;&lt;/titles&gt;&lt;periodical&gt;&lt;full-title&gt;Fortune&lt;/full-title&gt;&lt;/periodical&gt;&lt;dates&gt;&lt;year&gt;2022&lt;/year&gt;&lt;pub-dates&gt;&lt;date&gt;February 21&lt;/date&gt;&lt;/pub-dates&gt;&lt;/dates&gt;&lt;urls&gt;&lt;related-urls&gt;&lt;url&gt;https://fortune.com/2022/02/21/canada-ottawa-freedom-convoy-protest-ends-truckers-arrest-covid-vaccine-mandate/&lt;/url&gt;&lt;/related-urls&gt;&lt;/urls&gt;&lt;/record&gt;&lt;/Cite&gt;&lt;/EndNote&gt;</w:instrText>
      </w:r>
      <w:r w:rsidR="006836A4">
        <w:rPr>
          <w:lang w:val="en-CA"/>
        </w:rPr>
        <w:fldChar w:fldCharType="separate"/>
      </w:r>
      <w:r w:rsidR="006836A4">
        <w:rPr>
          <w:noProof/>
          <w:lang w:val="en-CA"/>
        </w:rPr>
        <w:t>(Barrett 2022)</w:t>
      </w:r>
      <w:r w:rsidR="006836A4">
        <w:rPr>
          <w:lang w:val="en-CA"/>
        </w:rPr>
        <w:fldChar w:fldCharType="end"/>
      </w:r>
      <w:r w:rsidR="004E0FBE">
        <w:rPr>
          <w:lang w:val="en-CA"/>
        </w:rPr>
        <w:t>.</w:t>
      </w:r>
      <w:r w:rsidR="00F2751F">
        <w:rPr>
          <w:lang w:val="en-CA"/>
        </w:rPr>
        <w:t xml:space="preserve">  </w:t>
      </w:r>
      <w:r w:rsidR="00836DD0">
        <w:rPr>
          <w:lang w:val="en-CA"/>
        </w:rPr>
        <w:t xml:space="preserve">In other cases, </w:t>
      </w:r>
      <w:r w:rsidR="00E713F7">
        <w:rPr>
          <w:lang w:val="en-CA"/>
        </w:rPr>
        <w:t xml:space="preserve">the pandemic </w:t>
      </w:r>
      <w:r w:rsidR="00836DD0">
        <w:rPr>
          <w:lang w:val="en-CA"/>
        </w:rPr>
        <w:t>reinforced uncritical and anti-social solutions, including xenophobic, patriarchal, and white-supremacist discourses</w:t>
      </w:r>
      <w:r w:rsidR="0074598B">
        <w:rPr>
          <w:lang w:val="en-CA"/>
        </w:rPr>
        <w:t xml:space="preserve"> </w:t>
      </w:r>
      <w:r w:rsidR="006836A4">
        <w:rPr>
          <w:lang w:val="en-CA"/>
        </w:rPr>
        <w:fldChar w:fldCharType="begin"/>
      </w:r>
      <w:r w:rsidR="006836A4">
        <w:rPr>
          <w:lang w:val="en-CA"/>
        </w:rPr>
        <w:instrText xml:space="preserve"> ADDIN EN.CITE &lt;EndNote&gt;&lt;Cite&gt;&lt;Author&gt;BC. Office of the Human Rights Commissioner&lt;/Author&gt;&lt;Year&gt;2023&lt;/Year&gt;&lt;RecNum&gt;9211&lt;/RecNum&gt;&lt;Prefix&gt;for documentation of these patterns in British Columbia`, see &lt;/Prefix&gt;&lt;DisplayText&gt;(for documentation of these patterns in British Columbia, see BC. Office of the Human Rights Commissioner 2023)&lt;/DisplayText&gt;&lt;record&gt;&lt;rec-number&gt;9211&lt;/rec-number&gt;&lt;foreign-keys&gt;&lt;key app="EN" db-id="z5dtt22fhdrfx0e0vem5afdwrvf0asxzrrx9" timestamp="1763180854"&gt;9211&lt;/key&gt;&lt;/foreign-keys&gt;&lt;ref-type name="Report"&gt;27&lt;/ref-type&gt;&lt;contributors&gt;&lt;authors&gt;&lt;author&gt;BC. Office of the Human Rights Commissioner,&lt;/author&gt;&lt;/authors&gt;&lt;/contributors&gt;&lt;titles&gt;&lt;title&gt;From Hate to Hope: Report of the Inquiry into Hate in the COVID-19 Pandemic&lt;/title&gt;&lt;/titles&gt;&lt;dates&gt;&lt;year&gt;2023&lt;/year&gt;&lt;pub-dates&gt;&lt;date&gt;March&lt;/date&gt;&lt;/pub-dates&gt;&lt;/dates&gt;&lt;pub-location&gt;Vancouver, BC&lt;/pub-location&gt;&lt;publisher&gt;British Columbia&amp;apos;s Office of the Human Rights Commissioner&lt;/publisher&gt;&lt;urls&gt;&lt;related-urls&gt;&lt;url&gt;https://bchumanrights.ca/wp-content/uploads/BCOHRC_Hate-in-the-pandemic.pdf&lt;/url&gt;&lt;/related-urls&gt;&lt;/urls&gt;&lt;/record&gt;&lt;/Cite&gt;&lt;/EndNote&gt;</w:instrText>
      </w:r>
      <w:r w:rsidR="006836A4">
        <w:rPr>
          <w:lang w:val="en-CA"/>
        </w:rPr>
        <w:fldChar w:fldCharType="separate"/>
      </w:r>
      <w:r w:rsidR="006836A4">
        <w:rPr>
          <w:noProof/>
          <w:lang w:val="en-CA"/>
        </w:rPr>
        <w:t>(for documentation of these patterns in British Columbia, see BC. Office of the Human Rights Commissioner 2023)</w:t>
      </w:r>
      <w:r w:rsidR="006836A4">
        <w:rPr>
          <w:lang w:val="en-CA"/>
        </w:rPr>
        <w:fldChar w:fldCharType="end"/>
      </w:r>
      <w:r w:rsidR="00836DD0">
        <w:rPr>
          <w:lang w:val="en-CA"/>
        </w:rPr>
        <w:t xml:space="preserve">. </w:t>
      </w:r>
    </w:p>
    <w:p w14:paraId="50F00A9A" w14:textId="2FE3500C" w:rsidR="00E54002" w:rsidRDefault="00F2751F">
      <w:pPr>
        <w:rPr>
          <w:lang w:val="en-CA"/>
        </w:rPr>
      </w:pPr>
      <w:r>
        <w:rPr>
          <w:lang w:val="en-CA"/>
        </w:rPr>
        <w:t xml:space="preserve">For </w:t>
      </w:r>
      <w:r w:rsidR="00836DD0">
        <w:rPr>
          <w:lang w:val="en-CA"/>
        </w:rPr>
        <w:t xml:space="preserve">still </w:t>
      </w:r>
      <w:r>
        <w:rPr>
          <w:lang w:val="en-CA"/>
        </w:rPr>
        <w:t xml:space="preserve">others, </w:t>
      </w:r>
      <w:r w:rsidR="00322A87">
        <w:rPr>
          <w:lang w:val="en-CA"/>
        </w:rPr>
        <w:t xml:space="preserve">however, </w:t>
      </w:r>
      <w:r>
        <w:rPr>
          <w:lang w:val="en-CA"/>
        </w:rPr>
        <w:t xml:space="preserve">frustration with the policing of quarantine joined up with frustration </w:t>
      </w:r>
      <w:r w:rsidR="00322A87">
        <w:rPr>
          <w:lang w:val="en-CA"/>
        </w:rPr>
        <w:t xml:space="preserve">about </w:t>
      </w:r>
      <w:r>
        <w:rPr>
          <w:lang w:val="en-CA"/>
        </w:rPr>
        <w:t>racist and patriarchal tendencies in police</w:t>
      </w:r>
      <w:r w:rsidR="00795817">
        <w:rPr>
          <w:lang w:val="en-CA"/>
        </w:rPr>
        <w:t xml:space="preserve">, </w:t>
      </w:r>
      <w:r>
        <w:rPr>
          <w:lang w:val="en-CA"/>
        </w:rPr>
        <w:t>security forces</w:t>
      </w:r>
      <w:r w:rsidR="00795817">
        <w:rPr>
          <w:lang w:val="en-CA"/>
        </w:rPr>
        <w:t xml:space="preserve">, and armed interventions abroad. </w:t>
      </w:r>
      <w:r w:rsidR="00CA7592">
        <w:rPr>
          <w:lang w:val="en-CA"/>
        </w:rPr>
        <w:t xml:space="preserve">The </w:t>
      </w:r>
      <w:r w:rsidR="006037EA">
        <w:rPr>
          <w:lang w:val="en-CA"/>
        </w:rPr>
        <w:t xml:space="preserve">May 2020 police </w:t>
      </w:r>
      <w:r w:rsidR="00CA7592">
        <w:rPr>
          <w:lang w:val="en-CA"/>
        </w:rPr>
        <w:t xml:space="preserve">killing of George Floyd in </w:t>
      </w:r>
      <w:r w:rsidR="006037EA">
        <w:rPr>
          <w:lang w:val="en-CA"/>
        </w:rPr>
        <w:t xml:space="preserve">Minneapolis </w:t>
      </w:r>
      <w:r w:rsidR="00795817">
        <w:rPr>
          <w:lang w:val="en-CA"/>
        </w:rPr>
        <w:t xml:space="preserve">triggered </w:t>
      </w:r>
      <w:r>
        <w:rPr>
          <w:lang w:val="en-CA"/>
        </w:rPr>
        <w:t xml:space="preserve">a quarantine-busting wave of protest against racism and colonialism in the </w:t>
      </w:r>
      <w:r w:rsidR="006037EA">
        <w:rPr>
          <w:lang w:val="en-CA"/>
        </w:rPr>
        <w:t xml:space="preserve">thick of the </w:t>
      </w:r>
      <w:r>
        <w:rPr>
          <w:lang w:val="en-CA"/>
        </w:rPr>
        <w:t>pandemic experience</w:t>
      </w:r>
      <w:r w:rsidR="007D5AAF">
        <w:rPr>
          <w:lang w:val="en-CA"/>
        </w:rPr>
        <w:t xml:space="preserve">. </w:t>
      </w:r>
      <w:r w:rsidR="00683503">
        <w:rPr>
          <w:lang w:val="en-CA"/>
        </w:rPr>
        <w:t xml:space="preserve">Barely two years after the worst of the pandemic lockdowns, </w:t>
      </w:r>
      <w:r w:rsidR="00D92108">
        <w:rPr>
          <w:lang w:val="en-CA"/>
        </w:rPr>
        <w:t xml:space="preserve">the </w:t>
      </w:r>
      <w:r w:rsidR="00360F32">
        <w:rPr>
          <w:lang w:val="en-CA"/>
        </w:rPr>
        <w:t xml:space="preserve">intense </w:t>
      </w:r>
      <w:r w:rsidR="00D92108">
        <w:rPr>
          <w:lang w:val="en-CA"/>
        </w:rPr>
        <w:t xml:space="preserve">Israeli </w:t>
      </w:r>
      <w:r w:rsidR="007C1D2B">
        <w:rPr>
          <w:lang w:val="en-CA"/>
        </w:rPr>
        <w:t xml:space="preserve">attacks </w:t>
      </w:r>
      <w:r w:rsidR="004942BC">
        <w:rPr>
          <w:lang w:val="en-CA"/>
        </w:rPr>
        <w:t xml:space="preserve">in the </w:t>
      </w:r>
      <w:r w:rsidR="007C1D2B">
        <w:rPr>
          <w:lang w:val="en-CA"/>
        </w:rPr>
        <w:t>Gaza</w:t>
      </w:r>
      <w:r w:rsidR="004942BC">
        <w:rPr>
          <w:lang w:val="en-CA"/>
        </w:rPr>
        <w:t xml:space="preserve"> Strip</w:t>
      </w:r>
      <w:r w:rsidR="007C1D2B">
        <w:rPr>
          <w:lang w:val="en-CA"/>
        </w:rPr>
        <w:t xml:space="preserve">, responding </w:t>
      </w:r>
      <w:r w:rsidR="00D92108">
        <w:rPr>
          <w:lang w:val="en-CA"/>
        </w:rPr>
        <w:t xml:space="preserve">to </w:t>
      </w:r>
      <w:r w:rsidR="005E2DB7">
        <w:rPr>
          <w:lang w:val="en-CA"/>
        </w:rPr>
        <w:t xml:space="preserve">surprise </w:t>
      </w:r>
      <w:r w:rsidR="00D92108">
        <w:rPr>
          <w:lang w:val="en-CA"/>
        </w:rPr>
        <w:t xml:space="preserve">Hamas attacks </w:t>
      </w:r>
      <w:r w:rsidR="006414C5">
        <w:rPr>
          <w:lang w:val="en-CA"/>
        </w:rPr>
        <w:t xml:space="preserve">on Israel </w:t>
      </w:r>
      <w:r w:rsidR="00890DF7">
        <w:rPr>
          <w:lang w:val="en-CA"/>
        </w:rPr>
        <w:t xml:space="preserve">that began </w:t>
      </w:r>
      <w:r w:rsidR="00D92108">
        <w:rPr>
          <w:lang w:val="en-CA"/>
        </w:rPr>
        <w:t>October 7, 2023</w:t>
      </w:r>
      <w:r w:rsidR="00263850">
        <w:rPr>
          <w:lang w:val="en-CA"/>
        </w:rPr>
        <w:t xml:space="preserve"> </w:t>
      </w:r>
      <w:r w:rsidR="006836A4">
        <w:rPr>
          <w:lang w:val="en-CA"/>
        </w:rPr>
        <w:fldChar w:fldCharType="begin"/>
      </w:r>
      <w:r w:rsidR="006836A4">
        <w:rPr>
          <w:lang w:val="en-CA"/>
        </w:rPr>
        <w:instrText xml:space="preserve"> ADDIN EN.CITE &lt;EndNote&gt;&lt;Cite&gt;&lt;Author&gt;BBC&lt;/Author&gt;&lt;Year&gt;2025&lt;/Year&gt;&lt;RecNum&gt;9213&lt;/RecNum&gt;&lt;DisplayText&gt;(BBC 2025)&lt;/DisplayText&gt;&lt;record&gt;&lt;rec-number&gt;9213&lt;/rec-number&gt;&lt;foreign-keys&gt;&lt;key app="EN" db-id="z5dtt22fhdrfx0e0vem5afdwrvf0asxzrrx9" timestamp="1763181921"&gt;9213&lt;/key&gt;&lt;/foreign-keys&gt;&lt;ref-type name="Newspaper Article"&gt;23&lt;/ref-type&gt;&lt;contributors&gt;&lt;authors&gt;&lt;author&gt;BBC,&lt;/author&gt;&lt;/authors&gt;&lt;/contributors&gt;&lt;titles&gt;&lt;title&gt;What is Hamas and why is it fighting with Israel in Gaza?&lt;/title&gt;&lt;/titles&gt;&lt;dates&gt;&lt;year&gt;2025&lt;/year&gt;&lt;pub-dates&gt;&lt;date&gt;14 October&lt;/date&gt;&lt;/pub-dates&gt;&lt;/dates&gt;&lt;urls&gt;&lt;related-urls&gt;&lt;url&gt;https://www.bbc.com/news/articles/clyv7w3gdy2o&lt;/url&gt;&lt;/related-urls&gt;&lt;/urls&gt;&lt;access-date&gt;14 November 2025&lt;/access-date&gt;&lt;/record&gt;&lt;/Cite&gt;&lt;/EndNote&gt;</w:instrText>
      </w:r>
      <w:r w:rsidR="006836A4">
        <w:rPr>
          <w:lang w:val="en-CA"/>
        </w:rPr>
        <w:fldChar w:fldCharType="separate"/>
      </w:r>
      <w:r w:rsidR="006836A4">
        <w:rPr>
          <w:noProof/>
          <w:lang w:val="en-CA"/>
        </w:rPr>
        <w:t>(BBC 2025)</w:t>
      </w:r>
      <w:r w:rsidR="006836A4">
        <w:rPr>
          <w:lang w:val="en-CA"/>
        </w:rPr>
        <w:fldChar w:fldCharType="end"/>
      </w:r>
      <w:r w:rsidR="00683503">
        <w:rPr>
          <w:lang w:val="en-CA"/>
        </w:rPr>
        <w:t>,</w:t>
      </w:r>
      <w:r w:rsidR="00D92108">
        <w:rPr>
          <w:lang w:val="en-CA"/>
        </w:rPr>
        <w:t xml:space="preserve"> </w:t>
      </w:r>
      <w:r w:rsidR="00683503">
        <w:rPr>
          <w:lang w:val="en-CA"/>
        </w:rPr>
        <w:t xml:space="preserve">triggered mass </w:t>
      </w:r>
      <w:r w:rsidR="007C1D2B">
        <w:rPr>
          <w:lang w:val="en-CA"/>
        </w:rPr>
        <w:t xml:space="preserve">international </w:t>
      </w:r>
      <w:r w:rsidR="00AF48F9">
        <w:rPr>
          <w:lang w:val="en-CA"/>
        </w:rPr>
        <w:t>pro-Palestinian protest</w:t>
      </w:r>
      <w:r w:rsidR="00E856BA">
        <w:rPr>
          <w:lang w:val="en-CA"/>
        </w:rPr>
        <w:t>, especially in North America and Europe</w:t>
      </w:r>
      <w:r w:rsidR="001F10A1">
        <w:rPr>
          <w:lang w:val="en-CA"/>
        </w:rPr>
        <w:t xml:space="preserve"> </w:t>
      </w:r>
      <w:r w:rsidR="006836A4">
        <w:rPr>
          <w:lang w:val="en-CA"/>
        </w:rPr>
        <w:fldChar w:fldCharType="begin"/>
      </w:r>
      <w:r w:rsidR="006836A4">
        <w:rPr>
          <w:lang w:val="en-CA"/>
        </w:rPr>
        <w:instrText xml:space="preserve"> ADDIN EN.CITE &lt;EndNote&gt;&lt;Cite&gt;&lt;Author&gt;Al Jazeera&lt;/Author&gt;&lt;Year&gt;2024&lt;/Year&gt;&lt;RecNum&gt;9212&lt;/RecNum&gt;&lt;DisplayText&gt;(Al Jazeera 2024)&lt;/DisplayText&gt;&lt;record&gt;&lt;rec-number&gt;9212&lt;/rec-number&gt;&lt;foreign-keys&gt;&lt;key app="EN" db-id="z5dtt22fhdrfx0e0vem5afdwrvf0asxzrrx9" timestamp="1763181593"&gt;9212&lt;/key&gt;&lt;/foreign-keys&gt;&lt;ref-type name="Newspaper Article"&gt;23&lt;/ref-type&gt;&lt;contributors&gt;&lt;authors&gt;&lt;author&gt;Al Jazeera,&lt;/author&gt;&lt;/authors&gt;&lt;/contributors&gt;&lt;titles&gt;&lt;title&gt;Mapping pro-Palestine college campus protests around the world&lt;/title&gt;&lt;secondary-title&gt;Al Jazeera&lt;/secondary-title&gt;&lt;/titles&gt;&lt;dates&gt;&lt;year&gt;2024&lt;/year&gt;&lt;pub-dates&gt;&lt;date&gt;April 29&lt;/date&gt;&lt;/pub-dates&gt;&lt;/dates&gt;&lt;urls&gt;&lt;related-urls&gt;&lt;url&gt;https://www.aljazeera.com/news/2024/4/29/mapping-pro-palestine-campus-protests-around-the-world&lt;/url&gt;&lt;/related-urls&gt;&lt;/urls&gt;&lt;/record&gt;&lt;/Cite&gt;&lt;/EndNote&gt;</w:instrText>
      </w:r>
      <w:r w:rsidR="006836A4">
        <w:rPr>
          <w:lang w:val="en-CA"/>
        </w:rPr>
        <w:fldChar w:fldCharType="separate"/>
      </w:r>
      <w:r w:rsidR="006836A4">
        <w:rPr>
          <w:noProof/>
          <w:lang w:val="en-CA"/>
        </w:rPr>
        <w:t>(Al Jazeera 2024)</w:t>
      </w:r>
      <w:r w:rsidR="006836A4">
        <w:rPr>
          <w:lang w:val="en-CA"/>
        </w:rPr>
        <w:fldChar w:fldCharType="end"/>
      </w:r>
      <w:r>
        <w:rPr>
          <w:lang w:val="en-CA"/>
        </w:rPr>
        <w:t>.</w:t>
      </w:r>
      <w:r w:rsidR="00DB1C53">
        <w:rPr>
          <w:lang w:val="en-CA"/>
        </w:rPr>
        <w:t xml:space="preserve"> These two major movements contributed to a post-pandemic emphasis on anti-racism and </w:t>
      </w:r>
      <w:r w:rsidR="007C1D2B">
        <w:rPr>
          <w:lang w:val="en-CA"/>
        </w:rPr>
        <w:t xml:space="preserve">anti-colonial </w:t>
      </w:r>
      <w:r w:rsidR="00DB1C53">
        <w:rPr>
          <w:lang w:val="en-CA"/>
        </w:rPr>
        <w:t>protest</w:t>
      </w:r>
      <w:r w:rsidR="007C1D2B">
        <w:rPr>
          <w:lang w:val="en-CA"/>
        </w:rPr>
        <w:t xml:space="preserve">, as well as intense debate about </w:t>
      </w:r>
      <w:r w:rsidR="004B23AC">
        <w:rPr>
          <w:lang w:val="en-CA"/>
        </w:rPr>
        <w:t>rising antisemitism</w:t>
      </w:r>
      <w:r w:rsidR="007C1D2B">
        <w:rPr>
          <w:lang w:val="en-CA"/>
        </w:rPr>
        <w:t>.</w:t>
      </w:r>
    </w:p>
    <w:p w14:paraId="3BE76698" w14:textId="7185716E" w:rsidR="008A2289" w:rsidRDefault="006F375F" w:rsidP="008A2289">
      <w:pPr>
        <w:rPr>
          <w:lang w:val="en-CA"/>
        </w:rPr>
      </w:pPr>
      <w:r>
        <w:rPr>
          <w:lang w:val="en-CA"/>
        </w:rPr>
        <w:t xml:space="preserve">In the immediate term, </w:t>
      </w:r>
      <w:r w:rsidR="00DE76BE">
        <w:rPr>
          <w:lang w:val="en-CA"/>
        </w:rPr>
        <w:t xml:space="preserve">this protest reorientation co-existed with </w:t>
      </w:r>
      <w:r w:rsidR="00E713F7">
        <w:rPr>
          <w:lang w:val="en-CA"/>
        </w:rPr>
        <w:t xml:space="preserve">a rise </w:t>
      </w:r>
      <w:r w:rsidR="00DE76BE">
        <w:rPr>
          <w:lang w:val="en-CA"/>
        </w:rPr>
        <w:t xml:space="preserve">in North American state-based initiatives to </w:t>
      </w:r>
      <w:r w:rsidR="00EA1754">
        <w:rPr>
          <w:lang w:val="en-CA"/>
        </w:rPr>
        <w:t xml:space="preserve">encourage a green transition towards renewable energy sources. </w:t>
      </w:r>
      <w:r w:rsidR="008A2289">
        <w:rPr>
          <w:lang w:val="en-CA"/>
        </w:rPr>
        <w:t xml:space="preserve">In the post-pandemic context of a Trudeau government in Canada and a Biden presidency in the United States, the immediate demobilization and demoralization of militancy activism through direct action could co-exist with the idea that secular trends </w:t>
      </w:r>
      <w:r w:rsidR="00A34B17">
        <w:rPr>
          <w:lang w:val="en-CA"/>
        </w:rPr>
        <w:t xml:space="preserve">favoured </w:t>
      </w:r>
      <w:r w:rsidR="008A2289">
        <w:rPr>
          <w:lang w:val="en-CA"/>
        </w:rPr>
        <w:t xml:space="preserve">renewable energy </w:t>
      </w:r>
      <w:r w:rsidR="00A34B17">
        <w:rPr>
          <w:lang w:val="en-CA"/>
        </w:rPr>
        <w:t xml:space="preserve">growth </w:t>
      </w:r>
      <w:r w:rsidR="008A2289">
        <w:rPr>
          <w:lang w:val="en-CA"/>
        </w:rPr>
        <w:t xml:space="preserve">and a more general green transition.  </w:t>
      </w:r>
      <w:r w:rsidR="0090146B">
        <w:rPr>
          <w:lang w:val="en-CA"/>
        </w:rPr>
        <w:t>Starting in 2022, t</w:t>
      </w:r>
      <w:r w:rsidR="008A2289">
        <w:rPr>
          <w:lang w:val="en-CA"/>
        </w:rPr>
        <w:t>he Biden I</w:t>
      </w:r>
      <w:r w:rsidR="0090146B">
        <w:rPr>
          <w:lang w:val="en-CA"/>
        </w:rPr>
        <w:t>nflation Reduction Act</w:t>
      </w:r>
      <w:r w:rsidR="008A2289">
        <w:rPr>
          <w:lang w:val="en-CA"/>
        </w:rPr>
        <w:t xml:space="preserve"> put major funding into renewable power technological innovation infrastructure</w:t>
      </w:r>
      <w:r w:rsidR="0090146B">
        <w:rPr>
          <w:lang w:val="en-CA"/>
        </w:rPr>
        <w:t xml:space="preserve"> </w:t>
      </w:r>
      <w:r w:rsidR="006836A4">
        <w:rPr>
          <w:lang w:val="en-CA"/>
        </w:rPr>
        <w:fldChar w:fldCharType="begin"/>
      </w:r>
      <w:r w:rsidR="006836A4">
        <w:rPr>
          <w:lang w:val="en-CA"/>
        </w:rPr>
        <w:instrText xml:space="preserve"> ADDIN EN.CITE &lt;EndNote&gt;&lt;Cite&gt;&lt;Author&gt;USA. White House&lt;/Author&gt;&lt;Year&gt;2023&lt;/Year&gt;&lt;RecNum&gt;9214&lt;/RecNum&gt;&lt;DisplayText&gt;(USA. White House 2023)&lt;/DisplayText&gt;&lt;record&gt;&lt;rec-number&gt;9214&lt;/rec-number&gt;&lt;foreign-keys&gt;&lt;key app="EN" db-id="z5dtt22fhdrfx0e0vem5afdwrvf0asxzrrx9" timestamp="1763182584"&gt;9214&lt;/key&gt;&lt;/foreign-keys&gt;&lt;ref-type name="Web Page"&gt;12&lt;/ref-type&gt;&lt;contributors&gt;&lt;authors&gt;&lt;author&gt;USA. White House,&lt;/author&gt;&lt;/authors&gt;&lt;/contributors&gt;&lt;titles&gt;&lt;title&gt;Building a Clean Energy Economy: A Guidebook to the Inflation Reduction Act&amp;apos;s Investment in Clean Energy and Climate Action&lt;/title&gt;&lt;/titles&gt;&lt;volume&gt;2025&lt;/volume&gt;&lt;number&gt;14 November&lt;/number&gt;&lt;dates&gt;&lt;year&gt;2023&lt;/year&gt;&lt;pub-dates&gt;&lt;date&gt;28 November&lt;/date&gt;&lt;/pub-dates&gt;&lt;/dates&gt;&lt;pub-location&gt;Washington, DC&lt;/pub-location&gt;&lt;publisher&gt;USA. White House&lt;/publisher&gt;&lt;urls&gt;&lt;related-urls&gt;&lt;url&gt;https://bidenwhitehouse.archives.gov/cleanenergy/inflation-reduction-act-guidebook/&lt;/url&gt;&lt;/related-urls&gt;&lt;/urls&gt;&lt;/record&gt;&lt;/Cite&gt;&lt;/EndNote&gt;</w:instrText>
      </w:r>
      <w:r w:rsidR="006836A4">
        <w:rPr>
          <w:lang w:val="en-CA"/>
        </w:rPr>
        <w:fldChar w:fldCharType="separate"/>
      </w:r>
      <w:r w:rsidR="006836A4">
        <w:rPr>
          <w:noProof/>
          <w:lang w:val="en-CA"/>
        </w:rPr>
        <w:t>(USA. White House 2023)</w:t>
      </w:r>
      <w:r w:rsidR="006836A4">
        <w:rPr>
          <w:lang w:val="en-CA"/>
        </w:rPr>
        <w:fldChar w:fldCharType="end"/>
      </w:r>
      <w:r w:rsidR="008A2289">
        <w:rPr>
          <w:lang w:val="en-CA"/>
        </w:rPr>
        <w:t xml:space="preserve">.  </w:t>
      </w:r>
      <w:r w:rsidR="008E2581">
        <w:rPr>
          <w:lang w:val="en-CA"/>
        </w:rPr>
        <w:t>S</w:t>
      </w:r>
      <w:r w:rsidR="0011015F">
        <w:rPr>
          <w:lang w:val="en-CA"/>
        </w:rPr>
        <w:t xml:space="preserve">upporters of deepened climate action saw </w:t>
      </w:r>
      <w:r w:rsidR="008A2289">
        <w:rPr>
          <w:lang w:val="en-CA"/>
        </w:rPr>
        <w:t>a real possibility that the United States would marry active industrial strategy to a green transition</w:t>
      </w:r>
      <w:r w:rsidR="0011015F">
        <w:rPr>
          <w:lang w:val="en-CA"/>
        </w:rPr>
        <w:t xml:space="preserve">. This might </w:t>
      </w:r>
      <w:r w:rsidR="00E22F75">
        <w:rPr>
          <w:lang w:val="en-CA"/>
        </w:rPr>
        <w:t xml:space="preserve">catch up with </w:t>
      </w:r>
      <w:r w:rsidR="008A2289">
        <w:rPr>
          <w:lang w:val="en-CA"/>
        </w:rPr>
        <w:t xml:space="preserve">European </w:t>
      </w:r>
      <w:r w:rsidR="00092230">
        <w:rPr>
          <w:lang w:val="en-CA"/>
        </w:rPr>
        <w:t xml:space="preserve">green </w:t>
      </w:r>
      <w:r w:rsidR="008A2289">
        <w:rPr>
          <w:lang w:val="en-CA"/>
        </w:rPr>
        <w:t xml:space="preserve">transition work and </w:t>
      </w:r>
      <w:r w:rsidR="00FD4F26">
        <w:rPr>
          <w:lang w:val="en-CA"/>
        </w:rPr>
        <w:t xml:space="preserve">the </w:t>
      </w:r>
      <w:r w:rsidR="008A2289">
        <w:rPr>
          <w:lang w:val="en-CA"/>
        </w:rPr>
        <w:t>path-breaking development of renewable and non-fossil supply chains in China</w:t>
      </w:r>
      <w:r w:rsidR="00452774">
        <w:rPr>
          <w:lang w:val="en-CA"/>
        </w:rPr>
        <w:t xml:space="preserve"> </w:t>
      </w:r>
      <w:r w:rsidR="006836A4">
        <w:rPr>
          <w:lang w:val="en-CA"/>
        </w:rPr>
        <w:fldChar w:fldCharType="begin"/>
      </w:r>
      <w:r w:rsidR="006836A4">
        <w:rPr>
          <w:lang w:val="en-CA"/>
        </w:rPr>
        <w:instrText xml:space="preserve"> ADDIN EN.CITE &lt;EndNote&gt;&lt;Cite&gt;&lt;Author&gt;Yang&lt;/Author&gt;&lt;Year&gt;2025&lt;/Year&gt;&lt;RecNum&gt;9215&lt;/RecNum&gt;&lt;DisplayText&gt;(Stapper, Baron et al. 2025, Yang, Yang et al. 2025)&lt;/DisplayText&gt;&lt;record&gt;&lt;rec-number&gt;9215&lt;/rec-number&gt;&lt;foreign-keys&gt;&lt;key app="EN" db-id="z5dtt22fhdrfx0e0vem5afdwrvf0asxzrrx9" timestamp="1763183364"&gt;9215&lt;/key&gt;&lt;/foreign-keys&gt;&lt;ref-type name="Report"&gt;27&lt;/ref-type&gt;&lt;contributors&gt;&lt;authors&gt;&lt;author&gt;Muyi Yang&lt;/author&gt;&lt;author&gt;Biqing Yang&lt;/author&gt;&lt;author&gt;Sam Butler-Sloss&lt;/author&gt;&lt;author&gt;Euan Graham&lt;/author&gt;&lt;/authors&gt;&lt;tertiary-authors&gt;&lt;author&gt;Ember/International Society for Energy Transition Studies&lt;/author&gt;&lt;/tertiary-authors&gt;&lt;/contributors&gt;&lt;titles&gt;&lt;title&gt;China Energy Transition Review 2025&lt;/title&gt;&lt;/titles&gt;&lt;pages&gt;57&lt;/pages&gt;&lt;dates&gt;&lt;year&gt;2025&lt;/year&gt;&lt;pub-dates&gt;&lt;date&gt;9 September&lt;/date&gt;&lt;/pub-dates&gt;&lt;/dates&gt;&lt;publisher&gt;Ember&lt;/publisher&gt;&lt;urls&gt;&lt;related-urls&gt;&lt;url&gt;https://web.archive.org/web/20250916134657/https://ember-energy.org/app/uploads/2025/09/China-Energy-Transition-Review-2025.pdf&lt;/url&gt;&lt;/related-urls&gt;&lt;/urls&gt;&lt;/record&gt;&lt;/Cite&gt;&lt;Cite&gt;&lt;Author&gt;Stapper&lt;/Author&gt;&lt;Year&gt;2025&lt;/Year&gt;&lt;RecNum&gt;9216&lt;/RecNum&gt;&lt;record&gt;&lt;rec-number&gt;9216&lt;/rec-number&gt;&lt;foreign-keys&gt;&lt;key app="EN" db-id="z5dtt22fhdrfx0e0vem5afdwrvf0asxzrrx9" timestamp="1763183756"&gt;9216&lt;/key&gt;&lt;/foreign-keys&gt;&lt;ref-type name="Edited Book"&gt;28&lt;/ref-type&gt;&lt;contributors&gt;&lt;authors&gt;&lt;author&gt;Everardus Wilhelmus (Michiel) Stapper&lt;/author&gt;&lt;author&gt;Marcin Baron&lt;/author&gt;&lt;author&gt;Ralph Horne&lt;/author&gt;&lt;author&gt;Nevelina Pachova&lt;/author&gt;&lt;author&gt;Monika Wieczorek-Kosmala&lt;/author&gt;&lt;/authors&gt;&lt;/contributors&gt;&lt;titles&gt;&lt;title&gt;Just Transition and the European Green Deal&lt;/title&gt;&lt;/titles&gt;&lt;dates&gt;&lt;year&gt;2025&lt;/year&gt;&lt;/dates&gt;&lt;pub-location&gt;London, UK&lt;/pub-location&gt;&lt;publisher&gt;Routledge&lt;/publisher&gt;&lt;urls&gt;&lt;/urls&gt;&lt;/record&gt;&lt;/Cite&gt;&lt;/EndNote&gt;</w:instrText>
      </w:r>
      <w:r w:rsidR="006836A4">
        <w:rPr>
          <w:lang w:val="en-CA"/>
        </w:rPr>
        <w:fldChar w:fldCharType="separate"/>
      </w:r>
      <w:r w:rsidR="006836A4">
        <w:rPr>
          <w:noProof/>
          <w:lang w:val="en-CA"/>
        </w:rPr>
        <w:t>(Stapper, Baron et al. 2025, Yang, Yang et al. 2025)</w:t>
      </w:r>
      <w:r w:rsidR="006836A4">
        <w:rPr>
          <w:lang w:val="en-CA"/>
        </w:rPr>
        <w:fldChar w:fldCharType="end"/>
      </w:r>
      <w:r w:rsidR="008A2289">
        <w:rPr>
          <w:lang w:val="en-CA"/>
        </w:rPr>
        <w:t>.</w:t>
      </w:r>
    </w:p>
    <w:p w14:paraId="669816D0" w14:textId="1705E297" w:rsidR="006C6F22" w:rsidRDefault="00096BB9">
      <w:pPr>
        <w:rPr>
          <w:lang w:val="en-CA"/>
        </w:rPr>
      </w:pPr>
      <w:r>
        <w:rPr>
          <w:lang w:val="en-CA"/>
        </w:rPr>
        <w:t xml:space="preserve">Initially, </w:t>
      </w:r>
      <w:r w:rsidR="004F578B">
        <w:rPr>
          <w:lang w:val="en-CA"/>
        </w:rPr>
        <w:t xml:space="preserve">the Biden presidency </w:t>
      </w:r>
      <w:r w:rsidR="00683503">
        <w:rPr>
          <w:lang w:val="en-CA"/>
        </w:rPr>
        <w:t xml:space="preserve">had </w:t>
      </w:r>
      <w:r w:rsidR="004F578B">
        <w:rPr>
          <w:lang w:val="en-CA"/>
        </w:rPr>
        <w:t xml:space="preserve">built hopes </w:t>
      </w:r>
      <w:r w:rsidR="00D01B4B">
        <w:rPr>
          <w:lang w:val="en-CA"/>
        </w:rPr>
        <w:t xml:space="preserve">amongst climate reformers </w:t>
      </w:r>
      <w:r w:rsidR="00FD4F26">
        <w:rPr>
          <w:lang w:val="en-CA"/>
        </w:rPr>
        <w:t xml:space="preserve">that these policy initiatives </w:t>
      </w:r>
      <w:r w:rsidR="004F578B">
        <w:rPr>
          <w:lang w:val="en-CA"/>
        </w:rPr>
        <w:t xml:space="preserve">could </w:t>
      </w:r>
      <w:r w:rsidR="00EB0527">
        <w:rPr>
          <w:lang w:val="en-CA"/>
        </w:rPr>
        <w:t xml:space="preserve">build wider support </w:t>
      </w:r>
      <w:r w:rsidR="0054639C">
        <w:rPr>
          <w:lang w:val="en-CA"/>
        </w:rPr>
        <w:t xml:space="preserve">for </w:t>
      </w:r>
      <w:r w:rsidR="004F578B">
        <w:rPr>
          <w:lang w:val="en-CA"/>
        </w:rPr>
        <w:t xml:space="preserve">a return to </w:t>
      </w:r>
      <w:r w:rsidR="009E088C">
        <w:rPr>
          <w:lang w:val="en-CA"/>
        </w:rPr>
        <w:t>state leadership in job</w:t>
      </w:r>
      <w:r w:rsidR="005661B9">
        <w:rPr>
          <w:lang w:val="en-CA"/>
        </w:rPr>
        <w:t xml:space="preserve"> </w:t>
      </w:r>
      <w:r w:rsidR="009E088C">
        <w:rPr>
          <w:lang w:val="en-CA"/>
        </w:rPr>
        <w:t xml:space="preserve">creation </w:t>
      </w:r>
      <w:r w:rsidR="00E06E51">
        <w:rPr>
          <w:lang w:val="en-CA"/>
        </w:rPr>
        <w:t>and generaliz</w:t>
      </w:r>
      <w:r w:rsidR="005661B9">
        <w:rPr>
          <w:lang w:val="en-CA"/>
        </w:rPr>
        <w:t>ing</w:t>
      </w:r>
      <w:r w:rsidR="00E06E51">
        <w:rPr>
          <w:lang w:val="en-CA"/>
        </w:rPr>
        <w:t xml:space="preserve"> prosperity</w:t>
      </w:r>
      <w:r w:rsidR="009E088C">
        <w:rPr>
          <w:lang w:val="en-CA"/>
        </w:rPr>
        <w:t xml:space="preserve">. </w:t>
      </w:r>
      <w:r w:rsidR="00E06E51">
        <w:rPr>
          <w:lang w:val="en-CA"/>
        </w:rPr>
        <w:t xml:space="preserve">But </w:t>
      </w:r>
      <w:r w:rsidR="003C428E">
        <w:rPr>
          <w:lang w:val="en-CA"/>
        </w:rPr>
        <w:t xml:space="preserve">Biden’s clean energy </w:t>
      </w:r>
      <w:r w:rsidR="00E06E51">
        <w:rPr>
          <w:lang w:val="en-CA"/>
        </w:rPr>
        <w:t>initiative</w:t>
      </w:r>
      <w:r w:rsidR="003C428E">
        <w:rPr>
          <w:lang w:val="en-CA"/>
        </w:rPr>
        <w:t>s</w:t>
      </w:r>
      <w:r w:rsidR="00E06E51">
        <w:rPr>
          <w:lang w:val="en-CA"/>
        </w:rPr>
        <w:t xml:space="preserve"> </w:t>
      </w:r>
      <w:r w:rsidR="00F62D5D">
        <w:rPr>
          <w:lang w:val="en-CA"/>
        </w:rPr>
        <w:t xml:space="preserve">came at the price of </w:t>
      </w:r>
      <w:r w:rsidR="00053A26">
        <w:rPr>
          <w:lang w:val="en-CA"/>
        </w:rPr>
        <w:t xml:space="preserve">tariff </w:t>
      </w:r>
      <w:r w:rsidR="00053A26">
        <w:rPr>
          <w:lang w:val="en-CA"/>
        </w:rPr>
        <w:lastRenderedPageBreak/>
        <w:t xml:space="preserve">policies </w:t>
      </w:r>
      <w:r w:rsidR="00F62D5D">
        <w:rPr>
          <w:lang w:val="en-CA"/>
        </w:rPr>
        <w:t xml:space="preserve">blocking </w:t>
      </w:r>
      <w:r w:rsidR="00745CE9">
        <w:rPr>
          <w:lang w:val="en-CA"/>
        </w:rPr>
        <w:t xml:space="preserve">North American </w:t>
      </w:r>
      <w:r w:rsidR="00F62D5D">
        <w:rPr>
          <w:lang w:val="en-CA"/>
        </w:rPr>
        <w:t xml:space="preserve">access </w:t>
      </w:r>
      <w:r w:rsidR="00745CE9">
        <w:rPr>
          <w:lang w:val="en-CA"/>
        </w:rPr>
        <w:t xml:space="preserve">to </w:t>
      </w:r>
      <w:r w:rsidR="00F62D5D">
        <w:rPr>
          <w:lang w:val="en-CA"/>
        </w:rPr>
        <w:t xml:space="preserve">Chinese and other international sources of more developed and cheaper </w:t>
      </w:r>
      <w:r w:rsidR="00932714">
        <w:rPr>
          <w:lang w:val="en-CA"/>
        </w:rPr>
        <w:t xml:space="preserve">service </w:t>
      </w:r>
      <w:r w:rsidR="0027035F">
        <w:rPr>
          <w:lang w:val="en-CA"/>
        </w:rPr>
        <w:t xml:space="preserve">technologies based on renewables. </w:t>
      </w:r>
      <w:r w:rsidR="001A04E6">
        <w:rPr>
          <w:lang w:val="en-CA"/>
        </w:rPr>
        <w:t xml:space="preserve">Post-pandemic inflationary pressures </w:t>
      </w:r>
      <w:r w:rsidR="003E6D74">
        <w:rPr>
          <w:lang w:val="en-CA"/>
        </w:rPr>
        <w:t xml:space="preserve">and a path to Donald Trump’s electoral victory </w:t>
      </w:r>
      <w:r w:rsidR="001A04E6">
        <w:rPr>
          <w:lang w:val="en-CA"/>
        </w:rPr>
        <w:t xml:space="preserve">emerged in </w:t>
      </w:r>
      <w:r w:rsidR="003E6D74">
        <w:rPr>
          <w:lang w:val="en-CA"/>
        </w:rPr>
        <w:t xml:space="preserve">the United States </w:t>
      </w:r>
      <w:r w:rsidR="001A04E6">
        <w:rPr>
          <w:lang w:val="en-CA"/>
        </w:rPr>
        <w:t xml:space="preserve">before major employment gains in </w:t>
      </w:r>
      <w:r w:rsidR="003C428E">
        <w:rPr>
          <w:lang w:val="en-CA"/>
        </w:rPr>
        <w:t xml:space="preserve">North American </w:t>
      </w:r>
      <w:r w:rsidR="001A04E6">
        <w:rPr>
          <w:lang w:val="en-CA"/>
        </w:rPr>
        <w:t xml:space="preserve">renewables and </w:t>
      </w:r>
      <w:r w:rsidR="003C428E">
        <w:rPr>
          <w:lang w:val="en-CA"/>
        </w:rPr>
        <w:t xml:space="preserve">thus </w:t>
      </w:r>
      <w:r w:rsidR="00950327">
        <w:rPr>
          <w:lang w:val="en-CA"/>
        </w:rPr>
        <w:t xml:space="preserve">mass support for a </w:t>
      </w:r>
      <w:r w:rsidR="001A04E6">
        <w:rPr>
          <w:lang w:val="en-CA"/>
        </w:rPr>
        <w:t xml:space="preserve">green </w:t>
      </w:r>
      <w:r w:rsidR="00950327">
        <w:rPr>
          <w:lang w:val="en-CA"/>
        </w:rPr>
        <w:t xml:space="preserve">transition </w:t>
      </w:r>
      <w:r w:rsidR="001A04E6">
        <w:rPr>
          <w:lang w:val="en-CA"/>
        </w:rPr>
        <w:t xml:space="preserve">could </w:t>
      </w:r>
      <w:r w:rsidR="00950327">
        <w:rPr>
          <w:lang w:val="en-CA"/>
        </w:rPr>
        <w:t xml:space="preserve">stabilize </w:t>
      </w:r>
      <w:r w:rsidR="001A04E6">
        <w:rPr>
          <w:lang w:val="en-CA"/>
        </w:rPr>
        <w:t>themselves.</w:t>
      </w:r>
    </w:p>
    <w:p w14:paraId="2FA36895" w14:textId="6A063F28" w:rsidR="00617A15" w:rsidRDefault="006C6F22">
      <w:pPr>
        <w:rPr>
          <w:lang w:val="en-CA"/>
        </w:rPr>
      </w:pPr>
      <w:r>
        <w:rPr>
          <w:lang w:val="en-CA"/>
        </w:rPr>
        <w:t xml:space="preserve">With </w:t>
      </w:r>
      <w:r w:rsidR="003D737B">
        <w:rPr>
          <w:lang w:val="en-CA"/>
        </w:rPr>
        <w:t xml:space="preserve">post-pandemic </w:t>
      </w:r>
      <w:r>
        <w:rPr>
          <w:lang w:val="en-CA"/>
        </w:rPr>
        <w:t xml:space="preserve">activist pressures shifting away from environment and climate issues in favour of the </w:t>
      </w:r>
      <w:r w:rsidR="003D737B">
        <w:rPr>
          <w:lang w:val="en-CA"/>
        </w:rPr>
        <w:t xml:space="preserve">other </w:t>
      </w:r>
      <w:r>
        <w:rPr>
          <w:lang w:val="en-CA"/>
        </w:rPr>
        <w:t xml:space="preserve">causes, major resource companies moved to consolidate a public-relations defence of lower-emitting fossil fuels and an approach to climate action thoroughly detached from a rapid transition towards renewable energy.  </w:t>
      </w:r>
      <w:r w:rsidR="00617A15">
        <w:rPr>
          <w:lang w:val="en-CA"/>
        </w:rPr>
        <w:t xml:space="preserve">China emerged from this period with </w:t>
      </w:r>
      <w:r w:rsidR="005661B9">
        <w:rPr>
          <w:lang w:val="en-CA"/>
        </w:rPr>
        <w:t xml:space="preserve">its </w:t>
      </w:r>
      <w:r w:rsidR="00617A15">
        <w:rPr>
          <w:lang w:val="en-CA"/>
        </w:rPr>
        <w:t xml:space="preserve">fossil-fuel emissions </w:t>
      </w:r>
      <w:r w:rsidR="009576C2">
        <w:rPr>
          <w:lang w:val="en-CA"/>
        </w:rPr>
        <w:t xml:space="preserve">still increasing, but also with a far more </w:t>
      </w:r>
      <w:r w:rsidR="0067538E">
        <w:rPr>
          <w:lang w:val="en-CA"/>
        </w:rPr>
        <w:t xml:space="preserve">successful </w:t>
      </w:r>
      <w:r w:rsidR="009576C2">
        <w:rPr>
          <w:lang w:val="en-CA"/>
        </w:rPr>
        <w:t>state-</w:t>
      </w:r>
      <w:r w:rsidR="00FF13A5">
        <w:rPr>
          <w:lang w:val="en-CA"/>
        </w:rPr>
        <w:t xml:space="preserve">directed </w:t>
      </w:r>
      <w:r w:rsidR="0067538E">
        <w:rPr>
          <w:lang w:val="en-CA"/>
        </w:rPr>
        <w:t xml:space="preserve">project </w:t>
      </w:r>
      <w:r w:rsidR="00E075B9">
        <w:rPr>
          <w:lang w:val="en-CA"/>
        </w:rPr>
        <w:t xml:space="preserve">to develop </w:t>
      </w:r>
      <w:r w:rsidR="00FF13A5">
        <w:rPr>
          <w:lang w:val="en-CA"/>
        </w:rPr>
        <w:t xml:space="preserve">high-technology </w:t>
      </w:r>
      <w:r w:rsidR="0067538E">
        <w:rPr>
          <w:lang w:val="en-CA"/>
        </w:rPr>
        <w:t>supply chains</w:t>
      </w:r>
      <w:r w:rsidR="00D03117">
        <w:rPr>
          <w:lang w:val="en-CA"/>
        </w:rPr>
        <w:t xml:space="preserve"> based on renewable energy sources</w:t>
      </w:r>
      <w:r w:rsidR="00A95B49">
        <w:rPr>
          <w:lang w:val="en-CA"/>
        </w:rPr>
        <w:t>.</w:t>
      </w:r>
    </w:p>
    <w:p w14:paraId="38AD4CA3" w14:textId="7FC3064D" w:rsidR="009F09AE" w:rsidRDefault="00C96846">
      <w:pPr>
        <w:rPr>
          <w:lang w:val="en-CA"/>
        </w:rPr>
      </w:pPr>
      <w:r>
        <w:rPr>
          <w:lang w:val="en-CA"/>
        </w:rPr>
        <w:t xml:space="preserve">With the election of </w:t>
      </w:r>
      <w:r w:rsidR="007A52F6">
        <w:rPr>
          <w:lang w:val="en-CA"/>
        </w:rPr>
        <w:t xml:space="preserve">Donald Trump to a second term, </w:t>
      </w:r>
      <w:r w:rsidR="0056456E">
        <w:rPr>
          <w:lang w:val="en-CA"/>
        </w:rPr>
        <w:t xml:space="preserve">however, </w:t>
      </w:r>
      <w:r w:rsidR="00C84F37">
        <w:rPr>
          <w:lang w:val="en-CA"/>
        </w:rPr>
        <w:t xml:space="preserve">soft </w:t>
      </w:r>
      <w:r w:rsidR="00490BE0">
        <w:rPr>
          <w:lang w:val="en-CA"/>
        </w:rPr>
        <w:t xml:space="preserve">climate-change </w:t>
      </w:r>
      <w:r w:rsidR="00C84F37">
        <w:rPr>
          <w:lang w:val="en-CA"/>
        </w:rPr>
        <w:t xml:space="preserve">denialism in key resource and manufacturing sectors </w:t>
      </w:r>
      <w:r w:rsidR="007A52F6">
        <w:rPr>
          <w:lang w:val="en-CA"/>
        </w:rPr>
        <w:t>shift</w:t>
      </w:r>
      <w:r w:rsidR="00490BE0">
        <w:rPr>
          <w:lang w:val="en-CA"/>
        </w:rPr>
        <w:t>ed</w:t>
      </w:r>
      <w:r w:rsidR="007A52F6">
        <w:rPr>
          <w:lang w:val="en-CA"/>
        </w:rPr>
        <w:t xml:space="preserve"> </w:t>
      </w:r>
      <w:r w:rsidR="00490BE0">
        <w:rPr>
          <w:lang w:val="en-CA"/>
        </w:rPr>
        <w:t xml:space="preserve">abruptly </w:t>
      </w:r>
      <w:r w:rsidR="007A52F6">
        <w:rPr>
          <w:lang w:val="en-CA"/>
        </w:rPr>
        <w:t>to rapid fossil fuel expansion</w:t>
      </w:r>
      <w:r w:rsidR="00490BE0">
        <w:rPr>
          <w:lang w:val="en-CA"/>
        </w:rPr>
        <w:t xml:space="preserve"> and abandonment of </w:t>
      </w:r>
      <w:r w:rsidR="00F04615">
        <w:rPr>
          <w:lang w:val="en-CA"/>
        </w:rPr>
        <w:t>alternative fuel supply chains</w:t>
      </w:r>
      <w:r w:rsidR="00622D35">
        <w:rPr>
          <w:lang w:val="en-CA"/>
        </w:rPr>
        <w:t>, j</w:t>
      </w:r>
      <w:r w:rsidR="00932714">
        <w:rPr>
          <w:lang w:val="en-CA"/>
        </w:rPr>
        <w:t xml:space="preserve">ust as </w:t>
      </w:r>
      <w:r w:rsidR="00622D35">
        <w:rPr>
          <w:lang w:val="en-CA"/>
        </w:rPr>
        <w:t xml:space="preserve">world </w:t>
      </w:r>
      <w:r w:rsidR="00932714">
        <w:rPr>
          <w:lang w:val="en-CA"/>
        </w:rPr>
        <w:t>renewable</w:t>
      </w:r>
      <w:r w:rsidR="00BC5113">
        <w:rPr>
          <w:lang w:val="en-CA"/>
        </w:rPr>
        <w:t xml:space="preserve"> energy source</w:t>
      </w:r>
      <w:r w:rsidR="00932714">
        <w:rPr>
          <w:lang w:val="en-CA"/>
        </w:rPr>
        <w:t xml:space="preserve">s met and surpassed </w:t>
      </w:r>
      <w:r w:rsidR="00BC5113">
        <w:rPr>
          <w:lang w:val="en-CA"/>
        </w:rPr>
        <w:t xml:space="preserve">the </w:t>
      </w:r>
      <w:r w:rsidR="008F69AE">
        <w:rPr>
          <w:lang w:val="en-CA"/>
        </w:rPr>
        <w:t xml:space="preserve">affordability </w:t>
      </w:r>
      <w:r w:rsidR="00BC5113">
        <w:rPr>
          <w:lang w:val="en-CA"/>
        </w:rPr>
        <w:t>of fossil fuels</w:t>
      </w:r>
      <w:r w:rsidR="008F69AE">
        <w:rPr>
          <w:lang w:val="en-CA"/>
        </w:rPr>
        <w:t>. F</w:t>
      </w:r>
      <w:r w:rsidR="00A23067">
        <w:rPr>
          <w:lang w:val="en-CA"/>
        </w:rPr>
        <w:t xml:space="preserve">ossil-fuel companies and allied economic interests </w:t>
      </w:r>
      <w:r w:rsidR="008F69AE">
        <w:rPr>
          <w:lang w:val="en-CA"/>
        </w:rPr>
        <w:t xml:space="preserve">even </w:t>
      </w:r>
      <w:r w:rsidR="00A23067">
        <w:rPr>
          <w:lang w:val="en-CA"/>
        </w:rPr>
        <w:t xml:space="preserve">found themselves outflanked in this policy area, with </w:t>
      </w:r>
      <w:r w:rsidR="00A87E9B">
        <w:rPr>
          <w:lang w:val="en-CA"/>
        </w:rPr>
        <w:t xml:space="preserve">government-led </w:t>
      </w:r>
      <w:r w:rsidR="007A52F6">
        <w:rPr>
          <w:lang w:val="en-CA"/>
        </w:rPr>
        <w:t>shutdown</w:t>
      </w:r>
      <w:r w:rsidR="008F69AE">
        <w:rPr>
          <w:lang w:val="en-CA"/>
        </w:rPr>
        <w:t>s</w:t>
      </w:r>
      <w:r w:rsidR="007A52F6">
        <w:rPr>
          <w:lang w:val="en-CA"/>
        </w:rPr>
        <w:t xml:space="preserve"> of emerging renewable and low-emissions </w:t>
      </w:r>
      <w:r w:rsidR="00D20BE3">
        <w:rPr>
          <w:lang w:val="en-CA"/>
        </w:rPr>
        <w:t xml:space="preserve">initiatives </w:t>
      </w:r>
      <w:r w:rsidR="007A52F6">
        <w:rPr>
          <w:lang w:val="en-CA"/>
        </w:rPr>
        <w:t>in North America.</w:t>
      </w:r>
      <w:r w:rsidR="00A87E9B">
        <w:rPr>
          <w:lang w:val="en-CA"/>
        </w:rPr>
        <w:t xml:space="preserve">  </w:t>
      </w:r>
      <w:r w:rsidR="00601B9A">
        <w:rPr>
          <w:lang w:val="en-CA"/>
        </w:rPr>
        <w:t>Still volatile, but broadly lower fossil fuel prices ha</w:t>
      </w:r>
      <w:r w:rsidR="008F69AE">
        <w:rPr>
          <w:lang w:val="en-CA"/>
        </w:rPr>
        <w:t>ve</w:t>
      </w:r>
      <w:r w:rsidR="00601B9A">
        <w:rPr>
          <w:lang w:val="en-CA"/>
        </w:rPr>
        <w:t xml:space="preserve"> so far broadly discouraged reinvestment in fossil fuels, </w:t>
      </w:r>
      <w:r w:rsidR="00D20BE3">
        <w:rPr>
          <w:lang w:val="en-CA"/>
        </w:rPr>
        <w:t xml:space="preserve">at rates </w:t>
      </w:r>
      <w:r w:rsidR="00601B9A">
        <w:rPr>
          <w:lang w:val="en-CA"/>
        </w:rPr>
        <w:t xml:space="preserve">the </w:t>
      </w:r>
      <w:r w:rsidR="00A66804">
        <w:rPr>
          <w:lang w:val="en-CA"/>
        </w:rPr>
        <w:t xml:space="preserve">new </w:t>
      </w:r>
      <w:r w:rsidR="00601B9A">
        <w:rPr>
          <w:lang w:val="en-CA"/>
        </w:rPr>
        <w:t xml:space="preserve">US administration and its international allies have sought. </w:t>
      </w:r>
    </w:p>
    <w:p w14:paraId="6B786CD3" w14:textId="464AD3D6" w:rsidR="00954F3F" w:rsidRDefault="009F09AE">
      <w:pPr>
        <w:rPr>
          <w:lang w:val="en-CA"/>
        </w:rPr>
      </w:pPr>
      <w:r>
        <w:rPr>
          <w:lang w:val="en-CA"/>
        </w:rPr>
        <w:t>T</w:t>
      </w:r>
      <w:r w:rsidR="00C60953">
        <w:rPr>
          <w:lang w:val="en-CA"/>
        </w:rPr>
        <w:t xml:space="preserve">he second Trump administration </w:t>
      </w:r>
      <w:r w:rsidR="00C32E47">
        <w:rPr>
          <w:lang w:val="en-CA"/>
        </w:rPr>
        <w:t xml:space="preserve">(together with </w:t>
      </w:r>
      <w:r w:rsidR="001A1B8C">
        <w:rPr>
          <w:lang w:val="en-CA"/>
        </w:rPr>
        <w:t xml:space="preserve">nonstate actions by </w:t>
      </w:r>
      <w:r w:rsidR="000909CB">
        <w:rPr>
          <w:lang w:val="en-CA"/>
        </w:rPr>
        <w:t xml:space="preserve">allied movements) </w:t>
      </w:r>
      <w:r>
        <w:rPr>
          <w:lang w:val="en-CA"/>
        </w:rPr>
        <w:t xml:space="preserve">also </w:t>
      </w:r>
      <w:r w:rsidR="001D20F0">
        <w:rPr>
          <w:lang w:val="en-CA"/>
        </w:rPr>
        <w:t xml:space="preserve">criminalized and imposed fresh costs </w:t>
      </w:r>
      <w:r w:rsidR="001A1B8C">
        <w:rPr>
          <w:lang w:val="en-CA"/>
        </w:rPr>
        <w:t xml:space="preserve">on </w:t>
      </w:r>
      <w:r w:rsidR="001D20F0">
        <w:rPr>
          <w:lang w:val="en-CA"/>
        </w:rPr>
        <w:t xml:space="preserve">both </w:t>
      </w:r>
      <w:r w:rsidR="00A53143">
        <w:rPr>
          <w:lang w:val="en-CA"/>
        </w:rPr>
        <w:t>scholarly and activist opposition</w:t>
      </w:r>
      <w:r>
        <w:rPr>
          <w:lang w:val="en-CA"/>
        </w:rPr>
        <w:t>. T</w:t>
      </w:r>
      <w:r w:rsidR="00A53143">
        <w:rPr>
          <w:lang w:val="en-CA"/>
        </w:rPr>
        <w:t xml:space="preserve">his </w:t>
      </w:r>
      <w:r w:rsidR="00C60953">
        <w:rPr>
          <w:lang w:val="en-CA"/>
        </w:rPr>
        <w:t>demobilized some</w:t>
      </w:r>
      <w:r w:rsidR="001D20F0">
        <w:rPr>
          <w:lang w:val="en-CA"/>
        </w:rPr>
        <w:t xml:space="preserve"> dissent</w:t>
      </w:r>
      <w:r w:rsidR="00A53143">
        <w:rPr>
          <w:lang w:val="en-CA"/>
        </w:rPr>
        <w:t>,</w:t>
      </w:r>
      <w:r w:rsidR="000C4E1D">
        <w:rPr>
          <w:lang w:val="en-CA"/>
        </w:rPr>
        <w:t xml:space="preserve"> while energizing others to focus on </w:t>
      </w:r>
      <w:r w:rsidR="003E1046">
        <w:rPr>
          <w:lang w:val="en-CA"/>
        </w:rPr>
        <w:t xml:space="preserve">defending </w:t>
      </w:r>
      <w:r w:rsidR="000C4E1D">
        <w:rPr>
          <w:lang w:val="en-CA"/>
        </w:rPr>
        <w:t>basic constitutional and electoral-democratic principles</w:t>
      </w:r>
      <w:r w:rsidR="003E1046">
        <w:rPr>
          <w:lang w:val="en-CA"/>
        </w:rPr>
        <w:t xml:space="preserve"> rather than on climate questions</w:t>
      </w:r>
      <w:r w:rsidR="000C4E1D">
        <w:rPr>
          <w:lang w:val="en-CA"/>
        </w:rPr>
        <w:t xml:space="preserve">. </w:t>
      </w:r>
    </w:p>
    <w:p w14:paraId="304360F0" w14:textId="38161274" w:rsidR="004C6193" w:rsidRDefault="001D20F0">
      <w:pPr>
        <w:rPr>
          <w:lang w:val="en-CA"/>
        </w:rPr>
      </w:pPr>
      <w:r>
        <w:rPr>
          <w:lang w:val="en-CA"/>
        </w:rPr>
        <w:t>Meanwhile, i</w:t>
      </w:r>
      <w:r w:rsidR="00601B9A">
        <w:rPr>
          <w:lang w:val="en-CA"/>
        </w:rPr>
        <w:t xml:space="preserve">n Canada, the </w:t>
      </w:r>
      <w:r w:rsidR="00B11BB1">
        <w:rPr>
          <w:lang w:val="en-CA"/>
        </w:rPr>
        <w:t xml:space="preserve">2025 </w:t>
      </w:r>
      <w:r w:rsidR="00601B9A">
        <w:rPr>
          <w:lang w:val="en-CA"/>
        </w:rPr>
        <w:t xml:space="preserve">election of the Carney Liberals </w:t>
      </w:r>
      <w:r w:rsidR="00B11BB1">
        <w:rPr>
          <w:lang w:val="en-CA"/>
        </w:rPr>
        <w:t xml:space="preserve">in the face of a rising populist </w:t>
      </w:r>
      <w:r w:rsidR="00E24211">
        <w:rPr>
          <w:lang w:val="en-CA"/>
        </w:rPr>
        <w:t xml:space="preserve">challenge from the right </w:t>
      </w:r>
      <w:r w:rsidR="0056456E">
        <w:rPr>
          <w:lang w:val="en-CA"/>
        </w:rPr>
        <w:t xml:space="preserve">has </w:t>
      </w:r>
      <w:r w:rsidR="00E24211">
        <w:rPr>
          <w:lang w:val="en-CA"/>
        </w:rPr>
        <w:t xml:space="preserve">ended the Trudeau </w:t>
      </w:r>
      <w:r w:rsidR="00601B9A">
        <w:rPr>
          <w:lang w:val="en-CA"/>
        </w:rPr>
        <w:t xml:space="preserve">period of </w:t>
      </w:r>
      <w:r w:rsidR="00FF4B73">
        <w:rPr>
          <w:lang w:val="en-CA"/>
        </w:rPr>
        <w:t>modest environmental reformism that neither triggered a decisive transition nor underwrote a resurgen</w:t>
      </w:r>
      <w:r w:rsidR="00DE3A15">
        <w:rPr>
          <w:lang w:val="en-CA"/>
        </w:rPr>
        <w:t>t</w:t>
      </w:r>
      <w:r w:rsidR="00FF4B73">
        <w:rPr>
          <w:lang w:val="en-CA"/>
        </w:rPr>
        <w:t xml:space="preserve"> fossil fuel economy.  </w:t>
      </w:r>
      <w:r w:rsidR="00AD7000">
        <w:rPr>
          <w:lang w:val="en-CA"/>
        </w:rPr>
        <w:t xml:space="preserve">The 2024 elections saved Liberal fortunes at the rightward-shifting centre of Canadian politics, at the expense of soft independence voters of Quebec </w:t>
      </w:r>
      <w:r w:rsidR="00935A68">
        <w:rPr>
          <w:lang w:val="en-CA"/>
        </w:rPr>
        <w:t xml:space="preserve">shifting </w:t>
      </w:r>
      <w:r w:rsidR="00AD7000">
        <w:rPr>
          <w:lang w:val="en-CA"/>
        </w:rPr>
        <w:t xml:space="preserve">away from the BQ, and social democratic and pro-environmental voters </w:t>
      </w:r>
      <w:r w:rsidR="00935A68">
        <w:rPr>
          <w:lang w:val="en-CA"/>
        </w:rPr>
        <w:t xml:space="preserve">shifting </w:t>
      </w:r>
      <w:r w:rsidR="00AD7000">
        <w:rPr>
          <w:lang w:val="en-CA"/>
        </w:rPr>
        <w:t xml:space="preserve">away from the NDP. </w:t>
      </w:r>
      <w:r w:rsidR="00935A68">
        <w:rPr>
          <w:lang w:val="en-CA"/>
        </w:rPr>
        <w:t>(</w:t>
      </w:r>
      <w:r w:rsidR="004C6193">
        <w:rPr>
          <w:lang w:val="en-CA"/>
        </w:rPr>
        <w:t xml:space="preserve">Both the NDP and the BQ had </w:t>
      </w:r>
      <w:r w:rsidR="00DE3A15">
        <w:rPr>
          <w:lang w:val="en-CA"/>
        </w:rPr>
        <w:t xml:space="preserve">broadly favoured </w:t>
      </w:r>
      <w:r w:rsidR="004C6193">
        <w:rPr>
          <w:lang w:val="en-CA"/>
        </w:rPr>
        <w:t>climate-stabilization and anti-fossil fuel protest.</w:t>
      </w:r>
      <w:r w:rsidR="00935A68">
        <w:rPr>
          <w:lang w:val="en-CA"/>
        </w:rPr>
        <w:t>)</w:t>
      </w:r>
      <w:r w:rsidR="004C6193">
        <w:rPr>
          <w:lang w:val="en-CA"/>
        </w:rPr>
        <w:t xml:space="preserve"> </w:t>
      </w:r>
    </w:p>
    <w:p w14:paraId="3D04FD2A" w14:textId="3C4178AA" w:rsidR="00601B9A" w:rsidRDefault="000A5F1A">
      <w:pPr>
        <w:rPr>
          <w:lang w:val="en-CA"/>
        </w:rPr>
      </w:pPr>
      <w:r>
        <w:rPr>
          <w:lang w:val="en-CA"/>
        </w:rPr>
        <w:t xml:space="preserve">At the time of writing, the new prime minister’s </w:t>
      </w:r>
      <w:r w:rsidR="004C6193">
        <w:rPr>
          <w:lang w:val="en-CA"/>
        </w:rPr>
        <w:t xml:space="preserve">former </w:t>
      </w:r>
      <w:r>
        <w:rPr>
          <w:lang w:val="en-CA"/>
        </w:rPr>
        <w:t xml:space="preserve">commitments to a green capitalist transition </w:t>
      </w:r>
      <w:r w:rsidR="005B7BEE">
        <w:rPr>
          <w:lang w:val="en-CA"/>
        </w:rPr>
        <w:t xml:space="preserve">under </w:t>
      </w:r>
      <w:r>
        <w:rPr>
          <w:lang w:val="en-CA"/>
        </w:rPr>
        <w:t>renewable</w:t>
      </w:r>
      <w:r w:rsidR="0095205D">
        <w:rPr>
          <w:lang w:val="en-CA"/>
        </w:rPr>
        <w:t xml:space="preserve"> energy sources have </w:t>
      </w:r>
      <w:r w:rsidR="005B7BEE">
        <w:rPr>
          <w:lang w:val="en-CA"/>
        </w:rPr>
        <w:t>disappeared</w:t>
      </w:r>
      <w:r w:rsidR="00242281">
        <w:rPr>
          <w:lang w:val="en-CA"/>
        </w:rPr>
        <w:t xml:space="preserve"> from view</w:t>
      </w:r>
      <w:r w:rsidR="003F68F7">
        <w:rPr>
          <w:lang w:val="en-CA"/>
        </w:rPr>
        <w:t xml:space="preserve">. The new </w:t>
      </w:r>
      <w:r w:rsidR="003F68F7">
        <w:rPr>
          <w:lang w:val="en-CA"/>
        </w:rPr>
        <w:lastRenderedPageBreak/>
        <w:t xml:space="preserve">government was nearly exclusively concerned with </w:t>
      </w:r>
      <w:r w:rsidR="001D20F0">
        <w:rPr>
          <w:lang w:val="en-CA"/>
        </w:rPr>
        <w:t xml:space="preserve">attempts to meet </w:t>
      </w:r>
      <w:r w:rsidR="0047349D">
        <w:rPr>
          <w:lang w:val="en-CA"/>
        </w:rPr>
        <w:t xml:space="preserve">the Trump administration’s disruption of continental trade patterns by a </w:t>
      </w:r>
      <w:r w:rsidR="006374E1">
        <w:rPr>
          <w:lang w:val="en-CA"/>
        </w:rPr>
        <w:t>renewal of Canadian resource exports</w:t>
      </w:r>
      <w:r w:rsidR="005B7BEE">
        <w:rPr>
          <w:lang w:val="en-CA"/>
        </w:rPr>
        <w:t>.</w:t>
      </w:r>
      <w:r>
        <w:rPr>
          <w:lang w:val="en-CA"/>
        </w:rPr>
        <w:t xml:space="preserve"> </w:t>
      </w:r>
      <w:r w:rsidR="00AA349A">
        <w:rPr>
          <w:lang w:val="en-CA"/>
        </w:rPr>
        <w:t>The election of a new populist, pro-oil leader of the Alberta UCP</w:t>
      </w:r>
      <w:r w:rsidR="00BF69F0">
        <w:rPr>
          <w:lang w:val="en-CA"/>
        </w:rPr>
        <w:t>, Danielle Smith,</w:t>
      </w:r>
      <w:r w:rsidR="00AA349A">
        <w:rPr>
          <w:lang w:val="en-CA"/>
        </w:rPr>
        <w:t xml:space="preserve"> intensified that party’s work to </w:t>
      </w:r>
      <w:r w:rsidR="00BF69F0">
        <w:rPr>
          <w:lang w:val="en-CA"/>
        </w:rPr>
        <w:t>foster a major fossil fuel resurgence</w:t>
      </w:r>
      <w:r w:rsidR="006374E1">
        <w:rPr>
          <w:lang w:val="en-CA"/>
        </w:rPr>
        <w:t xml:space="preserve"> across the country. Up to the time of writing, the UCP has tied </w:t>
      </w:r>
      <w:r w:rsidR="005D6DEB">
        <w:rPr>
          <w:lang w:val="en-CA"/>
        </w:rPr>
        <w:t xml:space="preserve">its </w:t>
      </w:r>
      <w:r w:rsidR="00A92632">
        <w:rPr>
          <w:lang w:val="en-CA"/>
        </w:rPr>
        <w:t xml:space="preserve">partisan future more tightly </w:t>
      </w:r>
      <w:r w:rsidR="00DE7FED">
        <w:rPr>
          <w:lang w:val="en-CA"/>
        </w:rPr>
        <w:t xml:space="preserve">to </w:t>
      </w:r>
      <w:r w:rsidR="00BF69F0">
        <w:rPr>
          <w:lang w:val="en-CA"/>
        </w:rPr>
        <w:t xml:space="preserve">populist </w:t>
      </w:r>
      <w:r w:rsidR="00C079E3">
        <w:rPr>
          <w:lang w:val="en-CA"/>
        </w:rPr>
        <w:t xml:space="preserve">attacks on both </w:t>
      </w:r>
      <w:r w:rsidR="000C56AD">
        <w:rPr>
          <w:lang w:val="en-CA"/>
        </w:rPr>
        <w:t xml:space="preserve">climate science and targeted </w:t>
      </w:r>
      <w:r w:rsidR="00C079E3">
        <w:rPr>
          <w:lang w:val="en-CA"/>
        </w:rPr>
        <w:t xml:space="preserve">medical </w:t>
      </w:r>
      <w:r w:rsidR="000C56AD">
        <w:rPr>
          <w:lang w:val="en-CA"/>
        </w:rPr>
        <w:t xml:space="preserve">treatments </w:t>
      </w:r>
      <w:r w:rsidR="00C079E3">
        <w:rPr>
          <w:lang w:val="en-CA"/>
        </w:rPr>
        <w:t>(COVID</w:t>
      </w:r>
      <w:r w:rsidR="000C56AD">
        <w:rPr>
          <w:lang w:val="en-CA"/>
        </w:rPr>
        <w:t xml:space="preserve"> and transgender treatments</w:t>
      </w:r>
      <w:r w:rsidR="00C079E3">
        <w:rPr>
          <w:lang w:val="en-CA"/>
        </w:rPr>
        <w:t>)</w:t>
      </w:r>
      <w:r w:rsidR="00BF69F0">
        <w:rPr>
          <w:lang w:val="en-CA"/>
        </w:rPr>
        <w:t xml:space="preserve">. </w:t>
      </w:r>
      <w:r w:rsidR="00D63D9F">
        <w:rPr>
          <w:lang w:val="en-CA"/>
        </w:rPr>
        <w:t xml:space="preserve">Amidst historically high provincial unemployment rates in that province, heavy industrial investments in job-cutting technologies, and low industrial investment in major new projects, the UCP government demanded a wide-ranging federal abandonment of regulatory incentives for renewable energy transitions, in return for Alberta support for national economic integration or even national unity. Meanwhile, amidst </w:t>
      </w:r>
      <w:r w:rsidR="0015097C">
        <w:rPr>
          <w:lang w:val="en-CA"/>
        </w:rPr>
        <w:t xml:space="preserve">a wave of new nationalist sentiment to </w:t>
      </w:r>
      <w:r w:rsidR="00CF42F0">
        <w:rPr>
          <w:lang w:val="en-CA"/>
        </w:rPr>
        <w:t xml:space="preserve">respond to </w:t>
      </w:r>
      <w:r w:rsidR="0015097C">
        <w:rPr>
          <w:lang w:val="en-CA"/>
        </w:rPr>
        <w:t xml:space="preserve">Trump administration trade and </w:t>
      </w:r>
      <w:r w:rsidR="00D63D9F">
        <w:rPr>
          <w:lang w:val="en-CA"/>
        </w:rPr>
        <w:t xml:space="preserve">geopolitical </w:t>
      </w:r>
      <w:r w:rsidR="0015097C">
        <w:rPr>
          <w:lang w:val="en-CA"/>
        </w:rPr>
        <w:t>polic</w:t>
      </w:r>
      <w:r w:rsidR="00CF42F0">
        <w:rPr>
          <w:lang w:val="en-CA"/>
        </w:rPr>
        <w:t>ies while maintaining national unity</w:t>
      </w:r>
      <w:r w:rsidR="00D63D9F">
        <w:rPr>
          <w:lang w:val="en-CA"/>
        </w:rPr>
        <w:t xml:space="preserve">, anti-fossil fuel sentiment waned amongst even progressive voters. </w:t>
      </w:r>
      <w:r w:rsidR="0015097C">
        <w:rPr>
          <w:lang w:val="en-CA"/>
        </w:rPr>
        <w:t xml:space="preserve"> </w:t>
      </w:r>
    </w:p>
    <w:p w14:paraId="709349E3" w14:textId="47A8447C" w:rsidR="00B06615" w:rsidRPr="00B06615" w:rsidRDefault="00B06615">
      <w:pPr>
        <w:rPr>
          <w:u w:val="single"/>
          <w:lang w:val="en-CA"/>
        </w:rPr>
      </w:pPr>
      <w:r>
        <w:rPr>
          <w:u w:val="single"/>
          <w:lang w:val="en-CA"/>
        </w:rPr>
        <w:t>A</w:t>
      </w:r>
      <w:r w:rsidR="00AB2D09">
        <w:rPr>
          <w:u w:val="single"/>
          <w:lang w:val="en-CA"/>
        </w:rPr>
        <w:t xml:space="preserve"> Preliminary</w:t>
      </w:r>
      <w:r>
        <w:rPr>
          <w:u w:val="single"/>
          <w:lang w:val="en-CA"/>
        </w:rPr>
        <w:t xml:space="preserve"> </w:t>
      </w:r>
      <w:r w:rsidR="00AB2D09">
        <w:rPr>
          <w:u w:val="single"/>
          <w:lang w:val="en-CA"/>
        </w:rPr>
        <w:t xml:space="preserve">Sketch of the </w:t>
      </w:r>
      <w:r w:rsidR="00321DA9">
        <w:rPr>
          <w:u w:val="single"/>
          <w:lang w:val="en-CA"/>
        </w:rPr>
        <w:t xml:space="preserve">Human Geography </w:t>
      </w:r>
      <w:r w:rsidR="00901293">
        <w:rPr>
          <w:u w:val="single"/>
          <w:lang w:val="en-CA"/>
        </w:rPr>
        <w:t xml:space="preserve">of Post-Neoliberal Pro-Climate </w:t>
      </w:r>
      <w:r w:rsidR="00321DA9">
        <w:rPr>
          <w:u w:val="single"/>
          <w:lang w:val="en-CA"/>
        </w:rPr>
        <w:t>Politics</w:t>
      </w:r>
    </w:p>
    <w:p w14:paraId="07E5F71C" w14:textId="75935CF8" w:rsidR="0056191F" w:rsidRDefault="004C497E">
      <w:pPr>
        <w:rPr>
          <w:lang w:val="en-CA"/>
        </w:rPr>
      </w:pPr>
      <w:r>
        <w:rPr>
          <w:lang w:val="en-CA"/>
        </w:rPr>
        <w:t xml:space="preserve">Under these </w:t>
      </w:r>
      <w:r w:rsidR="00D33006">
        <w:rPr>
          <w:lang w:val="en-CA"/>
        </w:rPr>
        <w:t xml:space="preserve">altered </w:t>
      </w:r>
      <w:r>
        <w:rPr>
          <w:lang w:val="en-CA"/>
        </w:rPr>
        <w:t xml:space="preserve">circumstances, climate and environmental movements </w:t>
      </w:r>
      <w:r w:rsidR="005A78F7">
        <w:rPr>
          <w:lang w:val="en-CA"/>
        </w:rPr>
        <w:t xml:space="preserve">struggle to </w:t>
      </w:r>
      <w:r>
        <w:rPr>
          <w:lang w:val="en-CA"/>
        </w:rPr>
        <w:t xml:space="preserve">recapture forward </w:t>
      </w:r>
      <w:r w:rsidR="00D33006">
        <w:rPr>
          <w:lang w:val="en-CA"/>
        </w:rPr>
        <w:t>initiative</w:t>
      </w:r>
      <w:r>
        <w:rPr>
          <w:lang w:val="en-CA"/>
        </w:rPr>
        <w:t xml:space="preserve">.  </w:t>
      </w:r>
      <w:r w:rsidR="009517F8">
        <w:rPr>
          <w:lang w:val="en-CA"/>
        </w:rPr>
        <w:t>T</w:t>
      </w:r>
      <w:r>
        <w:rPr>
          <w:lang w:val="en-CA"/>
        </w:rPr>
        <w:t xml:space="preserve">his section </w:t>
      </w:r>
      <w:r w:rsidR="009517F8">
        <w:rPr>
          <w:lang w:val="en-CA"/>
        </w:rPr>
        <w:t xml:space="preserve">offers </w:t>
      </w:r>
      <w:r w:rsidR="00463AA8">
        <w:rPr>
          <w:lang w:val="en-CA"/>
        </w:rPr>
        <w:t xml:space="preserve">a </w:t>
      </w:r>
      <w:r w:rsidR="006E6DE0">
        <w:rPr>
          <w:lang w:val="en-CA"/>
        </w:rPr>
        <w:t xml:space="preserve">preliminary </w:t>
      </w:r>
      <w:r w:rsidR="00463AA8">
        <w:rPr>
          <w:lang w:val="en-CA"/>
        </w:rPr>
        <w:t>sketch of climate and environmental activis</w:t>
      </w:r>
      <w:r w:rsidR="009517F8">
        <w:rPr>
          <w:lang w:val="en-CA"/>
        </w:rPr>
        <w:t xml:space="preserve">t models for </w:t>
      </w:r>
      <w:r w:rsidR="00DD06AC">
        <w:rPr>
          <w:lang w:val="en-CA"/>
        </w:rPr>
        <w:t>an emerging post-neoliberal period</w:t>
      </w:r>
      <w:r w:rsidR="00A7797E">
        <w:rPr>
          <w:lang w:val="en-CA"/>
        </w:rPr>
        <w:t>.</w:t>
      </w:r>
      <w:r w:rsidR="00284614">
        <w:rPr>
          <w:lang w:val="en-CA"/>
        </w:rPr>
        <w:t xml:space="preserve">  These options are offered with </w:t>
      </w:r>
      <w:r w:rsidR="002D2FF4">
        <w:rPr>
          <w:lang w:val="en-CA"/>
        </w:rPr>
        <w:t xml:space="preserve">no </w:t>
      </w:r>
      <w:r w:rsidR="006E6DE0">
        <w:rPr>
          <w:lang w:val="en-CA"/>
        </w:rPr>
        <w:t>certainty about their viability</w:t>
      </w:r>
      <w:r w:rsidR="002D2FF4">
        <w:rPr>
          <w:lang w:val="en-CA"/>
        </w:rPr>
        <w:t>, effectiveness,</w:t>
      </w:r>
      <w:r w:rsidR="006E6DE0">
        <w:rPr>
          <w:lang w:val="en-CA"/>
        </w:rPr>
        <w:t xml:space="preserve"> or </w:t>
      </w:r>
      <w:r w:rsidR="002D2FF4">
        <w:rPr>
          <w:lang w:val="en-CA"/>
        </w:rPr>
        <w:t xml:space="preserve">popularity: that </w:t>
      </w:r>
      <w:r w:rsidR="0074762A">
        <w:rPr>
          <w:lang w:val="en-CA"/>
        </w:rPr>
        <w:t xml:space="preserve">work would require </w:t>
      </w:r>
      <w:r w:rsidR="002D2FF4">
        <w:rPr>
          <w:lang w:val="en-CA"/>
        </w:rPr>
        <w:t xml:space="preserve">more prolonged research and </w:t>
      </w:r>
      <w:r w:rsidR="0021134F">
        <w:rPr>
          <w:lang w:val="en-CA"/>
        </w:rPr>
        <w:t>real-</w:t>
      </w:r>
      <w:r w:rsidR="00DD06AC">
        <w:rPr>
          <w:lang w:val="en-CA"/>
        </w:rPr>
        <w:t xml:space="preserve">world </w:t>
      </w:r>
      <w:r w:rsidR="0021134F">
        <w:rPr>
          <w:lang w:val="en-CA"/>
        </w:rPr>
        <w:t>experimentation</w:t>
      </w:r>
      <w:r w:rsidR="006E6DE0">
        <w:rPr>
          <w:lang w:val="en-CA"/>
        </w:rPr>
        <w:t>. Instead</w:t>
      </w:r>
      <w:r w:rsidR="0021134F">
        <w:rPr>
          <w:lang w:val="en-CA"/>
        </w:rPr>
        <w:t xml:space="preserve">, these options are based on </w:t>
      </w:r>
      <w:r w:rsidR="00E25253">
        <w:rPr>
          <w:lang w:val="en-CA"/>
        </w:rPr>
        <w:t xml:space="preserve">the strategic potential of existing </w:t>
      </w:r>
      <w:r w:rsidR="00135403">
        <w:rPr>
          <w:lang w:val="en-CA"/>
        </w:rPr>
        <w:t>models of corporate, state, and oppositional activity on the land</w:t>
      </w:r>
      <w:r w:rsidR="0056191F">
        <w:rPr>
          <w:lang w:val="en-CA"/>
        </w:rPr>
        <w:t xml:space="preserve">, as revealed in their deployment </w:t>
      </w:r>
      <w:r w:rsidR="009D7615">
        <w:rPr>
          <w:lang w:val="en-CA"/>
        </w:rPr>
        <w:t>under neoliberalism</w:t>
      </w:r>
      <w:r w:rsidR="0056191F">
        <w:rPr>
          <w:lang w:val="en-CA"/>
        </w:rPr>
        <w:t xml:space="preserve">. </w:t>
      </w:r>
    </w:p>
    <w:p w14:paraId="129959A0" w14:textId="77777777" w:rsidR="00277F54" w:rsidRDefault="00A7797E" w:rsidP="00090D41">
      <w:pPr>
        <w:pStyle w:val="ListParagraph"/>
        <w:numPr>
          <w:ilvl w:val="0"/>
          <w:numId w:val="1"/>
        </w:numPr>
        <w:rPr>
          <w:lang w:val="en-CA"/>
        </w:rPr>
      </w:pPr>
      <w:r w:rsidRPr="00090D41">
        <w:rPr>
          <w:lang w:val="en-CA"/>
        </w:rPr>
        <w:t xml:space="preserve">A first option would be to </w:t>
      </w:r>
      <w:r w:rsidRPr="00090D41">
        <w:rPr>
          <w:b/>
          <w:bCs/>
          <w:lang w:val="en-CA"/>
        </w:rPr>
        <w:t xml:space="preserve">double down on non-violent </w:t>
      </w:r>
      <w:r w:rsidR="00DB5E2E" w:rsidRPr="00090D41">
        <w:rPr>
          <w:b/>
          <w:bCs/>
          <w:lang w:val="en-CA"/>
        </w:rPr>
        <w:t>“</w:t>
      </w:r>
      <w:r w:rsidRPr="00090D41">
        <w:rPr>
          <w:b/>
          <w:bCs/>
          <w:lang w:val="en-CA"/>
        </w:rPr>
        <w:t>chokepoint</w:t>
      </w:r>
      <w:r w:rsidR="00DB5E2E" w:rsidRPr="00090D41">
        <w:rPr>
          <w:b/>
          <w:bCs/>
          <w:lang w:val="en-CA"/>
        </w:rPr>
        <w:t>”</w:t>
      </w:r>
      <w:r w:rsidRPr="00090D41">
        <w:rPr>
          <w:b/>
          <w:bCs/>
          <w:lang w:val="en-CA"/>
        </w:rPr>
        <w:t xml:space="preserve"> </w:t>
      </w:r>
      <w:r w:rsidR="00DB5E2E" w:rsidRPr="00090D41">
        <w:rPr>
          <w:b/>
          <w:bCs/>
          <w:lang w:val="en-CA"/>
        </w:rPr>
        <w:t xml:space="preserve">and “barricade” </w:t>
      </w:r>
      <w:r w:rsidRPr="00090D41">
        <w:rPr>
          <w:b/>
          <w:bCs/>
          <w:lang w:val="en-CA"/>
        </w:rPr>
        <w:t>strategies</w:t>
      </w:r>
      <w:r w:rsidRPr="00090D41">
        <w:rPr>
          <w:lang w:val="en-CA"/>
        </w:rPr>
        <w:t xml:space="preserve"> along existing and planned extractive corridors and related infrastructure.</w:t>
      </w:r>
      <w:r w:rsidR="00DB5E2E" w:rsidRPr="00090D41">
        <w:rPr>
          <w:lang w:val="en-CA"/>
        </w:rPr>
        <w:t xml:space="preserve">  </w:t>
      </w:r>
      <w:r w:rsidR="005811F1" w:rsidRPr="00090D41">
        <w:rPr>
          <w:lang w:val="en-CA"/>
        </w:rPr>
        <w:t xml:space="preserve">This </w:t>
      </w:r>
      <w:r w:rsidR="00725CAE">
        <w:rPr>
          <w:lang w:val="en-CA"/>
        </w:rPr>
        <w:t xml:space="preserve">would </w:t>
      </w:r>
      <w:r w:rsidR="005811F1" w:rsidRPr="00090D41">
        <w:rPr>
          <w:lang w:val="en-CA"/>
        </w:rPr>
        <w:t>rest</w:t>
      </w:r>
      <w:r w:rsidR="00725CAE">
        <w:rPr>
          <w:lang w:val="en-CA"/>
        </w:rPr>
        <w:t xml:space="preserve"> first</w:t>
      </w:r>
      <w:r w:rsidR="005811F1" w:rsidRPr="00090D41">
        <w:rPr>
          <w:lang w:val="en-CA"/>
        </w:rPr>
        <w:t xml:space="preserve"> on the calculation that a </w:t>
      </w:r>
      <w:r w:rsidR="00DB5E2E" w:rsidRPr="00090D41">
        <w:rPr>
          <w:lang w:val="en-CA"/>
        </w:rPr>
        <w:t>fundamental</w:t>
      </w:r>
      <w:r w:rsidR="00156423" w:rsidRPr="00090D41">
        <w:rPr>
          <w:lang w:val="en-CA"/>
        </w:rPr>
        <w:t xml:space="preserve"> imbalance </w:t>
      </w:r>
      <w:r w:rsidR="005811F1" w:rsidRPr="00090D41">
        <w:rPr>
          <w:lang w:val="en-CA"/>
        </w:rPr>
        <w:t xml:space="preserve">remains </w:t>
      </w:r>
      <w:r w:rsidR="00156423" w:rsidRPr="00090D41">
        <w:rPr>
          <w:lang w:val="en-CA"/>
        </w:rPr>
        <w:t xml:space="preserve">in capacities to project power </w:t>
      </w:r>
      <w:r w:rsidR="005811F1" w:rsidRPr="00090D41">
        <w:rPr>
          <w:lang w:val="en-CA"/>
        </w:rPr>
        <w:t xml:space="preserve">along the more remote stretches of extractive corridors. Relative to the capacities of both state and corporate governance to enforce rules and interests at a distance, this strategy </w:t>
      </w:r>
      <w:r w:rsidR="00AC6CE7" w:rsidRPr="00090D41">
        <w:rPr>
          <w:lang w:val="en-CA"/>
        </w:rPr>
        <w:t xml:space="preserve">would draw on </w:t>
      </w:r>
      <w:r w:rsidR="00156423" w:rsidRPr="00090D41">
        <w:rPr>
          <w:lang w:val="en-CA"/>
        </w:rPr>
        <w:t xml:space="preserve">certain advantages </w:t>
      </w:r>
      <w:r w:rsidR="00AC6CE7" w:rsidRPr="00090D41">
        <w:rPr>
          <w:lang w:val="en-CA"/>
        </w:rPr>
        <w:t xml:space="preserve">that </w:t>
      </w:r>
      <w:r w:rsidR="00156423" w:rsidRPr="00090D41">
        <w:rPr>
          <w:lang w:val="en-CA"/>
        </w:rPr>
        <w:t>Indigenous First Nations and other Indigenous communities</w:t>
      </w:r>
      <w:r w:rsidR="008D4E1A" w:rsidRPr="00090D41">
        <w:rPr>
          <w:lang w:val="en-CA"/>
        </w:rPr>
        <w:t xml:space="preserve"> still enjoy</w:t>
      </w:r>
      <w:r w:rsidR="005811F1" w:rsidRPr="00090D41">
        <w:rPr>
          <w:lang w:val="en-CA"/>
        </w:rPr>
        <w:t xml:space="preserve">, </w:t>
      </w:r>
      <w:r w:rsidR="00AC6CE7" w:rsidRPr="00090D41">
        <w:rPr>
          <w:lang w:val="en-CA"/>
        </w:rPr>
        <w:t xml:space="preserve">as well as local non-Indigenous communities </w:t>
      </w:r>
      <w:r w:rsidR="008D4E1A" w:rsidRPr="00090D41">
        <w:rPr>
          <w:lang w:val="en-CA"/>
        </w:rPr>
        <w:t>unpersuaded by the balance of costs and benefits from living alongside existing or new extractive “critical infrastructure”.</w:t>
      </w:r>
      <w:r w:rsidR="001A3214" w:rsidRPr="00090D41">
        <w:rPr>
          <w:lang w:val="en-CA"/>
        </w:rPr>
        <w:t xml:space="preserve">  </w:t>
      </w:r>
    </w:p>
    <w:p w14:paraId="0A3A7F90" w14:textId="157DB51A" w:rsidR="00C84940" w:rsidRPr="00277F54" w:rsidRDefault="001A3214" w:rsidP="00451B77">
      <w:pPr>
        <w:rPr>
          <w:lang w:val="en-CA"/>
        </w:rPr>
      </w:pPr>
      <w:r w:rsidRPr="00277F54">
        <w:rPr>
          <w:lang w:val="en-CA"/>
        </w:rPr>
        <w:t xml:space="preserve">Additionally, to the extent that Indigenous communities currently exercise or could enrich their historical </w:t>
      </w:r>
      <w:r w:rsidR="008637E5" w:rsidRPr="00277F54">
        <w:rPr>
          <w:lang w:val="en-CA"/>
        </w:rPr>
        <w:t xml:space="preserve">practices on the land, this strategy would have access to counter-infrastructures that could support land-defence activities, supplying and “staffing” </w:t>
      </w:r>
      <w:r w:rsidR="00626326" w:rsidRPr="00277F54">
        <w:rPr>
          <w:lang w:val="en-CA"/>
        </w:rPr>
        <w:lastRenderedPageBreak/>
        <w:t>barricade structures at places that corporate management, private security, and state polic</w:t>
      </w:r>
      <w:r w:rsidR="00C84940" w:rsidRPr="00277F54">
        <w:rPr>
          <w:lang w:val="en-CA"/>
        </w:rPr>
        <w:t>e forces find relatively difficult to engage</w:t>
      </w:r>
      <w:r w:rsidR="008637E5" w:rsidRPr="00277F54">
        <w:rPr>
          <w:lang w:val="en-CA"/>
        </w:rPr>
        <w:t>.</w:t>
      </w:r>
    </w:p>
    <w:p w14:paraId="4592879A" w14:textId="6520D5E1" w:rsidR="001136FD" w:rsidRDefault="00C84940">
      <w:pPr>
        <w:rPr>
          <w:lang w:val="en-CA"/>
        </w:rPr>
      </w:pPr>
      <w:r>
        <w:rPr>
          <w:lang w:val="en-CA"/>
        </w:rPr>
        <w:t xml:space="preserve">Unlike the neoliberal period, however, this strategic approach would have to </w:t>
      </w:r>
      <w:r w:rsidR="00B76EB2">
        <w:rPr>
          <w:lang w:val="en-CA"/>
        </w:rPr>
        <w:t>be reconciled with a hardened regulatory environment</w:t>
      </w:r>
      <w:r w:rsidR="00632C40">
        <w:rPr>
          <w:lang w:val="en-CA"/>
        </w:rPr>
        <w:t xml:space="preserve"> in both Canada and the US</w:t>
      </w:r>
      <w:r w:rsidR="00306FF3">
        <w:rPr>
          <w:lang w:val="en-CA"/>
        </w:rPr>
        <w:t xml:space="preserve"> to a </w:t>
      </w:r>
      <w:r w:rsidR="002C735F">
        <w:rPr>
          <w:lang w:val="en-CA"/>
        </w:rPr>
        <w:t>green transition</w:t>
      </w:r>
      <w:r w:rsidR="00B76EB2">
        <w:rPr>
          <w:lang w:val="en-CA"/>
        </w:rPr>
        <w:t xml:space="preserve">, and </w:t>
      </w:r>
      <w:r w:rsidR="002C735F">
        <w:rPr>
          <w:lang w:val="en-CA"/>
        </w:rPr>
        <w:t xml:space="preserve">with </w:t>
      </w:r>
      <w:r w:rsidR="00B76EB2">
        <w:rPr>
          <w:lang w:val="en-CA"/>
        </w:rPr>
        <w:t xml:space="preserve">the intentional expansion (both current and projected under the Carney government or – all the more – any Conservative successor government) of security and surveillance capacities </w:t>
      </w:r>
      <w:r w:rsidR="00FD372C">
        <w:rPr>
          <w:lang w:val="en-CA"/>
        </w:rPr>
        <w:t xml:space="preserve">to support extractive infrastructure </w:t>
      </w:r>
      <w:r w:rsidR="00B76EB2">
        <w:rPr>
          <w:lang w:val="en-CA"/>
        </w:rPr>
        <w:t xml:space="preserve">in remote areas. More than </w:t>
      </w:r>
      <w:r w:rsidR="00632C40">
        <w:rPr>
          <w:lang w:val="en-CA"/>
        </w:rPr>
        <w:t>in the neoliberal period</w:t>
      </w:r>
      <w:r w:rsidR="00B76EB2">
        <w:rPr>
          <w:lang w:val="en-CA"/>
        </w:rPr>
        <w:t xml:space="preserve">, strategies </w:t>
      </w:r>
      <w:r w:rsidR="003B36F3">
        <w:rPr>
          <w:lang w:val="en-CA"/>
        </w:rPr>
        <w:t xml:space="preserve">of </w:t>
      </w:r>
      <w:r w:rsidR="00FD372C">
        <w:rPr>
          <w:lang w:val="en-CA"/>
        </w:rPr>
        <w:t xml:space="preserve">direct-action </w:t>
      </w:r>
      <w:r w:rsidR="003B36F3">
        <w:rPr>
          <w:lang w:val="en-CA"/>
        </w:rPr>
        <w:t xml:space="preserve">contestation </w:t>
      </w:r>
      <w:r w:rsidR="00B76EB2">
        <w:rPr>
          <w:lang w:val="en-CA"/>
        </w:rPr>
        <w:t xml:space="preserve">would have to presuppose </w:t>
      </w:r>
      <w:r w:rsidR="00281C8C">
        <w:rPr>
          <w:lang w:val="en-CA"/>
        </w:rPr>
        <w:t xml:space="preserve">a hardened response </w:t>
      </w:r>
      <w:r w:rsidR="008B719F">
        <w:rPr>
          <w:lang w:val="en-CA"/>
        </w:rPr>
        <w:t xml:space="preserve">from </w:t>
      </w:r>
      <w:r w:rsidR="0025541D">
        <w:rPr>
          <w:lang w:val="en-CA"/>
        </w:rPr>
        <w:t xml:space="preserve">both </w:t>
      </w:r>
      <w:r w:rsidR="008B719F">
        <w:rPr>
          <w:lang w:val="en-CA"/>
        </w:rPr>
        <w:t xml:space="preserve">state and capital, </w:t>
      </w:r>
      <w:r w:rsidR="00632C40">
        <w:rPr>
          <w:lang w:val="en-CA"/>
        </w:rPr>
        <w:t xml:space="preserve">with a </w:t>
      </w:r>
      <w:r w:rsidR="00281C8C">
        <w:rPr>
          <w:lang w:val="en-CA"/>
        </w:rPr>
        <w:t xml:space="preserve">corresponding thinning of </w:t>
      </w:r>
      <w:r w:rsidR="0025541D">
        <w:rPr>
          <w:lang w:val="en-CA"/>
        </w:rPr>
        <w:t xml:space="preserve">activist </w:t>
      </w:r>
      <w:r w:rsidR="00281C8C">
        <w:rPr>
          <w:lang w:val="en-CA"/>
        </w:rPr>
        <w:t>ranks</w:t>
      </w:r>
      <w:r w:rsidR="0025541D">
        <w:rPr>
          <w:lang w:val="en-CA"/>
        </w:rPr>
        <w:t xml:space="preserve">: </w:t>
      </w:r>
      <w:r w:rsidR="00281C8C">
        <w:rPr>
          <w:lang w:val="en-CA"/>
        </w:rPr>
        <w:t xml:space="preserve">more moderate </w:t>
      </w:r>
      <w:r w:rsidR="006434FC">
        <w:rPr>
          <w:lang w:val="en-CA"/>
        </w:rPr>
        <w:t xml:space="preserve">or risk-averse </w:t>
      </w:r>
      <w:r w:rsidR="00A42A1F">
        <w:rPr>
          <w:lang w:val="en-CA"/>
        </w:rPr>
        <w:t>supporters</w:t>
      </w:r>
      <w:r w:rsidR="006434FC">
        <w:rPr>
          <w:lang w:val="en-CA"/>
        </w:rPr>
        <w:t xml:space="preserve"> </w:t>
      </w:r>
      <w:r w:rsidR="0025541D">
        <w:rPr>
          <w:lang w:val="en-CA"/>
        </w:rPr>
        <w:t xml:space="preserve">would stay </w:t>
      </w:r>
      <w:r w:rsidR="006434FC">
        <w:rPr>
          <w:lang w:val="en-CA"/>
        </w:rPr>
        <w:t>home</w:t>
      </w:r>
      <w:r w:rsidR="00A42A1F">
        <w:rPr>
          <w:lang w:val="en-CA"/>
        </w:rPr>
        <w:t xml:space="preserve">.  </w:t>
      </w:r>
      <w:r w:rsidR="0062764D">
        <w:rPr>
          <w:lang w:val="en-CA"/>
        </w:rPr>
        <w:t xml:space="preserve">One version of this strategy would </w:t>
      </w:r>
      <w:r w:rsidR="001851D9">
        <w:rPr>
          <w:lang w:val="en-CA"/>
        </w:rPr>
        <w:t xml:space="preserve">turn on </w:t>
      </w:r>
      <w:r w:rsidR="001E1855">
        <w:rPr>
          <w:lang w:val="en-CA"/>
        </w:rPr>
        <w:t xml:space="preserve">the delegitimating effect of </w:t>
      </w:r>
      <w:r w:rsidR="00BD7652">
        <w:rPr>
          <w:lang w:val="en-CA"/>
        </w:rPr>
        <w:t>“filling the jails” or provoking enhanced state coercive responses</w:t>
      </w:r>
      <w:r w:rsidR="001E1855">
        <w:rPr>
          <w:lang w:val="en-CA"/>
        </w:rPr>
        <w:t>.</w:t>
      </w:r>
    </w:p>
    <w:p w14:paraId="222AB683" w14:textId="77777777" w:rsidR="00D30FCA" w:rsidRDefault="004A6952">
      <w:pPr>
        <w:rPr>
          <w:lang w:val="en-CA"/>
        </w:rPr>
      </w:pPr>
      <w:r>
        <w:rPr>
          <w:lang w:val="en-CA"/>
        </w:rPr>
        <w:t>In the Indigenous communities most affected by fossil-fuel extractive activity, t</w:t>
      </w:r>
      <w:r w:rsidR="001136FD">
        <w:rPr>
          <w:lang w:val="en-CA"/>
        </w:rPr>
        <w:t xml:space="preserve">he strategy </w:t>
      </w:r>
      <w:r w:rsidR="00366366">
        <w:rPr>
          <w:lang w:val="en-CA"/>
        </w:rPr>
        <w:t xml:space="preserve">would also presuppose </w:t>
      </w:r>
      <w:r w:rsidR="004C57E1">
        <w:rPr>
          <w:lang w:val="en-CA"/>
        </w:rPr>
        <w:t xml:space="preserve">an overall </w:t>
      </w:r>
      <w:r w:rsidR="000A0588">
        <w:rPr>
          <w:lang w:val="en-CA"/>
        </w:rPr>
        <w:t xml:space="preserve">effective presence of members </w:t>
      </w:r>
      <w:r w:rsidR="008A3538">
        <w:rPr>
          <w:lang w:val="en-CA"/>
        </w:rPr>
        <w:t xml:space="preserve">who </w:t>
      </w:r>
      <w:r w:rsidR="004C57E1">
        <w:rPr>
          <w:lang w:val="en-CA"/>
        </w:rPr>
        <w:t xml:space="preserve">still </w:t>
      </w:r>
      <w:r w:rsidR="001136FD">
        <w:rPr>
          <w:lang w:val="en-CA"/>
        </w:rPr>
        <w:t xml:space="preserve">favoured </w:t>
      </w:r>
      <w:r w:rsidR="004C57E1">
        <w:rPr>
          <w:lang w:val="en-CA"/>
        </w:rPr>
        <w:t xml:space="preserve">a more sustainable </w:t>
      </w:r>
      <w:r w:rsidR="008A3538">
        <w:rPr>
          <w:lang w:val="en-CA"/>
        </w:rPr>
        <w:t xml:space="preserve">or low-impact </w:t>
      </w:r>
      <w:r w:rsidR="004C57E1">
        <w:rPr>
          <w:lang w:val="en-CA"/>
        </w:rPr>
        <w:t>path on the land</w:t>
      </w:r>
      <w:r w:rsidR="00F76894">
        <w:rPr>
          <w:lang w:val="en-CA"/>
        </w:rPr>
        <w:t xml:space="preserve">. These would have to remain </w:t>
      </w:r>
      <w:r w:rsidR="004C57E1">
        <w:rPr>
          <w:lang w:val="en-CA"/>
        </w:rPr>
        <w:t xml:space="preserve">unconvinced </w:t>
      </w:r>
      <w:r w:rsidR="005633EF">
        <w:rPr>
          <w:lang w:val="en-CA"/>
        </w:rPr>
        <w:t xml:space="preserve">(despite enduring conditions of colonial and racialized </w:t>
      </w:r>
      <w:r w:rsidR="00E43058">
        <w:rPr>
          <w:lang w:val="en-CA"/>
        </w:rPr>
        <w:t xml:space="preserve">economic hardship) </w:t>
      </w:r>
      <w:r w:rsidR="004C57E1">
        <w:rPr>
          <w:lang w:val="en-CA"/>
        </w:rPr>
        <w:t>by state and corporate cooptation</w:t>
      </w:r>
      <w:r w:rsidR="001136FD">
        <w:rPr>
          <w:lang w:val="en-CA"/>
        </w:rPr>
        <w:t xml:space="preserve"> campaigns to participate in accelerated resource extraction</w:t>
      </w:r>
      <w:r w:rsidR="005633EF">
        <w:rPr>
          <w:lang w:val="en-CA"/>
        </w:rPr>
        <w:t>.</w:t>
      </w:r>
      <w:r w:rsidR="004C57E1">
        <w:rPr>
          <w:lang w:val="en-CA"/>
        </w:rPr>
        <w:t xml:space="preserve"> </w:t>
      </w:r>
    </w:p>
    <w:p w14:paraId="635F51EF" w14:textId="533EBE06" w:rsidR="001571F0" w:rsidRDefault="008B719F">
      <w:pPr>
        <w:rPr>
          <w:lang w:val="en-CA"/>
        </w:rPr>
      </w:pPr>
      <w:r>
        <w:rPr>
          <w:lang w:val="en-CA"/>
        </w:rPr>
        <w:t xml:space="preserve">To the extent that the Carney national-interest infrastructural initiatives </w:t>
      </w:r>
      <w:r w:rsidR="00D30FCA">
        <w:rPr>
          <w:lang w:val="en-CA"/>
        </w:rPr>
        <w:t xml:space="preserve">under Bill C-5 </w:t>
      </w:r>
      <w:r>
        <w:rPr>
          <w:lang w:val="en-CA"/>
        </w:rPr>
        <w:t xml:space="preserve">provide for </w:t>
      </w:r>
      <w:r w:rsidR="00D30FCA">
        <w:rPr>
          <w:lang w:val="en-CA"/>
        </w:rPr>
        <w:t xml:space="preserve">a new network of more remote </w:t>
      </w:r>
      <w:r>
        <w:rPr>
          <w:lang w:val="en-CA"/>
        </w:rPr>
        <w:t xml:space="preserve">resource transportation and communications corridors, </w:t>
      </w:r>
      <w:r w:rsidR="00E43058">
        <w:rPr>
          <w:lang w:val="en-CA"/>
        </w:rPr>
        <w:t xml:space="preserve">such </w:t>
      </w:r>
      <w:r w:rsidR="004D6E70">
        <w:rPr>
          <w:lang w:val="en-CA"/>
        </w:rPr>
        <w:t xml:space="preserve">contentious </w:t>
      </w:r>
      <w:r w:rsidR="00E43058">
        <w:rPr>
          <w:lang w:val="en-CA"/>
        </w:rPr>
        <w:t>strateg</w:t>
      </w:r>
      <w:r w:rsidR="004D6E70">
        <w:rPr>
          <w:lang w:val="en-CA"/>
        </w:rPr>
        <w:t>ies</w:t>
      </w:r>
      <w:r w:rsidR="00E43058">
        <w:rPr>
          <w:lang w:val="en-CA"/>
        </w:rPr>
        <w:t xml:space="preserve"> in Canada </w:t>
      </w:r>
      <w:r>
        <w:rPr>
          <w:lang w:val="en-CA"/>
        </w:rPr>
        <w:t xml:space="preserve">would </w:t>
      </w:r>
      <w:r w:rsidR="004D6E70">
        <w:rPr>
          <w:lang w:val="en-CA"/>
        </w:rPr>
        <w:t xml:space="preserve">have to </w:t>
      </w:r>
      <w:r>
        <w:rPr>
          <w:lang w:val="en-CA"/>
        </w:rPr>
        <w:t>rely less than before on southern-based environmental activists</w:t>
      </w:r>
      <w:r w:rsidR="00ED7F77">
        <w:rPr>
          <w:lang w:val="en-CA"/>
        </w:rPr>
        <w:t xml:space="preserve">, </w:t>
      </w:r>
      <w:r>
        <w:rPr>
          <w:lang w:val="en-CA"/>
        </w:rPr>
        <w:t>would-be allies of Indigenous Nations</w:t>
      </w:r>
      <w:r w:rsidR="00ED7F77">
        <w:rPr>
          <w:lang w:val="en-CA"/>
        </w:rPr>
        <w:t>, and mass-media coverage</w:t>
      </w:r>
      <w:r w:rsidR="00337F1B">
        <w:rPr>
          <w:lang w:val="en-CA"/>
        </w:rPr>
        <w:t xml:space="preserve"> of confrontations with security forces</w:t>
      </w:r>
      <w:r>
        <w:rPr>
          <w:lang w:val="en-CA"/>
        </w:rPr>
        <w:t xml:space="preserve">. </w:t>
      </w:r>
    </w:p>
    <w:p w14:paraId="358543F5" w14:textId="77777777" w:rsidR="00B06D48" w:rsidRDefault="00337F1B">
      <w:pPr>
        <w:rPr>
          <w:lang w:val="en-CA"/>
        </w:rPr>
      </w:pPr>
      <w:r>
        <w:rPr>
          <w:lang w:val="en-CA"/>
        </w:rPr>
        <w:t>In sum, this option is likely to be a</w:t>
      </w:r>
      <w:r w:rsidR="00242A81">
        <w:rPr>
          <w:lang w:val="en-CA"/>
        </w:rPr>
        <w:t xml:space="preserve"> </w:t>
      </w:r>
      <w:r w:rsidR="00E41DEA">
        <w:rPr>
          <w:lang w:val="en-CA"/>
        </w:rPr>
        <w:t xml:space="preserve">much more </w:t>
      </w:r>
      <w:r w:rsidR="00AA7A14">
        <w:rPr>
          <w:lang w:val="en-CA"/>
        </w:rPr>
        <w:t>“</w:t>
      </w:r>
      <w:r w:rsidR="00E41DEA">
        <w:rPr>
          <w:lang w:val="en-CA"/>
        </w:rPr>
        <w:t>vanguardist</w:t>
      </w:r>
      <w:r w:rsidR="00AA7A14">
        <w:rPr>
          <w:lang w:val="en-CA"/>
        </w:rPr>
        <w:t>”</w:t>
      </w:r>
      <w:r w:rsidR="00E41DEA">
        <w:rPr>
          <w:lang w:val="en-CA"/>
        </w:rPr>
        <w:t xml:space="preserve"> </w:t>
      </w:r>
      <w:r w:rsidR="00AA7A14">
        <w:rPr>
          <w:lang w:val="en-CA"/>
        </w:rPr>
        <w:t xml:space="preserve">strategy </w:t>
      </w:r>
      <w:r w:rsidR="00E41DEA">
        <w:rPr>
          <w:lang w:val="en-CA"/>
        </w:rPr>
        <w:t xml:space="preserve">in its </w:t>
      </w:r>
      <w:r w:rsidR="00284614">
        <w:rPr>
          <w:lang w:val="en-CA"/>
        </w:rPr>
        <w:t xml:space="preserve">active </w:t>
      </w:r>
      <w:r w:rsidR="00E41DEA">
        <w:rPr>
          <w:lang w:val="en-CA"/>
        </w:rPr>
        <w:t>membership</w:t>
      </w:r>
      <w:r w:rsidR="00AA7A14">
        <w:rPr>
          <w:lang w:val="en-CA"/>
        </w:rPr>
        <w:t>,</w:t>
      </w:r>
      <w:r w:rsidR="00E41DEA">
        <w:rPr>
          <w:lang w:val="en-CA"/>
        </w:rPr>
        <w:t xml:space="preserve"> </w:t>
      </w:r>
      <w:r w:rsidR="00242A81">
        <w:rPr>
          <w:lang w:val="en-CA"/>
        </w:rPr>
        <w:t xml:space="preserve">even if </w:t>
      </w:r>
      <w:r>
        <w:rPr>
          <w:lang w:val="en-CA"/>
        </w:rPr>
        <w:t xml:space="preserve">it remained resolutely </w:t>
      </w:r>
      <w:r w:rsidR="00242A81">
        <w:rPr>
          <w:lang w:val="en-CA"/>
        </w:rPr>
        <w:t xml:space="preserve">non-violent, </w:t>
      </w:r>
      <w:r>
        <w:rPr>
          <w:lang w:val="en-CA"/>
        </w:rPr>
        <w:t xml:space="preserve">and </w:t>
      </w:r>
      <w:r w:rsidR="00863037">
        <w:rPr>
          <w:lang w:val="en-CA"/>
        </w:rPr>
        <w:t xml:space="preserve">such a strategy would still have to </w:t>
      </w:r>
      <w:r w:rsidR="00AA7A14">
        <w:rPr>
          <w:lang w:val="en-CA"/>
        </w:rPr>
        <w:t xml:space="preserve">bank on </w:t>
      </w:r>
      <w:r w:rsidR="00132FEE">
        <w:rPr>
          <w:lang w:val="en-CA"/>
        </w:rPr>
        <w:t xml:space="preserve">the </w:t>
      </w:r>
      <w:r w:rsidR="00863037">
        <w:rPr>
          <w:lang w:val="en-CA"/>
        </w:rPr>
        <w:t xml:space="preserve">delegitimating </w:t>
      </w:r>
      <w:r w:rsidR="00132FEE">
        <w:rPr>
          <w:lang w:val="en-CA"/>
        </w:rPr>
        <w:t xml:space="preserve">impact of </w:t>
      </w:r>
      <w:r w:rsidR="00672608">
        <w:rPr>
          <w:lang w:val="en-CA"/>
        </w:rPr>
        <w:t>“filling the jails”</w:t>
      </w:r>
      <w:r w:rsidR="00B06D48">
        <w:rPr>
          <w:lang w:val="en-CA"/>
        </w:rPr>
        <w:t xml:space="preserve">, and the </w:t>
      </w:r>
      <w:r w:rsidR="00132FEE">
        <w:rPr>
          <w:lang w:val="en-CA"/>
        </w:rPr>
        <w:t xml:space="preserve">willingness </w:t>
      </w:r>
      <w:r w:rsidR="00B06D48">
        <w:rPr>
          <w:lang w:val="en-CA"/>
        </w:rPr>
        <w:t xml:space="preserve">of sufficient participants </w:t>
      </w:r>
      <w:r w:rsidR="00132FEE">
        <w:rPr>
          <w:lang w:val="en-CA"/>
        </w:rPr>
        <w:t xml:space="preserve">to </w:t>
      </w:r>
      <w:r w:rsidR="006F70BB">
        <w:rPr>
          <w:lang w:val="en-CA"/>
        </w:rPr>
        <w:t>endure heightened coercive capacities of state</w:t>
      </w:r>
      <w:r w:rsidR="00485EB0">
        <w:rPr>
          <w:lang w:val="en-CA"/>
        </w:rPr>
        <w:t>, corporate,</w:t>
      </w:r>
      <w:r w:rsidR="006F70BB">
        <w:rPr>
          <w:lang w:val="en-CA"/>
        </w:rPr>
        <w:t xml:space="preserve"> and non-state actors</w:t>
      </w:r>
      <w:r w:rsidR="004C45A4">
        <w:rPr>
          <w:lang w:val="en-CA"/>
        </w:rPr>
        <w:t xml:space="preserve">. </w:t>
      </w:r>
    </w:p>
    <w:p w14:paraId="0D110872" w14:textId="63CEB23F" w:rsidR="00A7797E" w:rsidRDefault="00B06D48">
      <w:pPr>
        <w:rPr>
          <w:lang w:val="en-CA"/>
        </w:rPr>
      </w:pPr>
      <w:r>
        <w:rPr>
          <w:lang w:val="en-CA"/>
        </w:rPr>
        <w:t xml:space="preserve">On the other hand, </w:t>
      </w:r>
      <w:r w:rsidR="004C45A4">
        <w:rPr>
          <w:lang w:val="en-CA"/>
        </w:rPr>
        <w:t xml:space="preserve">that willingness </w:t>
      </w:r>
      <w:r w:rsidR="00271BCB">
        <w:rPr>
          <w:lang w:val="en-CA"/>
        </w:rPr>
        <w:t xml:space="preserve">would </w:t>
      </w:r>
      <w:r w:rsidR="00E32C88">
        <w:rPr>
          <w:lang w:val="en-CA"/>
        </w:rPr>
        <w:t xml:space="preserve">arguably </w:t>
      </w:r>
      <w:r w:rsidR="00271BCB">
        <w:rPr>
          <w:lang w:val="en-CA"/>
        </w:rPr>
        <w:t xml:space="preserve">be </w:t>
      </w:r>
      <w:r w:rsidR="00E32C88">
        <w:rPr>
          <w:lang w:val="en-CA"/>
        </w:rPr>
        <w:t>made more plausible</w:t>
      </w:r>
      <w:r w:rsidR="005B0398">
        <w:rPr>
          <w:lang w:val="en-CA"/>
        </w:rPr>
        <w:t>, given</w:t>
      </w:r>
      <w:r w:rsidR="00E32C88">
        <w:rPr>
          <w:lang w:val="en-CA"/>
        </w:rPr>
        <w:t xml:space="preserve"> </w:t>
      </w:r>
      <w:r w:rsidR="00485EB0">
        <w:rPr>
          <w:lang w:val="en-CA"/>
        </w:rPr>
        <w:t xml:space="preserve">the </w:t>
      </w:r>
      <w:r w:rsidR="005B0398">
        <w:rPr>
          <w:lang w:val="en-CA"/>
        </w:rPr>
        <w:t xml:space="preserve">near-certainty that </w:t>
      </w:r>
      <w:r w:rsidR="00485EB0">
        <w:rPr>
          <w:lang w:val="en-CA"/>
        </w:rPr>
        <w:t xml:space="preserve">scientific evidence and lived experience </w:t>
      </w:r>
      <w:r w:rsidR="005B0398">
        <w:rPr>
          <w:lang w:val="en-CA"/>
        </w:rPr>
        <w:t>would increas</w:t>
      </w:r>
      <w:r w:rsidR="00271BCB">
        <w:rPr>
          <w:lang w:val="en-CA"/>
        </w:rPr>
        <w:t xml:space="preserve">ingly confirm </w:t>
      </w:r>
      <w:r w:rsidR="00485EB0">
        <w:rPr>
          <w:lang w:val="en-CA"/>
        </w:rPr>
        <w:t xml:space="preserve">the </w:t>
      </w:r>
      <w:r w:rsidR="00E32C88">
        <w:rPr>
          <w:lang w:val="en-CA"/>
        </w:rPr>
        <w:t xml:space="preserve">rising </w:t>
      </w:r>
      <w:r w:rsidR="00271BCB">
        <w:rPr>
          <w:lang w:val="en-CA"/>
        </w:rPr>
        <w:t xml:space="preserve">and accelerating </w:t>
      </w:r>
      <w:r w:rsidR="00E32C88">
        <w:rPr>
          <w:lang w:val="en-CA"/>
        </w:rPr>
        <w:t xml:space="preserve">climate and democratic stakes </w:t>
      </w:r>
      <w:r w:rsidR="00271BCB">
        <w:rPr>
          <w:lang w:val="en-CA"/>
        </w:rPr>
        <w:t>of failure</w:t>
      </w:r>
      <w:r w:rsidR="006F70BB">
        <w:rPr>
          <w:lang w:val="en-CA"/>
        </w:rPr>
        <w:t>.</w:t>
      </w:r>
    </w:p>
    <w:p w14:paraId="0DA7E2F0" w14:textId="1F5A2B37" w:rsidR="003C782E" w:rsidRDefault="00284614" w:rsidP="004043DC">
      <w:pPr>
        <w:pStyle w:val="ListParagraph"/>
        <w:numPr>
          <w:ilvl w:val="0"/>
          <w:numId w:val="1"/>
        </w:numPr>
        <w:rPr>
          <w:lang w:val="en-CA"/>
        </w:rPr>
      </w:pPr>
      <w:r w:rsidRPr="004043DC">
        <w:rPr>
          <w:lang w:val="en-CA"/>
        </w:rPr>
        <w:t xml:space="preserve">A second </w:t>
      </w:r>
      <w:r w:rsidR="006B140A" w:rsidRPr="004043DC">
        <w:rPr>
          <w:lang w:val="en-CA"/>
        </w:rPr>
        <w:t xml:space="preserve">strategic option </w:t>
      </w:r>
      <w:r w:rsidR="007C0012">
        <w:rPr>
          <w:lang w:val="en-CA"/>
        </w:rPr>
        <w:t xml:space="preserve">specifically applies to </w:t>
      </w:r>
      <w:r w:rsidR="007C0012" w:rsidRPr="004043DC">
        <w:rPr>
          <w:lang w:val="en-CA"/>
        </w:rPr>
        <w:t xml:space="preserve">a resource-extractive </w:t>
      </w:r>
      <w:r w:rsidR="007C0012">
        <w:rPr>
          <w:lang w:val="en-CA"/>
        </w:rPr>
        <w:t xml:space="preserve">advanced industrialized </w:t>
      </w:r>
      <w:r w:rsidR="007C0012" w:rsidRPr="004043DC">
        <w:rPr>
          <w:lang w:val="en-CA"/>
        </w:rPr>
        <w:t>country such as Canada</w:t>
      </w:r>
      <w:r w:rsidR="007C0012">
        <w:rPr>
          <w:lang w:val="en-CA"/>
        </w:rPr>
        <w:t>. It would be</w:t>
      </w:r>
      <w:r w:rsidR="007C0012" w:rsidRPr="004043DC">
        <w:rPr>
          <w:lang w:val="en-CA"/>
        </w:rPr>
        <w:t xml:space="preserve"> to </w:t>
      </w:r>
      <w:r w:rsidR="007C0012" w:rsidRPr="004043DC">
        <w:rPr>
          <w:b/>
          <w:bCs/>
          <w:lang w:val="en-CA"/>
        </w:rPr>
        <w:t>re-harmonize</w:t>
      </w:r>
      <w:r w:rsidR="007C0012">
        <w:rPr>
          <w:b/>
          <w:bCs/>
          <w:lang w:val="en-CA"/>
        </w:rPr>
        <w:t xml:space="preserve"> to a new or emerging international order,</w:t>
      </w:r>
      <w:r w:rsidR="007C0012" w:rsidRPr="004043DC">
        <w:rPr>
          <w:b/>
          <w:bCs/>
          <w:lang w:val="en-CA"/>
        </w:rPr>
        <w:t xml:space="preserve"> away from US-backed postwar world order and towards a Chinese, EU, or BRICS one</w:t>
      </w:r>
      <w:r w:rsidR="007C0012" w:rsidRPr="004043DC">
        <w:rPr>
          <w:lang w:val="en-CA"/>
        </w:rPr>
        <w:t xml:space="preserve">. </w:t>
      </w:r>
      <w:r w:rsidR="003C782E">
        <w:rPr>
          <w:lang w:val="en-CA"/>
        </w:rPr>
        <w:t xml:space="preserve">Accompanying such a switch could mean </w:t>
      </w:r>
      <w:r w:rsidR="003C782E">
        <w:rPr>
          <w:lang w:val="en-CA"/>
        </w:rPr>
        <w:lastRenderedPageBreak/>
        <w:t>accelerated participation in</w:t>
      </w:r>
      <w:r w:rsidR="003E50E4">
        <w:rPr>
          <w:lang w:val="en-CA"/>
        </w:rPr>
        <w:t>,</w:t>
      </w:r>
      <w:r w:rsidR="003C782E">
        <w:rPr>
          <w:lang w:val="en-CA"/>
        </w:rPr>
        <w:t xml:space="preserve"> and harmonization with</w:t>
      </w:r>
      <w:r w:rsidR="003E50E4">
        <w:rPr>
          <w:lang w:val="en-CA"/>
        </w:rPr>
        <w:t>,</w:t>
      </w:r>
      <w:r w:rsidR="003C782E">
        <w:rPr>
          <w:lang w:val="en-CA"/>
        </w:rPr>
        <w:t xml:space="preserve"> the environmental and renewable innovations of the Chinese </w:t>
      </w:r>
      <w:r w:rsidR="003E50E4">
        <w:rPr>
          <w:lang w:val="en-CA"/>
        </w:rPr>
        <w:t xml:space="preserve">or </w:t>
      </w:r>
      <w:r w:rsidR="003C782E">
        <w:rPr>
          <w:lang w:val="en-CA"/>
        </w:rPr>
        <w:t xml:space="preserve">EU economies. </w:t>
      </w:r>
    </w:p>
    <w:p w14:paraId="45A09C62" w14:textId="79B0C5F9" w:rsidR="0080288D" w:rsidRPr="003C782E" w:rsidRDefault="007C0012" w:rsidP="003C782E">
      <w:pPr>
        <w:rPr>
          <w:lang w:val="en-CA"/>
        </w:rPr>
      </w:pPr>
      <w:r w:rsidRPr="003C782E">
        <w:rPr>
          <w:lang w:val="en-CA"/>
        </w:rPr>
        <w:t xml:space="preserve">This option </w:t>
      </w:r>
      <w:r w:rsidR="006B140A" w:rsidRPr="003C782E">
        <w:rPr>
          <w:lang w:val="en-CA"/>
        </w:rPr>
        <w:t xml:space="preserve">would be built on the possibility that the crisis in US hegemony </w:t>
      </w:r>
      <w:r w:rsidR="004043DC" w:rsidRPr="003C782E">
        <w:rPr>
          <w:lang w:val="en-CA"/>
        </w:rPr>
        <w:t xml:space="preserve">further resolves </w:t>
      </w:r>
      <w:r w:rsidR="006B140A" w:rsidRPr="003C782E">
        <w:rPr>
          <w:lang w:val="en-CA"/>
        </w:rPr>
        <w:t>into a multi-</w:t>
      </w:r>
      <w:r w:rsidR="005F4F5B" w:rsidRPr="003C782E">
        <w:rPr>
          <w:lang w:val="en-CA"/>
        </w:rPr>
        <w:t xml:space="preserve">centred world of competing hegemons, </w:t>
      </w:r>
      <w:r w:rsidR="00C42CD4" w:rsidRPr="003C782E">
        <w:rPr>
          <w:lang w:val="en-CA"/>
        </w:rPr>
        <w:t xml:space="preserve">or </w:t>
      </w:r>
      <w:r w:rsidR="004043DC" w:rsidRPr="003C782E">
        <w:rPr>
          <w:lang w:val="en-CA"/>
        </w:rPr>
        <w:t xml:space="preserve">even into a </w:t>
      </w:r>
      <w:r w:rsidR="00C42CD4" w:rsidRPr="003C782E">
        <w:rPr>
          <w:lang w:val="en-CA"/>
        </w:rPr>
        <w:t xml:space="preserve">rapid replacement of the US by China </w:t>
      </w:r>
      <w:r w:rsidR="004043DC" w:rsidRPr="003C782E">
        <w:rPr>
          <w:lang w:val="en-CA"/>
        </w:rPr>
        <w:t xml:space="preserve">or </w:t>
      </w:r>
      <w:r w:rsidR="00C42CD4" w:rsidRPr="003C782E">
        <w:rPr>
          <w:lang w:val="en-CA"/>
        </w:rPr>
        <w:t xml:space="preserve">potentially the EU. </w:t>
      </w:r>
      <w:r w:rsidR="004A6413" w:rsidRPr="003C782E">
        <w:rPr>
          <w:lang w:val="en-CA"/>
        </w:rPr>
        <w:t xml:space="preserve">(The alternatives </w:t>
      </w:r>
      <w:r w:rsidR="00C12BA0" w:rsidRPr="003C782E">
        <w:rPr>
          <w:lang w:val="en-CA"/>
        </w:rPr>
        <w:t xml:space="preserve">might </w:t>
      </w:r>
      <w:r w:rsidR="004A6413" w:rsidRPr="003C782E">
        <w:rPr>
          <w:lang w:val="en-CA"/>
        </w:rPr>
        <w:t xml:space="preserve">include a prolonged period of hegemonic crisis, or accelerated rates of </w:t>
      </w:r>
      <w:r w:rsidR="00C12BA0" w:rsidRPr="003C782E">
        <w:rPr>
          <w:lang w:val="en-CA"/>
        </w:rPr>
        <w:t xml:space="preserve">overall </w:t>
      </w:r>
      <w:r w:rsidR="004A6413" w:rsidRPr="003C782E">
        <w:rPr>
          <w:lang w:val="en-CA"/>
        </w:rPr>
        <w:t xml:space="preserve">international conflict, </w:t>
      </w:r>
      <w:r w:rsidR="00FA666B" w:rsidRPr="003C782E">
        <w:rPr>
          <w:lang w:val="en-CA"/>
        </w:rPr>
        <w:t xml:space="preserve">economic crisis, </w:t>
      </w:r>
      <w:r w:rsidRPr="003C782E">
        <w:rPr>
          <w:lang w:val="en-CA"/>
        </w:rPr>
        <w:t xml:space="preserve">civilizational decline, </w:t>
      </w:r>
      <w:r w:rsidR="00FA666B" w:rsidRPr="003C782E">
        <w:rPr>
          <w:lang w:val="en-CA"/>
        </w:rPr>
        <w:t>and environmental collapse</w:t>
      </w:r>
      <w:r w:rsidR="000D4B56" w:rsidRPr="003C782E">
        <w:rPr>
          <w:lang w:val="en-CA"/>
        </w:rPr>
        <w:t xml:space="preserve">.) </w:t>
      </w:r>
    </w:p>
    <w:p w14:paraId="37A028C6" w14:textId="75DB0F06" w:rsidR="00E13083" w:rsidRDefault="006E5D4F">
      <w:pPr>
        <w:rPr>
          <w:lang w:val="en-CA"/>
        </w:rPr>
      </w:pPr>
      <w:r>
        <w:rPr>
          <w:lang w:val="en-CA"/>
        </w:rPr>
        <w:t xml:space="preserve">A further condition would be that </w:t>
      </w:r>
      <w:r w:rsidR="000D4B56">
        <w:rPr>
          <w:lang w:val="en-CA"/>
        </w:rPr>
        <w:t xml:space="preserve">such a </w:t>
      </w:r>
      <w:r w:rsidR="0010004A">
        <w:rPr>
          <w:lang w:val="en-CA"/>
        </w:rPr>
        <w:t xml:space="preserve">new order opened new options for </w:t>
      </w:r>
      <w:r w:rsidR="000D4B56">
        <w:rPr>
          <w:lang w:val="en-CA"/>
        </w:rPr>
        <w:t>secondary powers as Canada</w:t>
      </w:r>
      <w:r w:rsidR="0010004A">
        <w:rPr>
          <w:lang w:val="en-CA"/>
        </w:rPr>
        <w:t>, rather than binding Canada more tightly to a diminished</w:t>
      </w:r>
      <w:r w:rsidR="009C1EFC">
        <w:rPr>
          <w:lang w:val="en-CA"/>
        </w:rPr>
        <w:t>, fossil-bound</w:t>
      </w:r>
      <w:r w:rsidR="0010004A">
        <w:rPr>
          <w:lang w:val="en-CA"/>
        </w:rPr>
        <w:t xml:space="preserve"> America. </w:t>
      </w:r>
      <w:r w:rsidR="002359E2">
        <w:rPr>
          <w:lang w:val="en-CA"/>
        </w:rPr>
        <w:t xml:space="preserve">A final condition </w:t>
      </w:r>
      <w:r w:rsidR="009C1EFC">
        <w:rPr>
          <w:lang w:val="en-CA"/>
        </w:rPr>
        <w:t xml:space="preserve">would be </w:t>
      </w:r>
      <w:r w:rsidR="002359E2">
        <w:rPr>
          <w:lang w:val="en-CA"/>
        </w:rPr>
        <w:t xml:space="preserve">that neither China nor the EU realigned politically to abandon </w:t>
      </w:r>
      <w:r w:rsidR="00F94DAB">
        <w:rPr>
          <w:lang w:val="en-CA"/>
        </w:rPr>
        <w:t xml:space="preserve">relatively serious </w:t>
      </w:r>
      <w:r w:rsidR="002359E2">
        <w:rPr>
          <w:lang w:val="en-CA"/>
        </w:rPr>
        <w:t xml:space="preserve">material commitments to robust renewable and sustainable </w:t>
      </w:r>
      <w:r w:rsidR="000547DF">
        <w:rPr>
          <w:lang w:val="en-CA"/>
        </w:rPr>
        <w:t>industrial reforms</w:t>
      </w:r>
      <w:r w:rsidR="002359E2">
        <w:rPr>
          <w:lang w:val="en-CA"/>
        </w:rPr>
        <w:t xml:space="preserve">. </w:t>
      </w:r>
    </w:p>
    <w:p w14:paraId="10BDD374" w14:textId="5D4200BA" w:rsidR="00284614" w:rsidRDefault="00217035">
      <w:pPr>
        <w:rPr>
          <w:lang w:val="en-CA"/>
        </w:rPr>
      </w:pPr>
      <w:r>
        <w:rPr>
          <w:lang w:val="en-CA"/>
        </w:rPr>
        <w:t xml:space="preserve">This option </w:t>
      </w:r>
      <w:r w:rsidR="00E13083">
        <w:rPr>
          <w:lang w:val="en-CA"/>
        </w:rPr>
        <w:t>c</w:t>
      </w:r>
      <w:r>
        <w:rPr>
          <w:lang w:val="en-CA"/>
        </w:rPr>
        <w:t xml:space="preserve">ould entail a more balanced </w:t>
      </w:r>
      <w:r w:rsidR="00937C5E">
        <w:rPr>
          <w:lang w:val="en-CA"/>
        </w:rPr>
        <w:t xml:space="preserve">and autonomous </w:t>
      </w:r>
      <w:r>
        <w:rPr>
          <w:lang w:val="en-CA"/>
        </w:rPr>
        <w:t>trade and geopolitical position, more nearly like that of Australia</w:t>
      </w:r>
      <w:r w:rsidR="00937C5E">
        <w:rPr>
          <w:lang w:val="en-CA"/>
        </w:rPr>
        <w:t xml:space="preserve"> today</w:t>
      </w:r>
      <w:r>
        <w:rPr>
          <w:lang w:val="en-CA"/>
        </w:rPr>
        <w:t xml:space="preserve">, or </w:t>
      </w:r>
      <w:r w:rsidR="00E13083">
        <w:rPr>
          <w:lang w:val="en-CA"/>
        </w:rPr>
        <w:t xml:space="preserve">an absolute </w:t>
      </w:r>
      <w:r w:rsidR="003C782E">
        <w:rPr>
          <w:lang w:val="en-CA"/>
        </w:rPr>
        <w:t xml:space="preserve">and more wrenching </w:t>
      </w:r>
      <w:r>
        <w:rPr>
          <w:lang w:val="en-CA"/>
        </w:rPr>
        <w:t xml:space="preserve">switch in allegiances. </w:t>
      </w:r>
    </w:p>
    <w:p w14:paraId="341E66FD" w14:textId="065F51EE" w:rsidR="005771A5" w:rsidRDefault="005771A5">
      <w:pPr>
        <w:rPr>
          <w:lang w:val="en-CA"/>
        </w:rPr>
      </w:pPr>
      <w:r>
        <w:rPr>
          <w:lang w:val="en-CA"/>
        </w:rPr>
        <w:t xml:space="preserve">A variant of this option would </w:t>
      </w:r>
      <w:r w:rsidR="00C018B7">
        <w:rPr>
          <w:lang w:val="en-CA"/>
        </w:rPr>
        <w:t xml:space="preserve">draw on </w:t>
      </w:r>
      <w:r>
        <w:rPr>
          <w:lang w:val="en-CA"/>
        </w:rPr>
        <w:t xml:space="preserve">the </w:t>
      </w:r>
      <w:r w:rsidR="00651161">
        <w:rPr>
          <w:lang w:val="en-CA"/>
        </w:rPr>
        <w:t xml:space="preserve">influential vision of a </w:t>
      </w:r>
      <w:r>
        <w:rPr>
          <w:lang w:val="en-CA"/>
        </w:rPr>
        <w:t xml:space="preserve">middle-power alliance that </w:t>
      </w:r>
      <w:r w:rsidR="00651161">
        <w:rPr>
          <w:lang w:val="en-CA"/>
        </w:rPr>
        <w:t xml:space="preserve">Prime Minister Mark Carney sketched in his Davos speech </w:t>
      </w:r>
      <w:r w:rsidR="005A419A">
        <w:rPr>
          <w:lang w:val="en-CA"/>
        </w:rPr>
        <w:t>on January 20, 2026.</w:t>
      </w:r>
      <w:r w:rsidR="00C018B7">
        <w:rPr>
          <w:lang w:val="en-CA"/>
        </w:rPr>
        <w:t xml:space="preserve"> For this variant to appeal to </w:t>
      </w:r>
      <w:r w:rsidR="002A73F2">
        <w:rPr>
          <w:lang w:val="en-CA"/>
        </w:rPr>
        <w:t xml:space="preserve">an </w:t>
      </w:r>
      <w:r w:rsidR="00C018B7">
        <w:rPr>
          <w:lang w:val="en-CA"/>
        </w:rPr>
        <w:t>environmental and social</w:t>
      </w:r>
      <w:r w:rsidR="002A73F2">
        <w:rPr>
          <w:lang w:val="en-CA"/>
        </w:rPr>
        <w:t>-</w:t>
      </w:r>
      <w:r w:rsidR="00C018B7">
        <w:rPr>
          <w:lang w:val="en-CA"/>
        </w:rPr>
        <w:t>justice social base</w:t>
      </w:r>
      <w:r w:rsidR="002A73F2">
        <w:rPr>
          <w:lang w:val="en-CA"/>
        </w:rPr>
        <w:t xml:space="preserve">, however, </w:t>
      </w:r>
      <w:r w:rsidR="00E64964">
        <w:rPr>
          <w:lang w:val="en-CA"/>
        </w:rPr>
        <w:t xml:space="preserve">it would have to abandon </w:t>
      </w:r>
      <w:r w:rsidR="002A73F2">
        <w:rPr>
          <w:lang w:val="en-CA"/>
        </w:rPr>
        <w:t xml:space="preserve">the </w:t>
      </w:r>
      <w:r w:rsidR="00E64964">
        <w:rPr>
          <w:lang w:val="en-CA"/>
        </w:rPr>
        <w:t xml:space="preserve">extractive-industrial and neoliberal policy assumptions that infused Carney’s </w:t>
      </w:r>
      <w:r w:rsidR="007D4A74">
        <w:rPr>
          <w:lang w:val="en-CA"/>
        </w:rPr>
        <w:t>account of a Canadian future</w:t>
      </w:r>
      <w:r w:rsidR="00E64964">
        <w:rPr>
          <w:lang w:val="en-CA"/>
        </w:rPr>
        <w:t>.</w:t>
      </w:r>
    </w:p>
    <w:p w14:paraId="7E239335" w14:textId="4D9D3FC7" w:rsidR="00F4063F" w:rsidRPr="003E50E4" w:rsidRDefault="00937C5E" w:rsidP="003E50E4">
      <w:pPr>
        <w:pStyle w:val="ListParagraph"/>
        <w:numPr>
          <w:ilvl w:val="0"/>
          <w:numId w:val="1"/>
        </w:numPr>
        <w:rPr>
          <w:lang w:val="en-CA"/>
        </w:rPr>
      </w:pPr>
      <w:r w:rsidRPr="003E50E4">
        <w:rPr>
          <w:lang w:val="en-CA"/>
        </w:rPr>
        <w:t xml:space="preserve">A third option would look inward in the Canadian or the American context, </w:t>
      </w:r>
      <w:r w:rsidR="00513807" w:rsidRPr="003E50E4">
        <w:rPr>
          <w:lang w:val="en-CA"/>
        </w:rPr>
        <w:t xml:space="preserve">away from </w:t>
      </w:r>
      <w:r w:rsidR="004933BF">
        <w:rPr>
          <w:lang w:val="en-CA"/>
        </w:rPr>
        <w:t xml:space="preserve">initiatives resting on </w:t>
      </w:r>
      <w:r w:rsidR="00513807" w:rsidRPr="003E50E4">
        <w:rPr>
          <w:lang w:val="en-CA"/>
        </w:rPr>
        <w:t xml:space="preserve">either global harmonization or state-based </w:t>
      </w:r>
      <w:r w:rsidR="004933BF">
        <w:rPr>
          <w:lang w:val="en-CA"/>
        </w:rPr>
        <w:t>sovereignty claims</w:t>
      </w:r>
      <w:r w:rsidR="00513807" w:rsidRPr="003E50E4">
        <w:rPr>
          <w:lang w:val="en-CA"/>
        </w:rPr>
        <w:t xml:space="preserve">. Instead, the emphasis would be </w:t>
      </w:r>
      <w:r w:rsidRPr="003E50E4">
        <w:rPr>
          <w:lang w:val="en-CA"/>
        </w:rPr>
        <w:t xml:space="preserve">on a rapid </w:t>
      </w:r>
      <w:r w:rsidR="0046203B" w:rsidRPr="003E50E4">
        <w:rPr>
          <w:lang w:val="en-CA"/>
        </w:rPr>
        <w:t xml:space="preserve">and deep </w:t>
      </w:r>
      <w:r w:rsidR="001E645D" w:rsidRPr="004933BF">
        <w:rPr>
          <w:lang w:val="en-CA"/>
        </w:rPr>
        <w:t xml:space="preserve">green </w:t>
      </w:r>
      <w:r w:rsidRPr="004933BF">
        <w:rPr>
          <w:lang w:val="en-CA"/>
        </w:rPr>
        <w:t xml:space="preserve">transition </w:t>
      </w:r>
      <w:r w:rsidR="006212F3" w:rsidRPr="004933BF">
        <w:rPr>
          <w:lang w:val="en-CA"/>
        </w:rPr>
        <w:t>through</w:t>
      </w:r>
      <w:r w:rsidR="006212F3" w:rsidRPr="003E50E4">
        <w:rPr>
          <w:b/>
          <w:bCs/>
          <w:lang w:val="en-CA"/>
        </w:rPr>
        <w:t xml:space="preserve"> </w:t>
      </w:r>
      <w:r w:rsidR="001E645D" w:rsidRPr="003E50E4">
        <w:rPr>
          <w:b/>
          <w:bCs/>
          <w:lang w:val="en-CA"/>
        </w:rPr>
        <w:t>the major metropolitan demand centres</w:t>
      </w:r>
      <w:r w:rsidR="006212F3" w:rsidRPr="003E50E4">
        <w:rPr>
          <w:b/>
          <w:bCs/>
          <w:lang w:val="en-CA"/>
        </w:rPr>
        <w:t xml:space="preserve"> and their supply lines</w:t>
      </w:r>
      <w:r w:rsidR="001E645D" w:rsidRPr="003E50E4">
        <w:rPr>
          <w:lang w:val="en-CA"/>
        </w:rPr>
        <w:t xml:space="preserve">. </w:t>
      </w:r>
      <w:r w:rsidR="0046203B" w:rsidRPr="003E50E4">
        <w:rPr>
          <w:lang w:val="en-CA"/>
        </w:rPr>
        <w:t xml:space="preserve"> This would concentrate pro-climate and pro-environmental energies on their own </w:t>
      </w:r>
      <w:r w:rsidR="005A0523" w:rsidRPr="003E50E4">
        <w:rPr>
          <w:lang w:val="en-CA"/>
        </w:rPr>
        <w:t xml:space="preserve">current </w:t>
      </w:r>
      <w:r w:rsidR="0046203B" w:rsidRPr="003E50E4">
        <w:rPr>
          <w:lang w:val="en-CA"/>
        </w:rPr>
        <w:t xml:space="preserve">centres of </w:t>
      </w:r>
      <w:r w:rsidR="005A0523" w:rsidRPr="003E50E4">
        <w:rPr>
          <w:lang w:val="en-CA"/>
        </w:rPr>
        <w:t xml:space="preserve">partisan and ideological </w:t>
      </w:r>
      <w:r w:rsidR="0046203B" w:rsidRPr="003E50E4">
        <w:rPr>
          <w:lang w:val="en-CA"/>
        </w:rPr>
        <w:t xml:space="preserve">strength, </w:t>
      </w:r>
      <w:r w:rsidR="00BA2389">
        <w:rPr>
          <w:lang w:val="en-CA"/>
        </w:rPr>
        <w:t xml:space="preserve">either complementing or replacing </w:t>
      </w:r>
      <w:r w:rsidR="0046203B" w:rsidRPr="003E50E4">
        <w:rPr>
          <w:lang w:val="en-CA"/>
        </w:rPr>
        <w:t>campaigns for rural and frontier</w:t>
      </w:r>
      <w:r w:rsidR="00BA2389">
        <w:rPr>
          <w:lang w:val="en-CA"/>
        </w:rPr>
        <w:t>-based</w:t>
      </w:r>
      <w:r w:rsidR="0046203B" w:rsidRPr="003E50E4">
        <w:rPr>
          <w:lang w:val="en-CA"/>
        </w:rPr>
        <w:t xml:space="preserve"> </w:t>
      </w:r>
      <w:r w:rsidR="00F70492" w:rsidRPr="003E50E4">
        <w:rPr>
          <w:lang w:val="en-CA"/>
        </w:rPr>
        <w:t xml:space="preserve">land defence and environmental action. Instead, the demand and technological gains from a deep energy conversion and other </w:t>
      </w:r>
      <w:r w:rsidR="002A0F8E" w:rsidRPr="003E50E4">
        <w:rPr>
          <w:lang w:val="en-CA"/>
        </w:rPr>
        <w:t xml:space="preserve">pro-climate and pro-environmental initiatives would force change along the supply corridors that support </w:t>
      </w:r>
      <w:r w:rsidR="00A03484">
        <w:rPr>
          <w:lang w:val="en-CA"/>
        </w:rPr>
        <w:t xml:space="preserve">metropolitan </w:t>
      </w:r>
      <w:r w:rsidR="00A76B4C" w:rsidRPr="003E50E4">
        <w:rPr>
          <w:lang w:val="en-CA"/>
        </w:rPr>
        <w:t>centre</w:t>
      </w:r>
      <w:r w:rsidR="005A0523" w:rsidRPr="003E50E4">
        <w:rPr>
          <w:lang w:val="en-CA"/>
        </w:rPr>
        <w:t>s</w:t>
      </w:r>
      <w:r w:rsidR="00A76B4C" w:rsidRPr="003E50E4">
        <w:rPr>
          <w:lang w:val="en-CA"/>
        </w:rPr>
        <w:t xml:space="preserve">.  </w:t>
      </w:r>
    </w:p>
    <w:p w14:paraId="2025C022" w14:textId="24529336" w:rsidR="0071781C" w:rsidRDefault="00F4063F">
      <w:pPr>
        <w:rPr>
          <w:lang w:val="en-CA"/>
        </w:rPr>
      </w:pPr>
      <w:r>
        <w:rPr>
          <w:lang w:val="en-CA"/>
        </w:rPr>
        <w:t xml:space="preserve">Such a strategy </w:t>
      </w:r>
      <w:r w:rsidR="00A76B4C">
        <w:rPr>
          <w:lang w:val="en-CA"/>
        </w:rPr>
        <w:t xml:space="preserve">would require a </w:t>
      </w:r>
      <w:r w:rsidR="00A03484">
        <w:rPr>
          <w:lang w:val="en-CA"/>
        </w:rPr>
        <w:t xml:space="preserve">jarring </w:t>
      </w:r>
      <w:r w:rsidR="00A76B4C">
        <w:rPr>
          <w:lang w:val="en-CA"/>
        </w:rPr>
        <w:t xml:space="preserve">reckoning with </w:t>
      </w:r>
      <w:r w:rsidR="000274E2">
        <w:rPr>
          <w:lang w:val="en-CA"/>
        </w:rPr>
        <w:t>current urban construction, transportation, and energy practices</w:t>
      </w:r>
      <w:r w:rsidR="00A03484">
        <w:rPr>
          <w:lang w:val="en-CA"/>
        </w:rPr>
        <w:t xml:space="preserve"> in major urban centres of North America</w:t>
      </w:r>
      <w:r w:rsidR="000274E2">
        <w:rPr>
          <w:lang w:val="en-CA"/>
        </w:rPr>
        <w:t xml:space="preserve">; a reshaping of </w:t>
      </w:r>
      <w:r w:rsidR="006B64BC">
        <w:rPr>
          <w:lang w:val="en-CA"/>
        </w:rPr>
        <w:t>the layout and organization of production</w:t>
      </w:r>
      <w:r w:rsidR="004A2456">
        <w:rPr>
          <w:lang w:val="en-CA"/>
        </w:rPr>
        <w:t xml:space="preserve">, </w:t>
      </w:r>
      <w:r w:rsidR="006B64BC">
        <w:rPr>
          <w:lang w:val="en-CA"/>
        </w:rPr>
        <w:t>residential</w:t>
      </w:r>
      <w:r w:rsidR="004A2456">
        <w:rPr>
          <w:lang w:val="en-CA"/>
        </w:rPr>
        <w:t xml:space="preserve">, </w:t>
      </w:r>
      <w:r w:rsidR="006039F5">
        <w:rPr>
          <w:lang w:val="en-CA"/>
        </w:rPr>
        <w:t xml:space="preserve">consumption, </w:t>
      </w:r>
      <w:r w:rsidR="004A2456">
        <w:rPr>
          <w:lang w:val="en-CA"/>
        </w:rPr>
        <w:t>and civil-societal</w:t>
      </w:r>
      <w:r w:rsidR="006B64BC">
        <w:rPr>
          <w:lang w:val="en-CA"/>
        </w:rPr>
        <w:t xml:space="preserve"> </w:t>
      </w:r>
      <w:r w:rsidR="004A2456">
        <w:rPr>
          <w:lang w:val="en-CA"/>
        </w:rPr>
        <w:t>sites</w:t>
      </w:r>
      <w:r w:rsidR="00F46348">
        <w:rPr>
          <w:lang w:val="en-CA"/>
        </w:rPr>
        <w:t xml:space="preserve">. It could mean </w:t>
      </w:r>
      <w:r w:rsidR="004A2456">
        <w:rPr>
          <w:lang w:val="en-CA"/>
        </w:rPr>
        <w:t xml:space="preserve">rethinking the limits to the classical proposition that </w:t>
      </w:r>
      <w:r w:rsidR="006039F5">
        <w:rPr>
          <w:lang w:val="en-CA"/>
        </w:rPr>
        <w:t>urban centres are necessarily defined by their reliance on resource frontiers beyond their own jurisdictions</w:t>
      </w:r>
      <w:r w:rsidR="00F46348">
        <w:rPr>
          <w:lang w:val="en-CA"/>
        </w:rPr>
        <w:t xml:space="preserve"> </w:t>
      </w:r>
      <w:r w:rsidR="00F46348">
        <w:rPr>
          <w:lang w:val="en-CA"/>
        </w:rPr>
        <w:lastRenderedPageBreak/>
        <w:t>(Lewis Mumford)</w:t>
      </w:r>
      <w:r w:rsidR="006039F5">
        <w:rPr>
          <w:lang w:val="en-CA"/>
        </w:rPr>
        <w:t xml:space="preserve">.  </w:t>
      </w:r>
      <w:r>
        <w:rPr>
          <w:lang w:val="en-CA"/>
        </w:rPr>
        <w:t xml:space="preserve">It would mean learning from and scaling up such initiatives as “SmartGrowth” or “transition town” </w:t>
      </w:r>
      <w:r w:rsidR="00FF19C8">
        <w:rPr>
          <w:lang w:val="en-CA"/>
        </w:rPr>
        <w:t>efforts of the late 1990s and early 2000s.</w:t>
      </w:r>
      <w:r w:rsidR="00A4493A">
        <w:rPr>
          <w:lang w:val="en-CA"/>
        </w:rPr>
        <w:t xml:space="preserve">  Elements of such a strategy might include some combination of direct substitution of fossil fuels and other damaging resource</w:t>
      </w:r>
      <w:r w:rsidR="00382D32">
        <w:rPr>
          <w:lang w:val="en-CA"/>
        </w:rPr>
        <w:t xml:space="preserve">s, </w:t>
      </w:r>
      <w:r w:rsidR="00A811B5">
        <w:rPr>
          <w:lang w:val="en-CA"/>
        </w:rPr>
        <w:t xml:space="preserve">intentional reduction in energy service and other final-good consumption, and </w:t>
      </w:r>
      <w:r w:rsidR="00382D32">
        <w:rPr>
          <w:lang w:val="en-CA"/>
        </w:rPr>
        <w:t xml:space="preserve">radical exploration of “soft energy paths” that reduced the necessary resource inputs for </w:t>
      </w:r>
      <w:r w:rsidR="00A409AC">
        <w:rPr>
          <w:lang w:val="en-CA"/>
        </w:rPr>
        <w:t xml:space="preserve">existing levels of energy services (for instance, through urban reorganization to shorten transportation lines, </w:t>
      </w:r>
      <w:r w:rsidR="00A811B5">
        <w:rPr>
          <w:lang w:val="en-CA"/>
        </w:rPr>
        <w:t>and energy efficiency measures</w:t>
      </w:r>
      <w:r w:rsidR="00A409AC">
        <w:rPr>
          <w:lang w:val="en-CA"/>
        </w:rPr>
        <w:t>)</w:t>
      </w:r>
      <w:r w:rsidR="00A811B5">
        <w:rPr>
          <w:lang w:val="en-CA"/>
        </w:rPr>
        <w:t>.</w:t>
      </w:r>
      <w:r w:rsidR="00FF19C8">
        <w:rPr>
          <w:lang w:val="en-CA"/>
        </w:rPr>
        <w:t xml:space="preserve"> </w:t>
      </w:r>
    </w:p>
    <w:p w14:paraId="59111446" w14:textId="77777777" w:rsidR="00C34340" w:rsidRDefault="006039F5">
      <w:pPr>
        <w:rPr>
          <w:lang w:val="en-CA"/>
        </w:rPr>
      </w:pPr>
      <w:r>
        <w:rPr>
          <w:lang w:val="en-CA"/>
        </w:rPr>
        <w:t xml:space="preserve">It would also mean </w:t>
      </w:r>
      <w:r w:rsidR="0071781C">
        <w:rPr>
          <w:lang w:val="en-CA"/>
        </w:rPr>
        <w:t xml:space="preserve">a </w:t>
      </w:r>
      <w:r w:rsidR="0014063F">
        <w:rPr>
          <w:lang w:val="en-CA"/>
        </w:rPr>
        <w:t xml:space="preserve">successful calculation of </w:t>
      </w:r>
      <w:r w:rsidR="00A811B5">
        <w:rPr>
          <w:lang w:val="en-CA"/>
        </w:rPr>
        <w:t xml:space="preserve">such </w:t>
      </w:r>
      <w:r w:rsidR="0014063F">
        <w:rPr>
          <w:lang w:val="en-CA"/>
        </w:rPr>
        <w:t xml:space="preserve">policies </w:t>
      </w:r>
      <w:r w:rsidR="0071781C">
        <w:rPr>
          <w:lang w:val="en-CA"/>
        </w:rPr>
        <w:t xml:space="preserve">to </w:t>
      </w:r>
      <w:r w:rsidR="0014063F">
        <w:rPr>
          <w:lang w:val="en-CA"/>
        </w:rPr>
        <w:t xml:space="preserve">limit internal </w:t>
      </w:r>
      <w:r w:rsidR="009F4E64">
        <w:rPr>
          <w:lang w:val="en-CA"/>
        </w:rPr>
        <w:t>opposition</w:t>
      </w:r>
      <w:r w:rsidR="00607B68">
        <w:rPr>
          <w:lang w:val="en-CA"/>
        </w:rPr>
        <w:t>. Given existing examples of senior governments intervening at municipal levels to limit such strategies</w:t>
      </w:r>
      <w:r w:rsidR="00C34340">
        <w:rPr>
          <w:lang w:val="en-CA"/>
        </w:rPr>
        <w:t xml:space="preserve">, it would also mean strategizing </w:t>
      </w:r>
      <w:r w:rsidR="0071781C">
        <w:rPr>
          <w:lang w:val="en-CA"/>
        </w:rPr>
        <w:t xml:space="preserve">to </w:t>
      </w:r>
      <w:r w:rsidR="00C34340">
        <w:rPr>
          <w:lang w:val="en-CA"/>
        </w:rPr>
        <w:t xml:space="preserve">prevent, fend off, or endure </w:t>
      </w:r>
      <w:r w:rsidR="009F4E64">
        <w:rPr>
          <w:lang w:val="en-CA"/>
        </w:rPr>
        <w:t xml:space="preserve">external interventions from senior levels of government and from angered rural and frontier </w:t>
      </w:r>
      <w:r w:rsidR="0071781C">
        <w:rPr>
          <w:lang w:val="en-CA"/>
        </w:rPr>
        <w:t>resource supply centres</w:t>
      </w:r>
      <w:r w:rsidR="009F4E64">
        <w:rPr>
          <w:lang w:val="en-CA"/>
        </w:rPr>
        <w:t>.</w:t>
      </w:r>
      <w:r w:rsidR="003652EC">
        <w:rPr>
          <w:lang w:val="en-CA"/>
        </w:rPr>
        <w:t xml:space="preserve">  </w:t>
      </w:r>
    </w:p>
    <w:p w14:paraId="157B42A6" w14:textId="24AEBFE9" w:rsidR="00937C5E" w:rsidRDefault="00C34340">
      <w:pPr>
        <w:rPr>
          <w:lang w:val="en-CA"/>
        </w:rPr>
      </w:pPr>
      <w:r>
        <w:rPr>
          <w:lang w:val="en-CA"/>
        </w:rPr>
        <w:t>On a more positive (but politically equally challenging) note, i</w:t>
      </w:r>
      <w:r w:rsidR="003652EC">
        <w:rPr>
          <w:lang w:val="en-CA"/>
        </w:rPr>
        <w:t xml:space="preserve">t would force environmental activists </w:t>
      </w:r>
      <w:r w:rsidR="00A50819">
        <w:rPr>
          <w:lang w:val="en-CA"/>
        </w:rPr>
        <w:t xml:space="preserve">to animate more passive supporters into </w:t>
      </w:r>
      <w:r w:rsidR="00F4063F">
        <w:rPr>
          <w:lang w:val="en-CA"/>
        </w:rPr>
        <w:t xml:space="preserve">active </w:t>
      </w:r>
      <w:r w:rsidR="00806DF3">
        <w:rPr>
          <w:lang w:val="en-CA"/>
        </w:rPr>
        <w:t>ones</w:t>
      </w:r>
      <w:r w:rsidR="00F4063F">
        <w:rPr>
          <w:lang w:val="en-CA"/>
        </w:rPr>
        <w:t xml:space="preserve"> </w:t>
      </w:r>
      <w:r w:rsidR="00253443">
        <w:rPr>
          <w:lang w:val="en-CA"/>
        </w:rPr>
        <w:t xml:space="preserve">who would </w:t>
      </w:r>
      <w:r w:rsidR="00F4063F">
        <w:rPr>
          <w:lang w:val="en-CA"/>
        </w:rPr>
        <w:t>participa</w:t>
      </w:r>
      <w:r w:rsidR="002E23FA">
        <w:rPr>
          <w:lang w:val="en-CA"/>
        </w:rPr>
        <w:t>te</w:t>
      </w:r>
      <w:r w:rsidR="00F4063F">
        <w:rPr>
          <w:lang w:val="en-CA"/>
        </w:rPr>
        <w:t xml:space="preserve"> </w:t>
      </w:r>
      <w:r w:rsidR="00253443">
        <w:rPr>
          <w:lang w:val="en-CA"/>
        </w:rPr>
        <w:t xml:space="preserve">personally and collectively </w:t>
      </w:r>
      <w:r w:rsidR="00F4063F">
        <w:rPr>
          <w:lang w:val="en-CA"/>
        </w:rPr>
        <w:t xml:space="preserve">in </w:t>
      </w:r>
      <w:r w:rsidR="002E23FA">
        <w:rPr>
          <w:lang w:val="en-CA"/>
        </w:rPr>
        <w:t xml:space="preserve">material </w:t>
      </w:r>
      <w:r w:rsidR="00F4063F">
        <w:rPr>
          <w:lang w:val="en-CA"/>
        </w:rPr>
        <w:t xml:space="preserve">transitional </w:t>
      </w:r>
      <w:r w:rsidR="002E23FA">
        <w:rPr>
          <w:lang w:val="en-CA"/>
        </w:rPr>
        <w:t xml:space="preserve">activities. </w:t>
      </w:r>
      <w:r w:rsidR="00A21154">
        <w:rPr>
          <w:lang w:val="en-CA"/>
        </w:rPr>
        <w:t xml:space="preserve">The option </w:t>
      </w:r>
      <w:r w:rsidR="002E23FA">
        <w:rPr>
          <w:lang w:val="en-CA"/>
        </w:rPr>
        <w:t xml:space="preserve">would </w:t>
      </w:r>
      <w:r w:rsidR="00103D8F">
        <w:rPr>
          <w:lang w:val="en-CA"/>
        </w:rPr>
        <w:t xml:space="preserve">provide part of a response to </w:t>
      </w:r>
      <w:r w:rsidR="00FF19C8">
        <w:rPr>
          <w:lang w:val="en-CA"/>
        </w:rPr>
        <w:t xml:space="preserve">criticisms that </w:t>
      </w:r>
      <w:r w:rsidR="00A21154">
        <w:rPr>
          <w:lang w:val="en-CA"/>
        </w:rPr>
        <w:t xml:space="preserve">earlier urban-based environmental </w:t>
      </w:r>
      <w:r w:rsidR="00FF19C8">
        <w:rPr>
          <w:lang w:val="en-CA"/>
        </w:rPr>
        <w:t xml:space="preserve">politics </w:t>
      </w:r>
      <w:r w:rsidR="002E23FA">
        <w:rPr>
          <w:lang w:val="en-CA"/>
        </w:rPr>
        <w:t xml:space="preserve">had </w:t>
      </w:r>
      <w:r w:rsidR="00FF19C8">
        <w:rPr>
          <w:lang w:val="en-CA"/>
        </w:rPr>
        <w:t xml:space="preserve">forced change on </w:t>
      </w:r>
      <w:r w:rsidR="002E23FA">
        <w:rPr>
          <w:lang w:val="en-CA"/>
        </w:rPr>
        <w:t xml:space="preserve">more distant </w:t>
      </w:r>
      <w:r w:rsidR="00FF19C8">
        <w:rPr>
          <w:lang w:val="en-CA"/>
        </w:rPr>
        <w:t xml:space="preserve">resource-based communities without fully facing equally urgent transformations in </w:t>
      </w:r>
      <w:r w:rsidR="00A21154">
        <w:rPr>
          <w:lang w:val="en-CA"/>
        </w:rPr>
        <w:t xml:space="preserve">urban </w:t>
      </w:r>
      <w:r w:rsidR="0014659B">
        <w:rPr>
          <w:lang w:val="en-CA"/>
        </w:rPr>
        <w:t>modes of living</w:t>
      </w:r>
      <w:r w:rsidR="00FF19C8">
        <w:rPr>
          <w:lang w:val="en-CA"/>
        </w:rPr>
        <w:t xml:space="preserve">. </w:t>
      </w:r>
      <w:r w:rsidR="00103D8F">
        <w:rPr>
          <w:lang w:val="en-CA"/>
        </w:rPr>
        <w:t xml:space="preserve">A more thorough-going response to such criticisms would include support for </w:t>
      </w:r>
      <w:r w:rsidR="00227A18">
        <w:rPr>
          <w:lang w:val="en-CA"/>
        </w:rPr>
        <w:t>parallel extractive transformations in those supply hinterlands.</w:t>
      </w:r>
    </w:p>
    <w:p w14:paraId="60C36FD1" w14:textId="5FAA4D4F" w:rsidR="0034006E" w:rsidRPr="00A21154" w:rsidRDefault="00F7798C" w:rsidP="00A21154">
      <w:pPr>
        <w:pStyle w:val="ListParagraph"/>
        <w:numPr>
          <w:ilvl w:val="0"/>
          <w:numId w:val="1"/>
        </w:numPr>
        <w:rPr>
          <w:lang w:val="en-CA"/>
        </w:rPr>
      </w:pPr>
      <w:r w:rsidRPr="00A21154">
        <w:rPr>
          <w:lang w:val="en-CA"/>
        </w:rPr>
        <w:t xml:space="preserve">A </w:t>
      </w:r>
      <w:r w:rsidR="00A21154" w:rsidRPr="00A21154">
        <w:rPr>
          <w:lang w:val="en-CA"/>
        </w:rPr>
        <w:t xml:space="preserve">fourth </w:t>
      </w:r>
      <w:r w:rsidRPr="00A21154">
        <w:rPr>
          <w:lang w:val="en-CA"/>
        </w:rPr>
        <w:t xml:space="preserve">final option would be a </w:t>
      </w:r>
      <w:r w:rsidRPr="00A21154">
        <w:rPr>
          <w:b/>
          <w:bCs/>
          <w:lang w:val="en-CA"/>
        </w:rPr>
        <w:t xml:space="preserve">turn to the </w:t>
      </w:r>
      <w:r w:rsidR="008754C6" w:rsidRPr="00A21154">
        <w:rPr>
          <w:b/>
          <w:bCs/>
          <w:lang w:val="en-CA"/>
        </w:rPr>
        <w:t xml:space="preserve">smaller-scale </w:t>
      </w:r>
      <w:r w:rsidRPr="00A21154">
        <w:rPr>
          <w:b/>
          <w:bCs/>
          <w:lang w:val="en-CA"/>
        </w:rPr>
        <w:t>utopian</w:t>
      </w:r>
      <w:r w:rsidR="0008677D" w:rsidRPr="00A21154">
        <w:rPr>
          <w:b/>
          <w:bCs/>
          <w:lang w:val="en-CA"/>
        </w:rPr>
        <w:t>, communitarian,</w:t>
      </w:r>
      <w:r w:rsidRPr="00A21154">
        <w:rPr>
          <w:b/>
          <w:bCs/>
          <w:lang w:val="en-CA"/>
        </w:rPr>
        <w:t xml:space="preserve"> and survivalist </w:t>
      </w:r>
      <w:r w:rsidR="008754C6" w:rsidRPr="00A21154">
        <w:rPr>
          <w:b/>
          <w:bCs/>
          <w:lang w:val="en-CA"/>
        </w:rPr>
        <w:t>experiments</w:t>
      </w:r>
      <w:r w:rsidR="00A21154">
        <w:rPr>
          <w:b/>
          <w:bCs/>
          <w:lang w:val="en-CA"/>
        </w:rPr>
        <w:t xml:space="preserve">. </w:t>
      </w:r>
      <w:r w:rsidR="008754C6" w:rsidRPr="00A21154">
        <w:rPr>
          <w:lang w:val="en-CA"/>
        </w:rPr>
        <w:t xml:space="preserve"> </w:t>
      </w:r>
      <w:r w:rsidR="00A21154">
        <w:rPr>
          <w:lang w:val="en-CA"/>
        </w:rPr>
        <w:t xml:space="preserve">These </w:t>
      </w:r>
      <w:r w:rsidR="008754C6" w:rsidRPr="00A21154">
        <w:rPr>
          <w:lang w:val="en-CA"/>
        </w:rPr>
        <w:t xml:space="preserve">have been part of the </w:t>
      </w:r>
      <w:r w:rsidR="0008677D" w:rsidRPr="00A21154">
        <w:rPr>
          <w:lang w:val="en-CA"/>
        </w:rPr>
        <w:t xml:space="preserve">modern environmental movement </w:t>
      </w:r>
      <w:r w:rsidR="005247BE" w:rsidRPr="00A21154">
        <w:rPr>
          <w:lang w:val="en-CA"/>
        </w:rPr>
        <w:t>since at least the 1970s (and indeed</w:t>
      </w:r>
      <w:r w:rsidR="005D3A68">
        <w:rPr>
          <w:lang w:val="en-CA"/>
        </w:rPr>
        <w:t>, they have also formed</w:t>
      </w:r>
      <w:r w:rsidR="005247BE" w:rsidRPr="00A21154">
        <w:rPr>
          <w:lang w:val="en-CA"/>
        </w:rPr>
        <w:t xml:space="preserve"> part of important </w:t>
      </w:r>
      <w:r w:rsidR="00AE5E69" w:rsidRPr="00A21154">
        <w:rPr>
          <w:lang w:val="en-CA"/>
        </w:rPr>
        <w:t xml:space="preserve">thought </w:t>
      </w:r>
      <w:r w:rsidR="005D3A68">
        <w:rPr>
          <w:lang w:val="en-CA"/>
        </w:rPr>
        <w:t xml:space="preserve">supporting </w:t>
      </w:r>
      <w:r w:rsidR="005247BE" w:rsidRPr="00A21154">
        <w:rPr>
          <w:lang w:val="en-CA"/>
        </w:rPr>
        <w:t xml:space="preserve">Indigenous </w:t>
      </w:r>
      <w:r w:rsidR="005D3A68">
        <w:rPr>
          <w:lang w:val="en-CA"/>
        </w:rPr>
        <w:t xml:space="preserve">decolonization and </w:t>
      </w:r>
      <w:r w:rsidR="005247BE" w:rsidRPr="00A21154">
        <w:rPr>
          <w:lang w:val="en-CA"/>
        </w:rPr>
        <w:t>resurgence)</w:t>
      </w:r>
      <w:r w:rsidR="0008677D" w:rsidRPr="00A21154">
        <w:rPr>
          <w:lang w:val="en-CA"/>
        </w:rPr>
        <w:t xml:space="preserve">. </w:t>
      </w:r>
      <w:r w:rsidR="004619E3" w:rsidRPr="00A21154">
        <w:rPr>
          <w:lang w:val="en-CA"/>
        </w:rPr>
        <w:t>This strategy, one-sidedly pursued, would depend on the calculation that larger scale industrial transformation</w:t>
      </w:r>
      <w:r w:rsidR="0023568C">
        <w:rPr>
          <w:lang w:val="en-CA"/>
        </w:rPr>
        <w:t xml:space="preserve"> strategie</w:t>
      </w:r>
      <w:r w:rsidR="004619E3" w:rsidRPr="00A21154">
        <w:rPr>
          <w:lang w:val="en-CA"/>
        </w:rPr>
        <w:t xml:space="preserve">s have failed and </w:t>
      </w:r>
      <w:r w:rsidR="0023568C">
        <w:rPr>
          <w:lang w:val="en-CA"/>
        </w:rPr>
        <w:t xml:space="preserve">are likely to continue to fail. It would depend on a determination </w:t>
      </w:r>
      <w:r w:rsidR="004619E3" w:rsidRPr="00A21154">
        <w:rPr>
          <w:lang w:val="en-CA"/>
        </w:rPr>
        <w:t xml:space="preserve">that </w:t>
      </w:r>
      <w:r w:rsidR="001C349D" w:rsidRPr="00A21154">
        <w:rPr>
          <w:lang w:val="en-CA"/>
        </w:rPr>
        <w:t xml:space="preserve">crucial tipping points have been </w:t>
      </w:r>
      <w:r w:rsidR="0023568C">
        <w:rPr>
          <w:lang w:val="en-CA"/>
        </w:rPr>
        <w:t xml:space="preserve">irrevocably </w:t>
      </w:r>
      <w:r w:rsidR="001C349D" w:rsidRPr="00A21154">
        <w:rPr>
          <w:lang w:val="en-CA"/>
        </w:rPr>
        <w:t xml:space="preserve">breached, to the point that energies spent on </w:t>
      </w:r>
      <w:r w:rsidR="00163D33" w:rsidRPr="00A21154">
        <w:rPr>
          <w:lang w:val="en-CA"/>
        </w:rPr>
        <w:t xml:space="preserve">other strategies are </w:t>
      </w:r>
      <w:r w:rsidR="0023568C">
        <w:rPr>
          <w:lang w:val="en-CA"/>
        </w:rPr>
        <w:t>wasted efforts</w:t>
      </w:r>
      <w:r w:rsidR="001C349D" w:rsidRPr="00A21154">
        <w:rPr>
          <w:lang w:val="en-CA"/>
        </w:rPr>
        <w:t xml:space="preserve">. It would also depend on the calculation </w:t>
      </w:r>
      <w:r w:rsidR="00163D33" w:rsidRPr="00A21154">
        <w:rPr>
          <w:lang w:val="en-CA"/>
        </w:rPr>
        <w:t xml:space="preserve">that </w:t>
      </w:r>
      <w:r w:rsidR="00AE5E69" w:rsidRPr="00A21154">
        <w:rPr>
          <w:lang w:val="en-CA"/>
        </w:rPr>
        <w:t xml:space="preserve">its own </w:t>
      </w:r>
      <w:r w:rsidR="00163D33" w:rsidRPr="00A21154">
        <w:rPr>
          <w:lang w:val="en-CA"/>
        </w:rPr>
        <w:t xml:space="preserve">experiments could actually </w:t>
      </w:r>
      <w:r w:rsidR="00FE4DCF">
        <w:rPr>
          <w:lang w:val="en-CA"/>
        </w:rPr>
        <w:t xml:space="preserve">promote or </w:t>
      </w:r>
      <w:r w:rsidR="0032637C" w:rsidRPr="00A21154">
        <w:rPr>
          <w:lang w:val="en-CA"/>
        </w:rPr>
        <w:t>prolong survival</w:t>
      </w:r>
      <w:r w:rsidR="00FE4DCF">
        <w:rPr>
          <w:lang w:val="en-CA"/>
        </w:rPr>
        <w:t>,</w:t>
      </w:r>
      <w:r w:rsidR="0032637C" w:rsidRPr="00A21154">
        <w:rPr>
          <w:lang w:val="en-CA"/>
        </w:rPr>
        <w:t xml:space="preserve"> </w:t>
      </w:r>
      <w:r w:rsidR="00AA6218" w:rsidRPr="00A21154">
        <w:rPr>
          <w:lang w:val="en-CA"/>
        </w:rPr>
        <w:t xml:space="preserve">amidst </w:t>
      </w:r>
      <w:r w:rsidR="00FE4DCF">
        <w:rPr>
          <w:lang w:val="en-CA"/>
        </w:rPr>
        <w:t xml:space="preserve">a </w:t>
      </w:r>
      <w:r w:rsidR="00163D33" w:rsidRPr="00A21154">
        <w:rPr>
          <w:lang w:val="en-CA"/>
        </w:rPr>
        <w:t xml:space="preserve">wider civilizational collapse and </w:t>
      </w:r>
      <w:r w:rsidR="0032637C" w:rsidRPr="00A21154">
        <w:rPr>
          <w:lang w:val="en-CA"/>
        </w:rPr>
        <w:t xml:space="preserve">mounting </w:t>
      </w:r>
      <w:r w:rsidR="00163D33" w:rsidRPr="00A21154">
        <w:rPr>
          <w:lang w:val="en-CA"/>
        </w:rPr>
        <w:t xml:space="preserve">environmental </w:t>
      </w:r>
      <w:r w:rsidR="0032637C" w:rsidRPr="00A21154">
        <w:rPr>
          <w:lang w:val="en-CA"/>
        </w:rPr>
        <w:t>destabilization already underway.</w:t>
      </w:r>
      <w:r w:rsidR="00AA6218" w:rsidRPr="00A21154">
        <w:rPr>
          <w:lang w:val="en-CA"/>
        </w:rPr>
        <w:t xml:space="preserve">  </w:t>
      </w:r>
    </w:p>
    <w:p w14:paraId="6EB7F504" w14:textId="4A0097F5" w:rsidR="009D10B6" w:rsidRDefault="0034006E">
      <w:pPr>
        <w:rPr>
          <w:lang w:val="en-CA"/>
        </w:rPr>
      </w:pPr>
      <w:r>
        <w:rPr>
          <w:lang w:val="en-CA"/>
        </w:rPr>
        <w:t xml:space="preserve">In spatio-temporal terms, such strategies would </w:t>
      </w:r>
      <w:r w:rsidR="00AA6218">
        <w:rPr>
          <w:lang w:val="en-CA"/>
        </w:rPr>
        <w:t xml:space="preserve">draw on the internal cycling and other biomimicry </w:t>
      </w:r>
      <w:r w:rsidR="00B60F75">
        <w:rPr>
          <w:lang w:val="en-CA"/>
        </w:rPr>
        <w:t xml:space="preserve">of </w:t>
      </w:r>
      <w:r w:rsidR="004A1613">
        <w:rPr>
          <w:lang w:val="en-CA"/>
        </w:rPr>
        <w:t>subsistence mixed-farming techniques</w:t>
      </w:r>
      <w:r w:rsidR="00AE2F43">
        <w:rPr>
          <w:lang w:val="en-CA"/>
        </w:rPr>
        <w:t xml:space="preserve"> in agricultural spaces</w:t>
      </w:r>
      <w:r>
        <w:rPr>
          <w:lang w:val="en-CA"/>
        </w:rPr>
        <w:t xml:space="preserve">, but </w:t>
      </w:r>
      <w:r w:rsidR="00AE2F43">
        <w:rPr>
          <w:lang w:val="en-CA"/>
        </w:rPr>
        <w:t xml:space="preserve">also or instead </w:t>
      </w:r>
      <w:r>
        <w:rPr>
          <w:lang w:val="en-CA"/>
        </w:rPr>
        <w:t xml:space="preserve">on </w:t>
      </w:r>
      <w:r w:rsidR="004A1613">
        <w:rPr>
          <w:lang w:val="en-CA"/>
        </w:rPr>
        <w:t xml:space="preserve">seasonal </w:t>
      </w:r>
      <w:r w:rsidR="00B60F75">
        <w:rPr>
          <w:lang w:val="en-CA"/>
        </w:rPr>
        <w:t>hunting</w:t>
      </w:r>
      <w:r w:rsidR="00AE2F43">
        <w:rPr>
          <w:lang w:val="en-CA"/>
        </w:rPr>
        <w:t>, fishing,</w:t>
      </w:r>
      <w:r w:rsidR="00B60F75">
        <w:rPr>
          <w:lang w:val="en-CA"/>
        </w:rPr>
        <w:t xml:space="preserve"> and gathering </w:t>
      </w:r>
      <w:r w:rsidR="004A1613">
        <w:rPr>
          <w:lang w:val="en-CA"/>
        </w:rPr>
        <w:t>rounds</w:t>
      </w:r>
      <w:r w:rsidR="0026609B">
        <w:rPr>
          <w:lang w:val="en-CA"/>
        </w:rPr>
        <w:t xml:space="preserve">. </w:t>
      </w:r>
      <w:r w:rsidR="00FE4DCF">
        <w:rPr>
          <w:lang w:val="en-CA"/>
        </w:rPr>
        <w:t>In varied forms, b</w:t>
      </w:r>
      <w:r w:rsidR="0026609B">
        <w:rPr>
          <w:lang w:val="en-CA"/>
        </w:rPr>
        <w:t xml:space="preserve">oth </w:t>
      </w:r>
      <w:r w:rsidR="00B60F75">
        <w:rPr>
          <w:lang w:val="en-CA"/>
        </w:rPr>
        <w:t xml:space="preserve">are </w:t>
      </w:r>
      <w:r w:rsidR="0026609B">
        <w:rPr>
          <w:lang w:val="en-CA"/>
        </w:rPr>
        <w:t xml:space="preserve">deep </w:t>
      </w:r>
      <w:r w:rsidR="003F0C5F">
        <w:rPr>
          <w:lang w:val="en-CA"/>
        </w:rPr>
        <w:t xml:space="preserve">inheritances </w:t>
      </w:r>
      <w:r w:rsidR="0026609B">
        <w:rPr>
          <w:lang w:val="en-CA"/>
        </w:rPr>
        <w:t xml:space="preserve">of </w:t>
      </w:r>
      <w:r w:rsidR="009D10B6">
        <w:rPr>
          <w:lang w:val="en-CA"/>
        </w:rPr>
        <w:t xml:space="preserve">civilizations </w:t>
      </w:r>
      <w:r w:rsidR="0026609B">
        <w:rPr>
          <w:lang w:val="en-CA"/>
        </w:rPr>
        <w:t xml:space="preserve">across </w:t>
      </w:r>
      <w:r w:rsidR="003F0C5F">
        <w:rPr>
          <w:lang w:val="en-CA"/>
        </w:rPr>
        <w:t>the world</w:t>
      </w:r>
      <w:r w:rsidR="009D10B6">
        <w:rPr>
          <w:lang w:val="en-CA"/>
        </w:rPr>
        <w:t>, and part of lived experiences and shared memories more broadly today</w:t>
      </w:r>
      <w:r w:rsidR="003F0C5F">
        <w:rPr>
          <w:lang w:val="en-CA"/>
        </w:rPr>
        <w:t xml:space="preserve">.  </w:t>
      </w:r>
    </w:p>
    <w:p w14:paraId="7C5B0961" w14:textId="2242D8B3" w:rsidR="00F7798C" w:rsidRDefault="00A229D1">
      <w:pPr>
        <w:rPr>
          <w:lang w:val="en-CA"/>
        </w:rPr>
      </w:pPr>
      <w:r>
        <w:rPr>
          <w:lang w:val="en-CA"/>
        </w:rPr>
        <w:lastRenderedPageBreak/>
        <w:t>However, given the realities of majority urban lifestyles worldwide and especially in North America, t</w:t>
      </w:r>
      <w:r w:rsidR="009D10B6">
        <w:rPr>
          <w:lang w:val="en-CA"/>
        </w:rPr>
        <w:t xml:space="preserve">his option </w:t>
      </w:r>
      <w:r w:rsidR="003F0C5F">
        <w:rPr>
          <w:lang w:val="en-CA"/>
        </w:rPr>
        <w:t xml:space="preserve">would depend on the willingness and ability of </w:t>
      </w:r>
      <w:r w:rsidR="004C0105">
        <w:rPr>
          <w:lang w:val="en-CA"/>
        </w:rPr>
        <w:t>participants to alter their lives deeply</w:t>
      </w:r>
      <w:r w:rsidR="009D10B6">
        <w:rPr>
          <w:lang w:val="en-CA"/>
        </w:rPr>
        <w:t xml:space="preserve">. Participants would have to </w:t>
      </w:r>
      <w:r w:rsidR="004C0105">
        <w:rPr>
          <w:lang w:val="en-CA"/>
        </w:rPr>
        <w:t>build or renew skill sets</w:t>
      </w:r>
      <w:r w:rsidR="00417EDB">
        <w:rPr>
          <w:lang w:val="en-CA"/>
        </w:rPr>
        <w:t>, as well as to learn</w:t>
      </w:r>
      <w:r w:rsidR="00A002E6">
        <w:rPr>
          <w:lang w:val="en-CA"/>
        </w:rPr>
        <w:t>, sustain,</w:t>
      </w:r>
      <w:r w:rsidR="00417EDB">
        <w:rPr>
          <w:lang w:val="en-CA"/>
        </w:rPr>
        <w:t xml:space="preserve"> and transmit remnant technologies </w:t>
      </w:r>
      <w:r w:rsidR="00A002E6">
        <w:rPr>
          <w:lang w:val="en-CA"/>
        </w:rPr>
        <w:t xml:space="preserve">and scientific knowledge </w:t>
      </w:r>
      <w:r w:rsidR="00417EDB">
        <w:rPr>
          <w:lang w:val="en-CA"/>
        </w:rPr>
        <w:t xml:space="preserve">from modern </w:t>
      </w:r>
      <w:r w:rsidR="00A002E6">
        <w:rPr>
          <w:lang w:val="en-CA"/>
        </w:rPr>
        <w:t>industrial civilizations</w:t>
      </w:r>
      <w:r w:rsidR="004A78F2">
        <w:rPr>
          <w:lang w:val="en-CA"/>
        </w:rPr>
        <w:t>.</w:t>
      </w:r>
      <w:r w:rsidR="004C0105">
        <w:rPr>
          <w:lang w:val="en-CA"/>
        </w:rPr>
        <w:t xml:space="preserve"> </w:t>
      </w:r>
      <w:r w:rsidR="009C56B7">
        <w:rPr>
          <w:lang w:val="en-CA"/>
        </w:rPr>
        <w:t xml:space="preserve">It would mean abandoning some of the efficiencies of scale and the protections of larger scale </w:t>
      </w:r>
      <w:r w:rsidR="00C65EEC">
        <w:rPr>
          <w:lang w:val="en-CA"/>
        </w:rPr>
        <w:t xml:space="preserve">economic and social connections in the face of localized crises, supply failures, or natural disasters. </w:t>
      </w:r>
      <w:r w:rsidR="00552F49">
        <w:rPr>
          <w:lang w:val="en-CA"/>
        </w:rPr>
        <w:t>Given</w:t>
      </w:r>
      <w:r w:rsidR="003D5A9C">
        <w:rPr>
          <w:lang w:val="en-CA"/>
        </w:rPr>
        <w:t xml:space="preserve"> the gap between the footprint such communities require and </w:t>
      </w:r>
      <w:r w:rsidR="009B0EBD">
        <w:rPr>
          <w:lang w:val="en-CA"/>
        </w:rPr>
        <w:t xml:space="preserve">the footprint required to sustain </w:t>
      </w:r>
      <w:r w:rsidR="003D5A9C">
        <w:rPr>
          <w:lang w:val="en-CA"/>
        </w:rPr>
        <w:t xml:space="preserve">the current global population, </w:t>
      </w:r>
      <w:r w:rsidR="00552F49">
        <w:rPr>
          <w:lang w:val="en-CA"/>
        </w:rPr>
        <w:t xml:space="preserve">it would also </w:t>
      </w:r>
      <w:r w:rsidR="009B0EBD">
        <w:rPr>
          <w:lang w:val="en-CA"/>
        </w:rPr>
        <w:t xml:space="preserve">have to stand </w:t>
      </w:r>
      <w:r w:rsidR="003D1276">
        <w:rPr>
          <w:lang w:val="en-CA"/>
        </w:rPr>
        <w:t>as a remnant</w:t>
      </w:r>
      <w:r w:rsidR="009B0EBD">
        <w:rPr>
          <w:lang w:val="en-CA"/>
        </w:rPr>
        <w:t xml:space="preserve"> strategy</w:t>
      </w:r>
      <w:r w:rsidR="003D1276">
        <w:rPr>
          <w:lang w:val="en-CA"/>
        </w:rPr>
        <w:t>. T</w:t>
      </w:r>
      <w:r w:rsidR="00E754C5">
        <w:rPr>
          <w:lang w:val="en-CA"/>
        </w:rPr>
        <w:t xml:space="preserve">he vast majority of the world’s population will die off in </w:t>
      </w:r>
      <w:r w:rsidR="003D1276">
        <w:rPr>
          <w:lang w:val="en-CA"/>
        </w:rPr>
        <w:t xml:space="preserve">such a </w:t>
      </w:r>
      <w:r w:rsidR="00E754C5">
        <w:rPr>
          <w:lang w:val="en-CA"/>
        </w:rPr>
        <w:t>transition</w:t>
      </w:r>
      <w:r w:rsidR="00531A3C">
        <w:rPr>
          <w:lang w:val="en-CA"/>
        </w:rPr>
        <w:t xml:space="preserve">, whether </w:t>
      </w:r>
      <w:r w:rsidR="00F92B34">
        <w:rPr>
          <w:lang w:val="en-CA"/>
        </w:rPr>
        <w:t xml:space="preserve">over the outgoing generations’ </w:t>
      </w:r>
      <w:r w:rsidR="00531A3C">
        <w:rPr>
          <w:lang w:val="en-CA"/>
        </w:rPr>
        <w:t>natural lifespans</w:t>
      </w:r>
      <w:r w:rsidR="003C7341">
        <w:rPr>
          <w:lang w:val="en-CA"/>
        </w:rPr>
        <w:t>,</w:t>
      </w:r>
      <w:r w:rsidR="00531A3C">
        <w:rPr>
          <w:lang w:val="en-CA"/>
        </w:rPr>
        <w:t xml:space="preserve"> or more suddenly and prematurely through conflict</w:t>
      </w:r>
      <w:r w:rsidR="00552F49">
        <w:rPr>
          <w:lang w:val="en-CA"/>
        </w:rPr>
        <w:t>,</w:t>
      </w:r>
      <w:r w:rsidR="00531A3C">
        <w:rPr>
          <w:lang w:val="en-CA"/>
        </w:rPr>
        <w:t xml:space="preserve"> hardship</w:t>
      </w:r>
      <w:r w:rsidR="00552F49">
        <w:rPr>
          <w:lang w:val="en-CA"/>
        </w:rPr>
        <w:t>,</w:t>
      </w:r>
      <w:r w:rsidR="00531A3C">
        <w:rPr>
          <w:lang w:val="en-CA"/>
        </w:rPr>
        <w:t xml:space="preserve"> and </w:t>
      </w:r>
      <w:r w:rsidR="00552F49">
        <w:rPr>
          <w:lang w:val="en-CA"/>
        </w:rPr>
        <w:t>disease</w:t>
      </w:r>
      <w:r w:rsidR="00E754C5">
        <w:rPr>
          <w:lang w:val="en-CA"/>
        </w:rPr>
        <w:t>.</w:t>
      </w:r>
    </w:p>
    <w:p w14:paraId="2E66592A" w14:textId="6901056B" w:rsidR="00F2496F" w:rsidRDefault="00EE01A6">
      <w:pPr>
        <w:rPr>
          <w:lang w:val="en-CA"/>
        </w:rPr>
      </w:pPr>
      <w:r>
        <w:rPr>
          <w:lang w:val="en-CA"/>
        </w:rPr>
        <w:t xml:space="preserve">As a final remark </w:t>
      </w:r>
      <w:r w:rsidR="00A355B9">
        <w:rPr>
          <w:lang w:val="en-CA"/>
        </w:rPr>
        <w:t xml:space="preserve">about </w:t>
      </w:r>
      <w:r>
        <w:rPr>
          <w:lang w:val="en-CA"/>
        </w:rPr>
        <w:t xml:space="preserve">this short and incomplete </w:t>
      </w:r>
      <w:r w:rsidR="00A355B9">
        <w:rPr>
          <w:lang w:val="en-CA"/>
        </w:rPr>
        <w:t xml:space="preserve">strategic </w:t>
      </w:r>
      <w:r>
        <w:rPr>
          <w:lang w:val="en-CA"/>
        </w:rPr>
        <w:t xml:space="preserve">inventory, nothing </w:t>
      </w:r>
      <w:r w:rsidR="00D10047">
        <w:rPr>
          <w:lang w:val="en-CA"/>
        </w:rPr>
        <w:t xml:space="preserve">necessarily </w:t>
      </w:r>
      <w:r>
        <w:rPr>
          <w:lang w:val="en-CA"/>
        </w:rPr>
        <w:t xml:space="preserve">presupposes that these models must play out in </w:t>
      </w:r>
      <w:r w:rsidR="00CB6888">
        <w:rPr>
          <w:lang w:val="en-CA"/>
        </w:rPr>
        <w:t xml:space="preserve">mutual </w:t>
      </w:r>
      <w:r w:rsidR="00A364FD">
        <w:rPr>
          <w:lang w:val="en-CA"/>
        </w:rPr>
        <w:t xml:space="preserve">isolation </w:t>
      </w:r>
      <w:r w:rsidR="00CB6888">
        <w:rPr>
          <w:lang w:val="en-CA"/>
        </w:rPr>
        <w:t>or exclusion</w:t>
      </w:r>
      <w:r w:rsidR="00A364FD">
        <w:rPr>
          <w:lang w:val="en-CA"/>
        </w:rPr>
        <w:t xml:space="preserve">.  </w:t>
      </w:r>
      <w:r w:rsidR="00CB6888">
        <w:rPr>
          <w:lang w:val="en-CA"/>
        </w:rPr>
        <w:t>Instead, t</w:t>
      </w:r>
      <w:r w:rsidR="00D10047">
        <w:rPr>
          <w:lang w:val="en-CA"/>
        </w:rPr>
        <w:t xml:space="preserve">he point here is </w:t>
      </w:r>
      <w:r w:rsidR="00CB6888">
        <w:rPr>
          <w:lang w:val="en-CA"/>
        </w:rPr>
        <w:t xml:space="preserve">to derive </w:t>
      </w:r>
      <w:r w:rsidR="00D10047">
        <w:rPr>
          <w:lang w:val="en-CA"/>
        </w:rPr>
        <w:t xml:space="preserve">each model </w:t>
      </w:r>
      <w:r w:rsidR="00CB6888">
        <w:rPr>
          <w:lang w:val="en-CA"/>
        </w:rPr>
        <w:t xml:space="preserve">from </w:t>
      </w:r>
      <w:r w:rsidR="00D10047">
        <w:rPr>
          <w:lang w:val="en-CA"/>
        </w:rPr>
        <w:t xml:space="preserve">a distinctive configuration of socio-economic and ecological </w:t>
      </w:r>
      <w:r w:rsidR="000F1B4B">
        <w:rPr>
          <w:lang w:val="en-CA"/>
        </w:rPr>
        <w:t>practices</w:t>
      </w:r>
      <w:r w:rsidR="00024AE6">
        <w:rPr>
          <w:lang w:val="en-CA"/>
        </w:rPr>
        <w:t xml:space="preserve"> in space-time</w:t>
      </w:r>
      <w:r w:rsidR="005352F9">
        <w:rPr>
          <w:lang w:val="en-CA"/>
        </w:rPr>
        <w:t>.</w:t>
      </w:r>
      <w:r w:rsidR="000F1B4B">
        <w:rPr>
          <w:lang w:val="en-CA"/>
        </w:rPr>
        <w:t xml:space="preserve"> </w:t>
      </w:r>
      <w:r w:rsidR="00024AE6">
        <w:rPr>
          <w:lang w:val="en-CA"/>
        </w:rPr>
        <w:t>E</w:t>
      </w:r>
      <w:r w:rsidR="00102A45">
        <w:rPr>
          <w:lang w:val="en-CA"/>
        </w:rPr>
        <w:t xml:space="preserve">ach model </w:t>
      </w:r>
      <w:r w:rsidR="00024AE6">
        <w:rPr>
          <w:lang w:val="en-CA"/>
        </w:rPr>
        <w:t xml:space="preserve">implies a </w:t>
      </w:r>
      <w:r w:rsidR="000F1B4B">
        <w:rPr>
          <w:lang w:val="en-CA"/>
        </w:rPr>
        <w:t xml:space="preserve">distinctive transformative effect on the land and therefore </w:t>
      </w:r>
      <w:r w:rsidR="00024AE6">
        <w:rPr>
          <w:lang w:val="en-CA"/>
        </w:rPr>
        <w:t xml:space="preserve">a </w:t>
      </w:r>
      <w:r w:rsidR="000F1B4B">
        <w:rPr>
          <w:lang w:val="en-CA"/>
        </w:rPr>
        <w:t xml:space="preserve">distinctive strategic potential in relation to </w:t>
      </w:r>
      <w:r w:rsidR="00102A45">
        <w:rPr>
          <w:lang w:val="en-CA"/>
        </w:rPr>
        <w:t xml:space="preserve">the others and to </w:t>
      </w:r>
      <w:r w:rsidR="004243B3">
        <w:rPr>
          <w:lang w:val="en-CA"/>
        </w:rPr>
        <w:t xml:space="preserve">forces of </w:t>
      </w:r>
      <w:r w:rsidR="00102A45">
        <w:rPr>
          <w:lang w:val="en-CA"/>
        </w:rPr>
        <w:t xml:space="preserve">non-human </w:t>
      </w:r>
      <w:r w:rsidR="00DD1C5F">
        <w:rPr>
          <w:lang w:val="en-CA"/>
        </w:rPr>
        <w:t>nature</w:t>
      </w:r>
      <w:r w:rsidR="000F1B4B">
        <w:rPr>
          <w:lang w:val="en-CA"/>
        </w:rPr>
        <w:t xml:space="preserve">.  The task of the </w:t>
      </w:r>
      <w:r w:rsidR="004243B3">
        <w:rPr>
          <w:lang w:val="en-CA"/>
        </w:rPr>
        <w:t xml:space="preserve">final </w:t>
      </w:r>
      <w:r w:rsidR="000F1B4B">
        <w:rPr>
          <w:lang w:val="en-CA"/>
        </w:rPr>
        <w:t xml:space="preserve">section is to sketch </w:t>
      </w:r>
      <w:r w:rsidR="00D12CE6">
        <w:rPr>
          <w:lang w:val="en-CA"/>
        </w:rPr>
        <w:t xml:space="preserve">an inventory of socio-ecological </w:t>
      </w:r>
      <w:r w:rsidR="00DD1C5F">
        <w:rPr>
          <w:lang w:val="en-CA"/>
        </w:rPr>
        <w:t>“</w:t>
      </w:r>
      <w:r w:rsidR="00D12CE6">
        <w:rPr>
          <w:lang w:val="en-CA"/>
        </w:rPr>
        <w:t>operations</w:t>
      </w:r>
      <w:r w:rsidR="00DD1C5F">
        <w:rPr>
          <w:lang w:val="en-CA"/>
        </w:rPr>
        <w:t>” (</w:t>
      </w:r>
      <w:r w:rsidR="00EE4A5C">
        <w:rPr>
          <w:lang w:val="en-CA"/>
        </w:rPr>
        <w:t>Mezzadra and Nielson)</w:t>
      </w:r>
      <w:r w:rsidR="004243B3">
        <w:rPr>
          <w:lang w:val="en-CA"/>
        </w:rPr>
        <w:t xml:space="preserve"> as </w:t>
      </w:r>
      <w:r w:rsidR="00734F71">
        <w:rPr>
          <w:lang w:val="en-CA"/>
        </w:rPr>
        <w:t xml:space="preserve">a kind of grammar </w:t>
      </w:r>
      <w:r w:rsidR="00A45CBB">
        <w:rPr>
          <w:lang w:val="en-CA"/>
        </w:rPr>
        <w:t xml:space="preserve">for </w:t>
      </w:r>
      <w:r w:rsidR="008E15F6">
        <w:rPr>
          <w:lang w:val="en-CA"/>
        </w:rPr>
        <w:t xml:space="preserve">the materiality of </w:t>
      </w:r>
      <w:r w:rsidR="00734F71">
        <w:rPr>
          <w:lang w:val="en-CA"/>
        </w:rPr>
        <w:t>“spatio-temporal fixes”</w:t>
      </w:r>
      <w:r w:rsidR="00A45CBB">
        <w:rPr>
          <w:lang w:val="en-CA"/>
        </w:rPr>
        <w:t xml:space="preserve"> </w:t>
      </w:r>
      <w:r w:rsidR="00EE4A5C">
        <w:rPr>
          <w:lang w:val="en-CA"/>
        </w:rPr>
        <w:t>(Jessop, Harvey)</w:t>
      </w:r>
      <w:r w:rsidR="007D7E44">
        <w:rPr>
          <w:lang w:val="en-CA"/>
        </w:rPr>
        <w:t>,</w:t>
      </w:r>
      <w:r w:rsidR="00EE4A5C">
        <w:rPr>
          <w:lang w:val="en-CA"/>
        </w:rPr>
        <w:t xml:space="preserve"> </w:t>
      </w:r>
      <w:r w:rsidR="007D7E44">
        <w:rPr>
          <w:lang w:val="en-CA"/>
        </w:rPr>
        <w:t xml:space="preserve">together with </w:t>
      </w:r>
      <w:r w:rsidR="004243B3">
        <w:rPr>
          <w:lang w:val="en-CA"/>
        </w:rPr>
        <w:t xml:space="preserve">their </w:t>
      </w:r>
      <w:r w:rsidR="00A45CBB">
        <w:rPr>
          <w:lang w:val="en-CA"/>
        </w:rPr>
        <w:t>“strategic-relational implications”</w:t>
      </w:r>
      <w:r w:rsidR="007D7E44">
        <w:rPr>
          <w:lang w:val="en-CA"/>
        </w:rPr>
        <w:t xml:space="preserve"> </w:t>
      </w:r>
      <w:r w:rsidR="00EE4A5C">
        <w:rPr>
          <w:lang w:val="en-CA"/>
        </w:rPr>
        <w:t>(Jessop, Hay)</w:t>
      </w:r>
      <w:r w:rsidR="00DD1C5F">
        <w:rPr>
          <w:lang w:val="en-CA"/>
        </w:rPr>
        <w:t>.</w:t>
      </w:r>
      <w:r w:rsidR="000F1B4B">
        <w:rPr>
          <w:lang w:val="en-CA"/>
        </w:rPr>
        <w:t xml:space="preserve"> </w:t>
      </w:r>
    </w:p>
    <w:p w14:paraId="4921F07D" w14:textId="77777777" w:rsidR="006836A4" w:rsidRDefault="00F2496F" w:rsidP="00F2496F">
      <w:pPr>
        <w:jc w:val="center"/>
        <w:rPr>
          <w:u w:val="single"/>
          <w:lang w:val="en-CA"/>
        </w:rPr>
      </w:pPr>
      <w:r>
        <w:rPr>
          <w:lang w:val="en-CA"/>
        </w:rPr>
        <w:br w:type="column"/>
      </w:r>
      <w:r w:rsidRPr="00F2496F">
        <w:rPr>
          <w:u w:val="single"/>
          <w:lang w:val="en-CA"/>
        </w:rPr>
        <w:lastRenderedPageBreak/>
        <w:t>References</w:t>
      </w:r>
    </w:p>
    <w:p w14:paraId="30AB0C9A" w14:textId="77777777" w:rsidR="006836A4" w:rsidRDefault="006836A4" w:rsidP="00F2496F">
      <w:pPr>
        <w:jc w:val="center"/>
        <w:rPr>
          <w:u w:val="single"/>
          <w:lang w:val="en-CA"/>
        </w:rPr>
      </w:pPr>
    </w:p>
    <w:p w14:paraId="380E1C7F" w14:textId="77777777" w:rsidR="006836A4" w:rsidRPr="006836A4" w:rsidRDefault="006836A4" w:rsidP="006836A4">
      <w:pPr>
        <w:pStyle w:val="EndNoteBibliography"/>
      </w:pPr>
      <w:r>
        <w:rPr>
          <w:u w:val="single"/>
          <w:lang w:val="en-CA"/>
        </w:rPr>
        <w:fldChar w:fldCharType="begin"/>
      </w:r>
      <w:r>
        <w:rPr>
          <w:u w:val="single"/>
          <w:lang w:val="en-CA"/>
        </w:rPr>
        <w:instrText xml:space="preserve"> ADDIN EN.REFLIST </w:instrText>
      </w:r>
      <w:r>
        <w:rPr>
          <w:u w:val="single"/>
          <w:lang w:val="en-CA"/>
        </w:rPr>
        <w:fldChar w:fldCharType="separate"/>
      </w:r>
      <w:r w:rsidRPr="006836A4">
        <w:t xml:space="preserve">Abbey, E. (1975). </w:t>
      </w:r>
      <w:r w:rsidRPr="006836A4">
        <w:rPr>
          <w:u w:val="single"/>
        </w:rPr>
        <w:t>The Monkey Wrench Gang</w:t>
      </w:r>
      <w:r w:rsidRPr="006836A4">
        <w:t>. Philadelphia, Lippincott.</w:t>
      </w:r>
    </w:p>
    <w:p w14:paraId="7F6949F8" w14:textId="77777777" w:rsidR="006836A4" w:rsidRPr="006836A4" w:rsidRDefault="006836A4" w:rsidP="006836A4">
      <w:pPr>
        <w:pStyle w:val="EndNoteBibliography"/>
        <w:spacing w:after="0"/>
        <w:ind w:left="720" w:hanging="720"/>
      </w:pPr>
      <w:r w:rsidRPr="006836A4">
        <w:tab/>
      </w:r>
    </w:p>
    <w:p w14:paraId="747FFB4D" w14:textId="77777777" w:rsidR="006836A4" w:rsidRPr="006836A4" w:rsidRDefault="006836A4" w:rsidP="006836A4">
      <w:pPr>
        <w:pStyle w:val="EndNoteBibliography"/>
      </w:pPr>
      <w:r w:rsidRPr="006836A4">
        <w:t xml:space="preserve">Abele, F. and D. Stasiulus (1989). Canada as a 'White Settler Colony':  What about Natives and Immigrants? </w:t>
      </w:r>
      <w:r w:rsidRPr="006836A4">
        <w:rPr>
          <w:u w:val="single"/>
        </w:rPr>
        <w:t>The New Canadian Political Economy</w:t>
      </w:r>
      <w:r w:rsidRPr="006836A4">
        <w:t>. W. Clement and G. Williams. Kingston-Montreal, McGill-Queen's University Press</w:t>
      </w:r>
      <w:r w:rsidRPr="006836A4">
        <w:rPr>
          <w:b/>
        </w:rPr>
        <w:t xml:space="preserve">: </w:t>
      </w:r>
      <w:r w:rsidRPr="006836A4">
        <w:t>240-277.</w:t>
      </w:r>
    </w:p>
    <w:p w14:paraId="4FDA9564" w14:textId="77777777" w:rsidR="006836A4" w:rsidRPr="006836A4" w:rsidRDefault="006836A4" w:rsidP="006836A4">
      <w:pPr>
        <w:pStyle w:val="EndNoteBibliography"/>
        <w:spacing w:after="0"/>
        <w:ind w:left="720" w:hanging="720"/>
      </w:pPr>
      <w:r w:rsidRPr="006836A4">
        <w:tab/>
      </w:r>
    </w:p>
    <w:p w14:paraId="51E4D1B1" w14:textId="77777777" w:rsidR="006836A4" w:rsidRPr="006836A4" w:rsidRDefault="006836A4" w:rsidP="006836A4">
      <w:pPr>
        <w:pStyle w:val="EndNoteBibliography"/>
      </w:pPr>
      <w:r w:rsidRPr="006836A4">
        <w:t xml:space="preserve">Achtenberg, E. (2013). "Contested Development: The Geopolitics of Bolivia's TIPNIS Conflict." </w:t>
      </w:r>
      <w:r w:rsidRPr="006836A4">
        <w:rPr>
          <w:u w:val="single"/>
        </w:rPr>
        <w:t>NACLA Report on the Americas</w:t>
      </w:r>
      <w:r w:rsidRPr="006836A4">
        <w:t xml:space="preserve"> </w:t>
      </w:r>
      <w:r w:rsidRPr="006836A4">
        <w:rPr>
          <w:b/>
        </w:rPr>
        <w:t>46</w:t>
      </w:r>
      <w:r w:rsidRPr="006836A4">
        <w:t>(2): 6-11.</w:t>
      </w:r>
    </w:p>
    <w:p w14:paraId="7B2AA906" w14:textId="77777777" w:rsidR="006836A4" w:rsidRPr="006836A4" w:rsidRDefault="006836A4" w:rsidP="006836A4">
      <w:pPr>
        <w:pStyle w:val="EndNoteBibliography"/>
        <w:spacing w:after="0"/>
        <w:ind w:left="720" w:hanging="720"/>
      </w:pPr>
      <w:r w:rsidRPr="006836A4">
        <w:tab/>
      </w:r>
    </w:p>
    <w:p w14:paraId="5AA86425" w14:textId="77777777" w:rsidR="006836A4" w:rsidRPr="006836A4" w:rsidRDefault="006836A4" w:rsidP="006836A4">
      <w:pPr>
        <w:pStyle w:val="EndNoteBibliography"/>
      </w:pPr>
      <w:r w:rsidRPr="006836A4">
        <w:t xml:space="preserve">Aglietta, M. (1979). </w:t>
      </w:r>
      <w:r w:rsidRPr="006836A4">
        <w:rPr>
          <w:u w:val="single"/>
        </w:rPr>
        <w:t>A Theory of Capitalist Regulation:  The US Experience</w:t>
      </w:r>
      <w:r w:rsidRPr="006836A4">
        <w:t>. London, New Left Books.</w:t>
      </w:r>
    </w:p>
    <w:p w14:paraId="4B4428FF" w14:textId="77777777" w:rsidR="006836A4" w:rsidRPr="006836A4" w:rsidRDefault="006836A4" w:rsidP="006836A4">
      <w:pPr>
        <w:pStyle w:val="EndNoteBibliography"/>
        <w:spacing w:after="0"/>
        <w:ind w:left="720" w:hanging="720"/>
      </w:pPr>
      <w:r w:rsidRPr="006836A4">
        <w:tab/>
      </w:r>
    </w:p>
    <w:p w14:paraId="52879875" w14:textId="77777777" w:rsidR="006836A4" w:rsidRPr="006836A4" w:rsidRDefault="006836A4" w:rsidP="006836A4">
      <w:pPr>
        <w:pStyle w:val="EndNoteBibliography"/>
      </w:pPr>
      <w:r w:rsidRPr="006836A4">
        <w:t xml:space="preserve">Al Jazeera (2024). Mapping pro-Palestine college campus protests around the world. </w:t>
      </w:r>
      <w:r w:rsidRPr="006836A4">
        <w:rPr>
          <w:u w:val="single"/>
        </w:rPr>
        <w:t>Al Jazeera</w:t>
      </w:r>
      <w:r w:rsidRPr="006836A4">
        <w:t>.</w:t>
      </w:r>
    </w:p>
    <w:p w14:paraId="496EDBD8" w14:textId="77777777" w:rsidR="006836A4" w:rsidRPr="006836A4" w:rsidRDefault="006836A4" w:rsidP="006836A4">
      <w:pPr>
        <w:pStyle w:val="EndNoteBibliography"/>
        <w:spacing w:after="0"/>
        <w:ind w:left="720" w:hanging="720"/>
      </w:pPr>
      <w:r w:rsidRPr="006836A4">
        <w:tab/>
      </w:r>
    </w:p>
    <w:p w14:paraId="43768470" w14:textId="1B528EA8" w:rsidR="006836A4" w:rsidRPr="006836A4" w:rsidRDefault="006836A4" w:rsidP="006836A4">
      <w:pPr>
        <w:pStyle w:val="EndNoteBibliography"/>
      </w:pPr>
      <w:r w:rsidRPr="006836A4">
        <w:t xml:space="preserve">Alberta (2022). "Protecting Critical Infrastructure." Retrieved Apr 26, 2022, from </w:t>
      </w:r>
      <w:hyperlink r:id="rId8" w:history="1">
        <w:r w:rsidRPr="006836A4">
          <w:rPr>
            <w:rStyle w:val="Hyperlink"/>
          </w:rPr>
          <w:t>https://www.alberta.ca/protecting-critical-infrastructure.aspx</w:t>
        </w:r>
      </w:hyperlink>
      <w:r w:rsidRPr="006836A4">
        <w:t>.</w:t>
      </w:r>
    </w:p>
    <w:p w14:paraId="4D5BB742" w14:textId="77777777" w:rsidR="006836A4" w:rsidRPr="006836A4" w:rsidRDefault="006836A4" w:rsidP="006836A4">
      <w:pPr>
        <w:pStyle w:val="EndNoteBibliography"/>
        <w:spacing w:after="0"/>
        <w:ind w:left="720" w:hanging="720"/>
      </w:pPr>
      <w:r w:rsidRPr="006836A4">
        <w:tab/>
      </w:r>
    </w:p>
    <w:p w14:paraId="50F34091" w14:textId="77777777" w:rsidR="006836A4" w:rsidRPr="006836A4" w:rsidRDefault="006836A4" w:rsidP="006836A4">
      <w:pPr>
        <w:pStyle w:val="EndNoteBibliography"/>
      </w:pPr>
      <w:r w:rsidRPr="006836A4">
        <w:t xml:space="preserve">Albo, G., et al. (2010). </w:t>
      </w:r>
      <w:r w:rsidRPr="006836A4">
        <w:rPr>
          <w:u w:val="single"/>
        </w:rPr>
        <w:t>In and Out of Crisis : The Global Financial Meltdown and Left Alternatives</w:t>
      </w:r>
      <w:r w:rsidRPr="006836A4">
        <w:t>. Oakland, CA, PM Press.</w:t>
      </w:r>
    </w:p>
    <w:p w14:paraId="00FC1A11" w14:textId="77777777" w:rsidR="006836A4" w:rsidRPr="006836A4" w:rsidRDefault="006836A4" w:rsidP="006836A4">
      <w:pPr>
        <w:pStyle w:val="EndNoteBibliography"/>
        <w:spacing w:after="0"/>
        <w:ind w:left="720" w:hanging="720"/>
      </w:pPr>
      <w:r w:rsidRPr="006836A4">
        <w:tab/>
      </w:r>
    </w:p>
    <w:p w14:paraId="16CA5067" w14:textId="77777777" w:rsidR="006836A4" w:rsidRPr="006836A4" w:rsidRDefault="006836A4" w:rsidP="006836A4">
      <w:pPr>
        <w:pStyle w:val="EndNoteBibliography"/>
      </w:pPr>
      <w:r w:rsidRPr="006836A4">
        <w:t xml:space="preserve">Alimahomed-Wilson, J. and I. Ness, Eds. (2018). </w:t>
      </w:r>
      <w:r w:rsidRPr="006836A4">
        <w:rPr>
          <w:u w:val="single"/>
        </w:rPr>
        <w:t>Chokepoints: Logistics Workers Disrupting the Global Supply Chain</w:t>
      </w:r>
      <w:r w:rsidRPr="006836A4">
        <w:t>. London, UK, Pluto Press.</w:t>
      </w:r>
    </w:p>
    <w:p w14:paraId="17899CC2" w14:textId="77777777" w:rsidR="006836A4" w:rsidRPr="006836A4" w:rsidRDefault="006836A4" w:rsidP="006836A4">
      <w:pPr>
        <w:pStyle w:val="EndNoteBibliography"/>
        <w:spacing w:after="0"/>
        <w:ind w:left="720" w:hanging="720"/>
      </w:pPr>
      <w:r w:rsidRPr="006836A4">
        <w:tab/>
      </w:r>
    </w:p>
    <w:p w14:paraId="23FBAD81" w14:textId="77777777" w:rsidR="006836A4" w:rsidRPr="006836A4" w:rsidRDefault="006836A4" w:rsidP="006836A4">
      <w:pPr>
        <w:pStyle w:val="EndNoteBibliography"/>
      </w:pPr>
      <w:r w:rsidRPr="006836A4">
        <w:t>Angus, I. (2019). The Discovery and Rediscovery of Metabolic Rift. Canada, Climate and Capitalism.</w:t>
      </w:r>
    </w:p>
    <w:p w14:paraId="5C097834" w14:textId="77777777" w:rsidR="006836A4" w:rsidRPr="006836A4" w:rsidRDefault="006836A4" w:rsidP="006836A4">
      <w:pPr>
        <w:pStyle w:val="EndNoteBibliography"/>
        <w:spacing w:after="0"/>
        <w:ind w:left="720" w:hanging="720"/>
      </w:pPr>
      <w:r w:rsidRPr="006836A4">
        <w:tab/>
      </w:r>
    </w:p>
    <w:p w14:paraId="2C11EB3D" w14:textId="77777777" w:rsidR="006836A4" w:rsidRPr="006836A4" w:rsidRDefault="006836A4" w:rsidP="006836A4">
      <w:pPr>
        <w:pStyle w:val="EndNoteBibliography"/>
      </w:pPr>
      <w:r w:rsidRPr="006836A4">
        <w:t>Anti-Corruption Data Collective (2024). COP Co-opted: How Corruption and Undue Influence Threaten Multilateral Climate Action. Washington, DC, Transparency International/Anti-Corruption Data Collective.</w:t>
      </w:r>
    </w:p>
    <w:p w14:paraId="5C0FE00C" w14:textId="77777777" w:rsidR="006836A4" w:rsidRPr="006836A4" w:rsidRDefault="006836A4" w:rsidP="006836A4">
      <w:pPr>
        <w:pStyle w:val="EndNoteBibliography"/>
        <w:spacing w:after="0"/>
        <w:ind w:left="720" w:hanging="720"/>
      </w:pPr>
      <w:r w:rsidRPr="006836A4">
        <w:tab/>
      </w:r>
    </w:p>
    <w:p w14:paraId="3D128200" w14:textId="77777777" w:rsidR="006836A4" w:rsidRPr="006836A4" w:rsidRDefault="006836A4" w:rsidP="006836A4">
      <w:pPr>
        <w:pStyle w:val="EndNoteBibliography"/>
      </w:pPr>
      <w:r w:rsidRPr="006836A4">
        <w:t xml:space="preserve">Arrighi, G. ((1994) 2010). </w:t>
      </w:r>
      <w:r w:rsidRPr="006836A4">
        <w:rPr>
          <w:u w:val="single"/>
        </w:rPr>
        <w:t>The Long Twentieth Century: Money, Power, and the Origins of Our Times</w:t>
      </w:r>
      <w:r w:rsidRPr="006836A4">
        <w:t>. London, Verso.</w:t>
      </w:r>
    </w:p>
    <w:p w14:paraId="737E860A" w14:textId="77777777" w:rsidR="006836A4" w:rsidRPr="006836A4" w:rsidRDefault="006836A4" w:rsidP="006836A4">
      <w:pPr>
        <w:pStyle w:val="EndNoteBibliography"/>
        <w:spacing w:after="0"/>
        <w:ind w:left="720" w:hanging="720"/>
      </w:pPr>
      <w:r w:rsidRPr="006836A4">
        <w:tab/>
      </w:r>
    </w:p>
    <w:p w14:paraId="5397D5DA" w14:textId="77777777" w:rsidR="006836A4" w:rsidRPr="006836A4" w:rsidRDefault="006836A4" w:rsidP="006836A4">
      <w:pPr>
        <w:pStyle w:val="EndNoteBibliography"/>
      </w:pPr>
      <w:r w:rsidRPr="006836A4">
        <w:lastRenderedPageBreak/>
        <w:t>Auld, G., et al. (2021). "Managing pandemics as super wicked problems: lessons from, and for, COVID</w:t>
      </w:r>
      <w:r w:rsidRPr="006836A4">
        <w:rPr>
          <w:rFonts w:ascii="Cambria Math" w:hAnsi="Cambria Math" w:cs="Cambria Math"/>
        </w:rPr>
        <w:t>‑</w:t>
      </w:r>
      <w:r w:rsidRPr="006836A4">
        <w:t xml:space="preserve">19 and the climate crisis." </w:t>
      </w:r>
      <w:r w:rsidRPr="006836A4">
        <w:rPr>
          <w:u w:val="single"/>
        </w:rPr>
        <w:t>Policy Sciences</w:t>
      </w:r>
      <w:r w:rsidRPr="006836A4">
        <w:t xml:space="preserve"> </w:t>
      </w:r>
      <w:r w:rsidRPr="006836A4">
        <w:rPr>
          <w:b/>
        </w:rPr>
        <w:t>54</w:t>
      </w:r>
      <w:r w:rsidRPr="006836A4">
        <w:t>: 707-728.</w:t>
      </w:r>
    </w:p>
    <w:p w14:paraId="6222F50F" w14:textId="77777777" w:rsidR="006836A4" w:rsidRPr="006836A4" w:rsidRDefault="006836A4" w:rsidP="006836A4">
      <w:pPr>
        <w:pStyle w:val="EndNoteBibliography"/>
        <w:spacing w:after="0"/>
        <w:ind w:left="720" w:hanging="720"/>
      </w:pPr>
      <w:r w:rsidRPr="006836A4">
        <w:tab/>
      </w:r>
    </w:p>
    <w:p w14:paraId="12EC707E" w14:textId="77777777" w:rsidR="006836A4" w:rsidRPr="006836A4" w:rsidRDefault="006836A4" w:rsidP="006836A4">
      <w:pPr>
        <w:pStyle w:val="EndNoteBibliography"/>
      </w:pPr>
      <w:r w:rsidRPr="006836A4">
        <w:t xml:space="preserve">Bakhtin, M. M. (1981). Forms of Time and of the Chronotope in the Novel: Notes towards a Historical Poetics. </w:t>
      </w:r>
      <w:r w:rsidRPr="006836A4">
        <w:rPr>
          <w:u w:val="single"/>
        </w:rPr>
        <w:t>The Dialogic Imagination: Four Essays</w:t>
      </w:r>
      <w:r w:rsidRPr="006836A4">
        <w:t>. M. Holquist. Austin, TX, University of Texas Press</w:t>
      </w:r>
      <w:r w:rsidRPr="006836A4">
        <w:rPr>
          <w:b/>
        </w:rPr>
        <w:t xml:space="preserve">: </w:t>
      </w:r>
      <w:r w:rsidRPr="006836A4">
        <w:t>84-258.</w:t>
      </w:r>
    </w:p>
    <w:p w14:paraId="1E71EBE7" w14:textId="77777777" w:rsidR="006836A4" w:rsidRPr="006836A4" w:rsidRDefault="006836A4" w:rsidP="006836A4">
      <w:pPr>
        <w:pStyle w:val="EndNoteBibliography"/>
        <w:spacing w:after="0"/>
        <w:ind w:left="720" w:hanging="720"/>
      </w:pPr>
      <w:r w:rsidRPr="006836A4">
        <w:tab/>
      </w:r>
    </w:p>
    <w:p w14:paraId="57CD09AA" w14:textId="77777777" w:rsidR="006836A4" w:rsidRPr="006836A4" w:rsidRDefault="006836A4" w:rsidP="006836A4">
      <w:pPr>
        <w:pStyle w:val="EndNoteBibliography"/>
      </w:pPr>
      <w:r w:rsidRPr="006836A4">
        <w:t xml:space="preserve">Barrett, E. (2022). "Pepper spray, tow trucks, and Bitcoin seizures: How Canada finally ended the weeks-long Freedom Convoy protests in Ottawa." </w:t>
      </w:r>
      <w:r w:rsidRPr="006836A4">
        <w:rPr>
          <w:u w:val="single"/>
        </w:rPr>
        <w:t>Fortune</w:t>
      </w:r>
      <w:r w:rsidRPr="006836A4">
        <w:t>.</w:t>
      </w:r>
    </w:p>
    <w:p w14:paraId="3144BD43" w14:textId="77777777" w:rsidR="006836A4" w:rsidRPr="006836A4" w:rsidRDefault="006836A4" w:rsidP="006836A4">
      <w:pPr>
        <w:pStyle w:val="EndNoteBibliography"/>
        <w:spacing w:after="0"/>
        <w:ind w:left="720" w:hanging="720"/>
      </w:pPr>
      <w:r w:rsidRPr="006836A4">
        <w:tab/>
      </w:r>
    </w:p>
    <w:p w14:paraId="69DDF5AA" w14:textId="77777777" w:rsidR="006836A4" w:rsidRPr="006836A4" w:rsidRDefault="006836A4" w:rsidP="006836A4">
      <w:pPr>
        <w:pStyle w:val="EndNoteBibliography"/>
      </w:pPr>
      <w:r w:rsidRPr="006836A4">
        <w:t xml:space="preserve">Barrett, M. (2001). Image and Affect, Reason and Truth: The Great War Then and Now. </w:t>
      </w:r>
      <w:r w:rsidRPr="006836A4">
        <w:rPr>
          <w:u w:val="single"/>
        </w:rPr>
        <w:t>Inaugural Lecture</w:t>
      </w:r>
      <w:r w:rsidRPr="006836A4">
        <w:t>. Queen Mary, University of London, 10th December 2001.</w:t>
      </w:r>
    </w:p>
    <w:p w14:paraId="747EF599" w14:textId="77777777" w:rsidR="006836A4" w:rsidRPr="006836A4" w:rsidRDefault="006836A4" w:rsidP="006836A4">
      <w:pPr>
        <w:pStyle w:val="EndNoteBibliography"/>
        <w:spacing w:after="0"/>
        <w:ind w:left="720" w:hanging="720"/>
      </w:pPr>
      <w:r w:rsidRPr="006836A4">
        <w:tab/>
      </w:r>
    </w:p>
    <w:p w14:paraId="4A5A193E" w14:textId="77777777" w:rsidR="006836A4" w:rsidRPr="006836A4" w:rsidRDefault="006836A4" w:rsidP="006836A4">
      <w:pPr>
        <w:pStyle w:val="EndNoteBibliography"/>
      </w:pPr>
      <w:r w:rsidRPr="006836A4">
        <w:t>BBC (2025). What is Hamas and why is it fighting with Israel in Gaza?</w:t>
      </w:r>
    </w:p>
    <w:p w14:paraId="48B04AF2" w14:textId="77777777" w:rsidR="006836A4" w:rsidRPr="006836A4" w:rsidRDefault="006836A4" w:rsidP="006836A4">
      <w:pPr>
        <w:pStyle w:val="EndNoteBibliography"/>
        <w:spacing w:after="0"/>
        <w:ind w:left="720" w:hanging="720"/>
      </w:pPr>
      <w:r w:rsidRPr="006836A4">
        <w:tab/>
      </w:r>
    </w:p>
    <w:p w14:paraId="521FD85B" w14:textId="77777777" w:rsidR="006836A4" w:rsidRPr="006836A4" w:rsidRDefault="006836A4" w:rsidP="006836A4">
      <w:pPr>
        <w:pStyle w:val="EndNoteBibliography"/>
      </w:pPr>
      <w:r w:rsidRPr="006836A4">
        <w:t>BC. Office of the Human Rights Commissioner (2023). From Hate to Hope: Report of the Inquiry into Hate in the COVID-19 Pandemic. Vancouver, BC, British Columbia's Office of the Human Rights Commissioner.</w:t>
      </w:r>
    </w:p>
    <w:p w14:paraId="06CBD772" w14:textId="77777777" w:rsidR="006836A4" w:rsidRPr="006836A4" w:rsidRDefault="006836A4" w:rsidP="006836A4">
      <w:pPr>
        <w:pStyle w:val="EndNoteBibliography"/>
        <w:spacing w:after="0"/>
        <w:ind w:left="720" w:hanging="720"/>
      </w:pPr>
      <w:r w:rsidRPr="006836A4">
        <w:tab/>
      </w:r>
    </w:p>
    <w:p w14:paraId="376D5252" w14:textId="77777777" w:rsidR="006836A4" w:rsidRPr="006836A4" w:rsidRDefault="006836A4" w:rsidP="006836A4">
      <w:pPr>
        <w:pStyle w:val="EndNoteBibliography"/>
      </w:pPr>
      <w:r w:rsidRPr="006836A4">
        <w:t xml:space="preserve">Bernstein, S. and B. Cashore (2007). "Can non-state global governance be legitimate? An analytical framework." </w:t>
      </w:r>
      <w:r w:rsidRPr="006836A4">
        <w:rPr>
          <w:u w:val="single"/>
        </w:rPr>
        <w:t>Regulation and Governance</w:t>
      </w:r>
      <w:r w:rsidRPr="006836A4">
        <w:t xml:space="preserve"> </w:t>
      </w:r>
      <w:r w:rsidRPr="006836A4">
        <w:rPr>
          <w:b/>
        </w:rPr>
        <w:t>1</w:t>
      </w:r>
      <w:r w:rsidRPr="006836A4">
        <w:t>: 347-371.</w:t>
      </w:r>
    </w:p>
    <w:p w14:paraId="173F8682" w14:textId="77777777" w:rsidR="006836A4" w:rsidRPr="006836A4" w:rsidRDefault="006836A4" w:rsidP="006836A4">
      <w:pPr>
        <w:pStyle w:val="EndNoteBibliography"/>
        <w:spacing w:after="0"/>
        <w:ind w:left="720" w:hanging="720"/>
      </w:pPr>
      <w:r w:rsidRPr="006836A4">
        <w:tab/>
      </w:r>
    </w:p>
    <w:p w14:paraId="5E32AEC9" w14:textId="77777777" w:rsidR="006836A4" w:rsidRPr="006836A4" w:rsidRDefault="006836A4" w:rsidP="006836A4">
      <w:pPr>
        <w:pStyle w:val="EndNoteBibliography"/>
      </w:pPr>
      <w:r w:rsidRPr="006836A4">
        <w:t xml:space="preserve">Black, T., et al., Eds. (2014). </w:t>
      </w:r>
      <w:r w:rsidRPr="006836A4">
        <w:rPr>
          <w:u w:val="single"/>
        </w:rPr>
        <w:t>A Line in the Tar Sands: Struggles for Environmental Justice</w:t>
      </w:r>
      <w:r w:rsidRPr="006836A4">
        <w:t>. Toronto, ON, Between the Lines.</w:t>
      </w:r>
    </w:p>
    <w:p w14:paraId="0D86F7D6" w14:textId="77777777" w:rsidR="006836A4" w:rsidRPr="006836A4" w:rsidRDefault="006836A4" w:rsidP="006836A4">
      <w:pPr>
        <w:pStyle w:val="EndNoteBibliography"/>
        <w:spacing w:after="0"/>
        <w:ind w:left="720" w:hanging="720"/>
      </w:pPr>
      <w:r w:rsidRPr="006836A4">
        <w:tab/>
      </w:r>
    </w:p>
    <w:p w14:paraId="006F8E73" w14:textId="77777777" w:rsidR="006836A4" w:rsidRPr="006836A4" w:rsidRDefault="006836A4" w:rsidP="006836A4">
      <w:pPr>
        <w:pStyle w:val="EndNoteBibliography"/>
      </w:pPr>
      <w:r w:rsidRPr="006836A4">
        <w:t xml:space="preserve">Bonacich, E. and J. B. Wilson (2008). </w:t>
      </w:r>
      <w:r w:rsidRPr="006836A4">
        <w:rPr>
          <w:u w:val="single"/>
        </w:rPr>
        <w:t>Getting the Goods: Ports, Labor, and the Logistics Revolution</w:t>
      </w:r>
      <w:r w:rsidRPr="006836A4">
        <w:t>. Ithaca, NY, Cornell University Press.</w:t>
      </w:r>
    </w:p>
    <w:p w14:paraId="0E3B6500" w14:textId="77777777" w:rsidR="006836A4" w:rsidRPr="006836A4" w:rsidRDefault="006836A4" w:rsidP="006836A4">
      <w:pPr>
        <w:pStyle w:val="EndNoteBibliography"/>
        <w:spacing w:after="0"/>
        <w:ind w:left="720" w:hanging="720"/>
      </w:pPr>
      <w:r w:rsidRPr="006836A4">
        <w:tab/>
      </w:r>
    </w:p>
    <w:p w14:paraId="361384DE" w14:textId="77777777" w:rsidR="006836A4" w:rsidRPr="006836A4" w:rsidRDefault="006836A4" w:rsidP="006836A4">
      <w:pPr>
        <w:pStyle w:val="EndNoteBibliography"/>
      </w:pPr>
      <w:r w:rsidRPr="006836A4">
        <w:t xml:space="preserve">Boyle, P. and T. Dafnos (2019). "Infrastructures of Pacification: Vital Points, Critical Infrastructure, and Police Power in Canada." </w:t>
      </w:r>
      <w:r w:rsidRPr="006836A4">
        <w:rPr>
          <w:u w:val="single"/>
        </w:rPr>
        <w:t>Canadian Journal of Law and Society</w:t>
      </w:r>
      <w:r w:rsidRPr="006836A4">
        <w:t xml:space="preserve"> </w:t>
      </w:r>
      <w:r w:rsidRPr="006836A4">
        <w:rPr>
          <w:b/>
        </w:rPr>
        <w:t>34</w:t>
      </w:r>
      <w:r w:rsidRPr="006836A4">
        <w:t>(1): 79-98.</w:t>
      </w:r>
    </w:p>
    <w:p w14:paraId="2C1E2277" w14:textId="77777777" w:rsidR="006836A4" w:rsidRPr="006836A4" w:rsidRDefault="006836A4" w:rsidP="006836A4">
      <w:pPr>
        <w:pStyle w:val="EndNoteBibliography"/>
        <w:spacing w:after="0"/>
        <w:ind w:left="720" w:hanging="720"/>
      </w:pPr>
      <w:r w:rsidRPr="006836A4">
        <w:tab/>
      </w:r>
    </w:p>
    <w:p w14:paraId="7B16A946" w14:textId="0320CE10" w:rsidR="006836A4" w:rsidRPr="006836A4" w:rsidRDefault="006836A4" w:rsidP="006836A4">
      <w:pPr>
        <w:pStyle w:val="EndNoteBibliography"/>
      </w:pPr>
      <w:r w:rsidRPr="006836A4">
        <w:t xml:space="preserve">Brancaccio, D. and K. Petrou (2025). "Why the U.S. dollar is under threat as the world's reserve currency." </w:t>
      </w:r>
      <w:r w:rsidRPr="006836A4">
        <w:rPr>
          <w:u w:val="single"/>
        </w:rPr>
        <w:t>Marketplace</w:t>
      </w:r>
      <w:r w:rsidRPr="006836A4">
        <w:t xml:space="preserve"> </w:t>
      </w:r>
      <w:hyperlink r:id="rId9" w:history="1">
        <w:r w:rsidRPr="006836A4">
          <w:rPr>
            <w:rStyle w:val="Hyperlink"/>
          </w:rPr>
          <w:t>https://www.marketplace.org/story/2025/08/19/threats-to-the-us-dollar-as-the-the-worlds-reserve-currency</w:t>
        </w:r>
      </w:hyperlink>
      <w:r w:rsidRPr="006836A4">
        <w:t>.</w:t>
      </w:r>
    </w:p>
    <w:p w14:paraId="653E5902" w14:textId="77777777" w:rsidR="006836A4" w:rsidRPr="006836A4" w:rsidRDefault="006836A4" w:rsidP="006836A4">
      <w:pPr>
        <w:pStyle w:val="EndNoteBibliography"/>
        <w:spacing w:after="0"/>
        <w:ind w:left="720" w:hanging="720"/>
      </w:pPr>
      <w:r w:rsidRPr="006836A4">
        <w:tab/>
      </w:r>
    </w:p>
    <w:p w14:paraId="1F33EA48" w14:textId="77777777" w:rsidR="006836A4" w:rsidRPr="006836A4" w:rsidRDefault="006836A4" w:rsidP="006836A4">
      <w:pPr>
        <w:pStyle w:val="EndNoteBibliography"/>
      </w:pPr>
      <w:r w:rsidRPr="006836A4">
        <w:t xml:space="preserve">Brandon, L. (2001). "Shattered Landscape: The Great War and the Ar ar and the Art of the Group of Seven." </w:t>
      </w:r>
      <w:r w:rsidRPr="006836A4">
        <w:rPr>
          <w:u w:val="single"/>
        </w:rPr>
        <w:t>Canadian Military History</w:t>
      </w:r>
      <w:r w:rsidRPr="006836A4">
        <w:t xml:space="preserve"> </w:t>
      </w:r>
      <w:r w:rsidRPr="006836A4">
        <w:rPr>
          <w:b/>
        </w:rPr>
        <w:t>10</w:t>
      </w:r>
      <w:r w:rsidRPr="006836A4">
        <w:t>(1): 58-66.</w:t>
      </w:r>
    </w:p>
    <w:p w14:paraId="5D32884F" w14:textId="77777777" w:rsidR="006836A4" w:rsidRPr="006836A4" w:rsidRDefault="006836A4" w:rsidP="006836A4">
      <w:pPr>
        <w:pStyle w:val="EndNoteBibliography"/>
        <w:spacing w:after="0"/>
        <w:ind w:left="720" w:hanging="720"/>
      </w:pPr>
      <w:r w:rsidRPr="006836A4">
        <w:lastRenderedPageBreak/>
        <w:tab/>
      </w:r>
    </w:p>
    <w:p w14:paraId="3702D614" w14:textId="77777777" w:rsidR="006836A4" w:rsidRPr="006836A4" w:rsidRDefault="006836A4" w:rsidP="006836A4">
      <w:pPr>
        <w:pStyle w:val="EndNoteBibliography"/>
      </w:pPr>
      <w:r w:rsidRPr="006836A4">
        <w:t xml:space="preserve">Bray, D. B., et al. (2002). "Social Dimensions of Organic Coffee Production in Mexico:  Lessons for Eco-Labeling Initiatives." </w:t>
      </w:r>
      <w:r w:rsidRPr="006836A4">
        <w:rPr>
          <w:u w:val="single"/>
        </w:rPr>
        <w:t>Society and Natural Resources</w:t>
      </w:r>
      <w:r w:rsidRPr="006836A4">
        <w:t xml:space="preserve"> </w:t>
      </w:r>
      <w:r w:rsidRPr="006836A4">
        <w:rPr>
          <w:b/>
        </w:rPr>
        <w:t>15</w:t>
      </w:r>
      <w:r w:rsidRPr="006836A4">
        <w:t>: 429-446.</w:t>
      </w:r>
    </w:p>
    <w:p w14:paraId="3CED5C3B" w14:textId="77777777" w:rsidR="006836A4" w:rsidRPr="006836A4" w:rsidRDefault="006836A4" w:rsidP="006836A4">
      <w:pPr>
        <w:pStyle w:val="EndNoteBibliography"/>
        <w:spacing w:after="0"/>
        <w:ind w:left="720" w:hanging="720"/>
      </w:pPr>
      <w:r w:rsidRPr="006836A4">
        <w:tab/>
      </w:r>
    </w:p>
    <w:p w14:paraId="62204840" w14:textId="77777777" w:rsidR="006836A4" w:rsidRPr="006836A4" w:rsidRDefault="006836A4" w:rsidP="006836A4">
      <w:pPr>
        <w:pStyle w:val="EndNoteBibliography"/>
      </w:pPr>
      <w:r w:rsidRPr="006836A4">
        <w:t xml:space="preserve">Brewer, A. M., et al., Eds. (2001). </w:t>
      </w:r>
      <w:r w:rsidRPr="006836A4">
        <w:rPr>
          <w:u w:val="single"/>
        </w:rPr>
        <w:t>Handbook of Logistics and Supply-Chain Management</w:t>
      </w:r>
      <w:r w:rsidRPr="006836A4">
        <w:t>. Amsterdam, Pergamon.</w:t>
      </w:r>
    </w:p>
    <w:p w14:paraId="5FD9D4E3" w14:textId="77777777" w:rsidR="006836A4" w:rsidRPr="006836A4" w:rsidRDefault="006836A4" w:rsidP="006836A4">
      <w:pPr>
        <w:pStyle w:val="EndNoteBibliography"/>
        <w:spacing w:after="0"/>
        <w:ind w:left="720" w:hanging="720"/>
      </w:pPr>
      <w:r w:rsidRPr="006836A4">
        <w:tab/>
      </w:r>
    </w:p>
    <w:p w14:paraId="6C647748" w14:textId="77777777" w:rsidR="006836A4" w:rsidRPr="006836A4" w:rsidRDefault="006836A4" w:rsidP="006836A4">
      <w:pPr>
        <w:pStyle w:val="EndNoteBibliography"/>
      </w:pPr>
      <w:r w:rsidRPr="006836A4">
        <w:t xml:space="preserve">Bridge, G. (2009). "Material Worlds: Natural Resources, Resource Geography and the Material Economy." </w:t>
      </w:r>
      <w:r w:rsidRPr="006836A4">
        <w:rPr>
          <w:u w:val="single"/>
        </w:rPr>
        <w:t>Geography Compass</w:t>
      </w:r>
      <w:r w:rsidRPr="006836A4">
        <w:t xml:space="preserve"> </w:t>
      </w:r>
      <w:r w:rsidRPr="006836A4">
        <w:rPr>
          <w:b/>
        </w:rPr>
        <w:t>3</w:t>
      </w:r>
      <w:r w:rsidRPr="006836A4">
        <w:t>(3): 1217-1244.</w:t>
      </w:r>
    </w:p>
    <w:p w14:paraId="074FB097" w14:textId="77777777" w:rsidR="006836A4" w:rsidRPr="006836A4" w:rsidRDefault="006836A4" w:rsidP="006836A4">
      <w:pPr>
        <w:pStyle w:val="EndNoteBibliography"/>
        <w:spacing w:after="0"/>
        <w:ind w:left="720" w:hanging="720"/>
      </w:pPr>
      <w:r w:rsidRPr="006836A4">
        <w:tab/>
      </w:r>
    </w:p>
    <w:p w14:paraId="153F0134" w14:textId="77777777" w:rsidR="006836A4" w:rsidRPr="006836A4" w:rsidRDefault="006836A4" w:rsidP="006836A4">
      <w:pPr>
        <w:pStyle w:val="EndNoteBibliography"/>
      </w:pPr>
      <w:r w:rsidRPr="006836A4">
        <w:t xml:space="preserve">Brodie, J. (1989). The Political Economy of Canadian Regionalism. </w:t>
      </w:r>
      <w:r w:rsidRPr="006836A4">
        <w:rPr>
          <w:u w:val="single"/>
        </w:rPr>
        <w:t>The New Canadian Political Economy</w:t>
      </w:r>
      <w:r w:rsidRPr="006836A4">
        <w:t>. W. Clement and G. Williams. Montréal/Kingston, McGill-Queen's University Press</w:t>
      </w:r>
      <w:r w:rsidRPr="006836A4">
        <w:rPr>
          <w:b/>
        </w:rPr>
        <w:t xml:space="preserve">: </w:t>
      </w:r>
      <w:r w:rsidRPr="006836A4">
        <w:t>138-159.</w:t>
      </w:r>
    </w:p>
    <w:p w14:paraId="7007B934" w14:textId="77777777" w:rsidR="006836A4" w:rsidRPr="006836A4" w:rsidRDefault="006836A4" w:rsidP="006836A4">
      <w:pPr>
        <w:pStyle w:val="EndNoteBibliography"/>
        <w:spacing w:after="0"/>
        <w:ind w:left="720" w:hanging="720"/>
      </w:pPr>
      <w:r w:rsidRPr="006836A4">
        <w:tab/>
      </w:r>
    </w:p>
    <w:p w14:paraId="519D9FC1" w14:textId="77777777" w:rsidR="006836A4" w:rsidRPr="006836A4" w:rsidRDefault="006836A4" w:rsidP="006836A4">
      <w:pPr>
        <w:pStyle w:val="EndNoteBibliography"/>
      </w:pPr>
      <w:r w:rsidRPr="006836A4">
        <w:t xml:space="preserve">Brown, W. (2019). </w:t>
      </w:r>
      <w:r w:rsidRPr="006836A4">
        <w:rPr>
          <w:u w:val="single"/>
        </w:rPr>
        <w:t>In the Ruins of Neoliberalism: The Rise of Antidemocratic Politics in the West</w:t>
      </w:r>
      <w:r w:rsidRPr="006836A4">
        <w:t>. New York, NY, Columbia University Press.</w:t>
      </w:r>
    </w:p>
    <w:p w14:paraId="443EC218" w14:textId="77777777" w:rsidR="006836A4" w:rsidRPr="006836A4" w:rsidRDefault="006836A4" w:rsidP="006836A4">
      <w:pPr>
        <w:pStyle w:val="EndNoteBibliography"/>
        <w:spacing w:after="0"/>
        <w:ind w:left="720" w:hanging="720"/>
      </w:pPr>
      <w:r w:rsidRPr="006836A4">
        <w:tab/>
      </w:r>
    </w:p>
    <w:p w14:paraId="23A9EDA9" w14:textId="77777777" w:rsidR="006836A4" w:rsidRPr="006836A4" w:rsidRDefault="006836A4" w:rsidP="006836A4">
      <w:pPr>
        <w:pStyle w:val="EndNoteBibliography"/>
      </w:pPr>
      <w:r w:rsidRPr="006836A4">
        <w:t xml:space="preserve">Cashore, B., et al. (2007). "The Future of Non-State Authority on Canadian Staples Industries:  Assessing the Emergence of Forest Certification." </w:t>
      </w:r>
      <w:r w:rsidRPr="006836A4">
        <w:rPr>
          <w:u w:val="single"/>
        </w:rPr>
        <w:t>Policy and Society</w:t>
      </w:r>
      <w:r w:rsidRPr="006836A4">
        <w:t xml:space="preserve"> </w:t>
      </w:r>
      <w:r w:rsidRPr="006836A4">
        <w:rPr>
          <w:b/>
        </w:rPr>
        <w:t>26</w:t>
      </w:r>
      <w:r w:rsidRPr="006836A4">
        <w:t>(1): 71-92.</w:t>
      </w:r>
    </w:p>
    <w:p w14:paraId="67B6181C" w14:textId="77777777" w:rsidR="006836A4" w:rsidRPr="006836A4" w:rsidRDefault="006836A4" w:rsidP="006836A4">
      <w:pPr>
        <w:pStyle w:val="EndNoteBibliography"/>
        <w:spacing w:after="0"/>
        <w:ind w:left="720" w:hanging="720"/>
      </w:pPr>
      <w:r w:rsidRPr="006836A4">
        <w:tab/>
      </w:r>
    </w:p>
    <w:p w14:paraId="3E63F101" w14:textId="77777777" w:rsidR="006836A4" w:rsidRPr="006836A4" w:rsidRDefault="006836A4" w:rsidP="006836A4">
      <w:pPr>
        <w:pStyle w:val="EndNoteBibliography"/>
      </w:pPr>
      <w:r w:rsidRPr="006836A4">
        <w:t xml:space="preserve">Cashore, B., et al. (2004). </w:t>
      </w:r>
      <w:r w:rsidRPr="006836A4">
        <w:rPr>
          <w:u w:val="single"/>
        </w:rPr>
        <w:t>Governing through Markets: Forest Certification and the Emergence of Non-State Authority</w:t>
      </w:r>
      <w:r w:rsidRPr="006836A4">
        <w:t>. New Haven, Yale University Press.</w:t>
      </w:r>
    </w:p>
    <w:p w14:paraId="6E9233D2" w14:textId="77777777" w:rsidR="006836A4" w:rsidRPr="006836A4" w:rsidRDefault="006836A4" w:rsidP="006836A4">
      <w:pPr>
        <w:pStyle w:val="EndNoteBibliography"/>
        <w:spacing w:after="0"/>
        <w:ind w:left="720" w:hanging="720"/>
      </w:pPr>
      <w:r w:rsidRPr="006836A4">
        <w:tab/>
      </w:r>
    </w:p>
    <w:p w14:paraId="580685C0" w14:textId="77777777" w:rsidR="006836A4" w:rsidRPr="006836A4" w:rsidRDefault="006836A4" w:rsidP="006836A4">
      <w:pPr>
        <w:pStyle w:val="EndNoteBibliography"/>
      </w:pPr>
      <w:r w:rsidRPr="006836A4">
        <w:t xml:space="preserve">Cashore, B., et al. (2001). </w:t>
      </w:r>
      <w:r w:rsidRPr="006836A4">
        <w:rPr>
          <w:u w:val="single"/>
        </w:rPr>
        <w:t>In Search of Sustainability: British Columbia Forest Policy in the 1990s</w:t>
      </w:r>
      <w:r w:rsidRPr="006836A4">
        <w:t>. Vancouver, University of British Columbia Press.</w:t>
      </w:r>
    </w:p>
    <w:p w14:paraId="51732846" w14:textId="77777777" w:rsidR="006836A4" w:rsidRPr="006836A4" w:rsidRDefault="006836A4" w:rsidP="006836A4">
      <w:pPr>
        <w:pStyle w:val="EndNoteBibliography"/>
        <w:spacing w:after="0"/>
        <w:ind w:left="720" w:hanging="720"/>
      </w:pPr>
      <w:r w:rsidRPr="006836A4">
        <w:tab/>
      </w:r>
    </w:p>
    <w:p w14:paraId="3A797FB6" w14:textId="77777777" w:rsidR="006836A4" w:rsidRPr="006836A4" w:rsidRDefault="006836A4" w:rsidP="006836A4">
      <w:pPr>
        <w:pStyle w:val="EndNoteBibliography"/>
      </w:pPr>
      <w:r w:rsidRPr="006836A4">
        <w:t xml:space="preserve">Castells, M. (1989). "High Technology and the New International Division of Labour." </w:t>
      </w:r>
      <w:r w:rsidRPr="006836A4">
        <w:rPr>
          <w:u w:val="single"/>
        </w:rPr>
        <w:t>Labour and Society</w:t>
      </w:r>
      <w:r w:rsidRPr="006836A4">
        <w:t xml:space="preserve"> </w:t>
      </w:r>
      <w:r w:rsidRPr="006836A4">
        <w:rPr>
          <w:b/>
        </w:rPr>
        <w:t>14</w:t>
      </w:r>
      <w:r w:rsidRPr="006836A4">
        <w:t>(supplement): 7-42.</w:t>
      </w:r>
    </w:p>
    <w:p w14:paraId="4A83A2CE" w14:textId="77777777" w:rsidR="006836A4" w:rsidRPr="006836A4" w:rsidRDefault="006836A4" w:rsidP="006836A4">
      <w:pPr>
        <w:pStyle w:val="EndNoteBibliography"/>
        <w:spacing w:after="0"/>
        <w:ind w:left="720" w:hanging="720"/>
      </w:pPr>
      <w:r w:rsidRPr="006836A4">
        <w:tab/>
      </w:r>
    </w:p>
    <w:p w14:paraId="092FB45A" w14:textId="77777777" w:rsidR="006836A4" w:rsidRPr="006836A4" w:rsidRDefault="006836A4" w:rsidP="006836A4">
      <w:pPr>
        <w:pStyle w:val="EndNoteBibliography"/>
      </w:pPr>
      <w:r w:rsidRPr="006836A4">
        <w:t xml:space="preserve">Chua, C. and K. Bosworth (2023). "Beyond the Chokepoint: Blockades as Social Struggles." </w:t>
      </w:r>
      <w:r w:rsidRPr="006836A4">
        <w:rPr>
          <w:u w:val="single"/>
        </w:rPr>
        <w:t>Antipode</w:t>
      </w:r>
      <w:r w:rsidRPr="006836A4">
        <w:t xml:space="preserve"> </w:t>
      </w:r>
      <w:r w:rsidRPr="006836A4">
        <w:rPr>
          <w:b/>
        </w:rPr>
        <w:t>55</w:t>
      </w:r>
      <w:r w:rsidRPr="006836A4">
        <w:t>(5): 1301-1320.</w:t>
      </w:r>
    </w:p>
    <w:p w14:paraId="1211E205" w14:textId="77777777" w:rsidR="006836A4" w:rsidRPr="006836A4" w:rsidRDefault="006836A4" w:rsidP="006836A4">
      <w:pPr>
        <w:pStyle w:val="EndNoteBibliography"/>
        <w:spacing w:after="0"/>
        <w:ind w:left="720" w:hanging="720"/>
      </w:pPr>
      <w:r w:rsidRPr="006836A4">
        <w:tab/>
      </w:r>
    </w:p>
    <w:p w14:paraId="71C8B2B5" w14:textId="77777777" w:rsidR="006836A4" w:rsidRPr="006836A4" w:rsidRDefault="006836A4" w:rsidP="006836A4">
      <w:pPr>
        <w:pStyle w:val="EndNoteBibliography"/>
      </w:pPr>
      <w:r w:rsidRPr="006836A4">
        <w:t xml:space="preserve">Clarkson, S. (1993). Constitutionalizing the Canadian-American Relationship. </w:t>
      </w:r>
      <w:r w:rsidRPr="006836A4">
        <w:rPr>
          <w:u w:val="single"/>
        </w:rPr>
        <w:t>Canada under Free Trade</w:t>
      </w:r>
      <w:r w:rsidRPr="006836A4">
        <w:t>. D. Cameron and M. Watkins. Toronto, James Lorimer</w:t>
      </w:r>
      <w:r w:rsidRPr="006836A4">
        <w:rPr>
          <w:b/>
        </w:rPr>
        <w:t xml:space="preserve">: </w:t>
      </w:r>
      <w:r w:rsidRPr="006836A4">
        <w:t>3-20.</w:t>
      </w:r>
    </w:p>
    <w:p w14:paraId="39BEF765" w14:textId="77777777" w:rsidR="006836A4" w:rsidRPr="006836A4" w:rsidRDefault="006836A4" w:rsidP="006836A4">
      <w:pPr>
        <w:pStyle w:val="EndNoteBibliography"/>
        <w:spacing w:after="0"/>
        <w:ind w:left="720" w:hanging="720"/>
      </w:pPr>
      <w:r w:rsidRPr="006836A4">
        <w:tab/>
      </w:r>
    </w:p>
    <w:p w14:paraId="44942E2E" w14:textId="77777777" w:rsidR="006836A4" w:rsidRPr="006836A4" w:rsidRDefault="006836A4" w:rsidP="006836A4">
      <w:pPr>
        <w:pStyle w:val="EndNoteBibliography"/>
      </w:pPr>
      <w:r w:rsidRPr="006836A4">
        <w:t xml:space="preserve">Clarkson, S. (2002). </w:t>
      </w:r>
      <w:r w:rsidRPr="006836A4">
        <w:rPr>
          <w:u w:val="single"/>
        </w:rPr>
        <w:t>Uncle Sam and Us: Globalization, Neoconservatism, and the Canadian State</w:t>
      </w:r>
      <w:r w:rsidRPr="006836A4">
        <w:t>. Toronto, University of Toronto Press.</w:t>
      </w:r>
    </w:p>
    <w:p w14:paraId="6DF5CC3B" w14:textId="77777777" w:rsidR="006836A4" w:rsidRPr="006836A4" w:rsidRDefault="006836A4" w:rsidP="006836A4">
      <w:pPr>
        <w:pStyle w:val="EndNoteBibliography"/>
        <w:spacing w:after="0"/>
        <w:ind w:left="720" w:hanging="720"/>
      </w:pPr>
      <w:r w:rsidRPr="006836A4">
        <w:lastRenderedPageBreak/>
        <w:tab/>
      </w:r>
    </w:p>
    <w:p w14:paraId="2FF0F8E6" w14:textId="77777777" w:rsidR="006836A4" w:rsidRPr="006836A4" w:rsidRDefault="006836A4" w:rsidP="006836A4">
      <w:pPr>
        <w:pStyle w:val="EndNoteBibliography"/>
      </w:pPr>
      <w:r w:rsidRPr="006836A4">
        <w:t xml:space="preserve">Cole, P. (2024). How American Dockworkers Fought Apartheid in South Africa. </w:t>
      </w:r>
      <w:r w:rsidRPr="006836A4">
        <w:rPr>
          <w:u w:val="single"/>
        </w:rPr>
        <w:t>Jacobin</w:t>
      </w:r>
      <w:r w:rsidRPr="006836A4">
        <w:t>.</w:t>
      </w:r>
    </w:p>
    <w:p w14:paraId="135847FB" w14:textId="77777777" w:rsidR="006836A4" w:rsidRPr="006836A4" w:rsidRDefault="006836A4" w:rsidP="006836A4">
      <w:pPr>
        <w:pStyle w:val="EndNoteBibliography"/>
        <w:spacing w:after="0"/>
        <w:ind w:left="720" w:hanging="720"/>
      </w:pPr>
      <w:r w:rsidRPr="006836A4">
        <w:tab/>
      </w:r>
    </w:p>
    <w:p w14:paraId="2E0BEC76" w14:textId="77777777" w:rsidR="006836A4" w:rsidRPr="006836A4" w:rsidRDefault="006836A4" w:rsidP="006836A4">
      <w:pPr>
        <w:pStyle w:val="EndNoteBibliography"/>
      </w:pPr>
      <w:r w:rsidRPr="006836A4">
        <w:t xml:space="preserve">Cowen, D. (2010). "A Geography of Logistics: Market Authority and the Security of Supply Chains." </w:t>
      </w:r>
      <w:r w:rsidRPr="006836A4">
        <w:rPr>
          <w:u w:val="single"/>
        </w:rPr>
        <w:t>Annals of the Association of American Geographers</w:t>
      </w:r>
      <w:r w:rsidRPr="006836A4">
        <w:t xml:space="preserve"> </w:t>
      </w:r>
      <w:r w:rsidRPr="006836A4">
        <w:rPr>
          <w:b/>
        </w:rPr>
        <w:t>100</w:t>
      </w:r>
      <w:r w:rsidRPr="006836A4">
        <w:t>(3): 600-620.</w:t>
      </w:r>
    </w:p>
    <w:p w14:paraId="023091A9" w14:textId="77777777" w:rsidR="006836A4" w:rsidRPr="006836A4" w:rsidRDefault="006836A4" w:rsidP="006836A4">
      <w:pPr>
        <w:pStyle w:val="EndNoteBibliography"/>
        <w:spacing w:after="0"/>
        <w:ind w:left="720" w:hanging="720"/>
      </w:pPr>
      <w:r w:rsidRPr="006836A4">
        <w:tab/>
      </w:r>
    </w:p>
    <w:p w14:paraId="5D7ED5CA" w14:textId="77777777" w:rsidR="006836A4" w:rsidRPr="006836A4" w:rsidRDefault="006836A4" w:rsidP="006836A4">
      <w:pPr>
        <w:pStyle w:val="EndNoteBibliography"/>
      </w:pPr>
      <w:r w:rsidRPr="006836A4">
        <w:t xml:space="preserve">Cowen, D. (2014). </w:t>
      </w:r>
      <w:r w:rsidRPr="006836A4">
        <w:rPr>
          <w:u w:val="single"/>
        </w:rPr>
        <w:t>The Deadly Life of Logistics: Mapping Violence in Global Trade</w:t>
      </w:r>
      <w:r w:rsidRPr="006836A4">
        <w:t>. Minneapolis, MI, University of Minnesota Press.</w:t>
      </w:r>
    </w:p>
    <w:p w14:paraId="5ACA92DD" w14:textId="77777777" w:rsidR="006836A4" w:rsidRPr="006836A4" w:rsidRDefault="006836A4" w:rsidP="006836A4">
      <w:pPr>
        <w:pStyle w:val="EndNoteBibliography"/>
        <w:spacing w:after="0"/>
        <w:ind w:left="720" w:hanging="720"/>
      </w:pPr>
      <w:r w:rsidRPr="006836A4">
        <w:tab/>
      </w:r>
    </w:p>
    <w:p w14:paraId="4C3DF9AE" w14:textId="77777777" w:rsidR="006836A4" w:rsidRPr="006836A4" w:rsidRDefault="006836A4" w:rsidP="006836A4">
      <w:pPr>
        <w:pStyle w:val="EndNoteBibliography"/>
      </w:pPr>
      <w:r w:rsidRPr="006836A4">
        <w:t xml:space="preserve">Cox, R. W. and M. G. Schechter (2002). </w:t>
      </w:r>
      <w:r w:rsidRPr="006836A4">
        <w:rPr>
          <w:u w:val="single"/>
        </w:rPr>
        <w:t>The Political Economy of a Plural World</w:t>
      </w:r>
      <w:r w:rsidRPr="006836A4">
        <w:t>. London, UK, Routledge.</w:t>
      </w:r>
    </w:p>
    <w:p w14:paraId="252BCF65" w14:textId="77777777" w:rsidR="006836A4" w:rsidRPr="006836A4" w:rsidRDefault="006836A4" w:rsidP="006836A4">
      <w:pPr>
        <w:pStyle w:val="EndNoteBibliography"/>
        <w:spacing w:after="0"/>
        <w:ind w:left="720" w:hanging="720"/>
      </w:pPr>
      <w:r w:rsidRPr="006836A4">
        <w:tab/>
      </w:r>
    </w:p>
    <w:p w14:paraId="1134B0E1" w14:textId="77777777" w:rsidR="006836A4" w:rsidRPr="006836A4" w:rsidRDefault="006836A4" w:rsidP="006836A4">
      <w:pPr>
        <w:pStyle w:val="EndNoteBibliography"/>
      </w:pPr>
      <w:r w:rsidRPr="006836A4">
        <w:t xml:space="preserve">Crosby, A. and J. Monaghan (2018). </w:t>
      </w:r>
      <w:r w:rsidRPr="006836A4">
        <w:rPr>
          <w:u w:val="single"/>
        </w:rPr>
        <w:t>Policing Indigenous Movements: Dissent and the Security State</w:t>
      </w:r>
      <w:r w:rsidRPr="006836A4">
        <w:t>. Halifax, NS, Fernwood Books.</w:t>
      </w:r>
    </w:p>
    <w:p w14:paraId="193D1668" w14:textId="77777777" w:rsidR="006836A4" w:rsidRPr="006836A4" w:rsidRDefault="006836A4" w:rsidP="006836A4">
      <w:pPr>
        <w:pStyle w:val="EndNoteBibliography"/>
        <w:spacing w:after="0"/>
        <w:ind w:left="720" w:hanging="720"/>
      </w:pPr>
      <w:r w:rsidRPr="006836A4">
        <w:tab/>
      </w:r>
    </w:p>
    <w:p w14:paraId="4291A540" w14:textId="77777777" w:rsidR="006836A4" w:rsidRPr="006836A4" w:rsidRDefault="006836A4" w:rsidP="006836A4">
      <w:pPr>
        <w:pStyle w:val="EndNoteBibliography"/>
      </w:pPr>
      <w:r w:rsidRPr="006836A4">
        <w:t xml:space="preserve">Drache, D. (2004). </w:t>
      </w:r>
      <w:r w:rsidRPr="006836A4">
        <w:rPr>
          <w:u w:val="single"/>
        </w:rPr>
        <w:t>Borders Matter:  Homeland Security and the Search for North America</w:t>
      </w:r>
      <w:r w:rsidRPr="006836A4">
        <w:t>. Halifax, NS, Fernwood Books.</w:t>
      </w:r>
    </w:p>
    <w:p w14:paraId="2C42E860" w14:textId="77777777" w:rsidR="006836A4" w:rsidRPr="006836A4" w:rsidRDefault="006836A4" w:rsidP="006836A4">
      <w:pPr>
        <w:pStyle w:val="EndNoteBibliography"/>
        <w:spacing w:after="0"/>
        <w:ind w:left="720" w:hanging="720"/>
      </w:pPr>
      <w:r w:rsidRPr="006836A4">
        <w:tab/>
      </w:r>
    </w:p>
    <w:p w14:paraId="3A5E0DD4" w14:textId="77777777" w:rsidR="006836A4" w:rsidRPr="006836A4" w:rsidRDefault="006836A4" w:rsidP="006836A4">
      <w:pPr>
        <w:pStyle w:val="EndNoteBibliography"/>
      </w:pPr>
      <w:r w:rsidRPr="006836A4">
        <w:t xml:space="preserve">Duménil, G. and D. Lévy (2013). </w:t>
      </w:r>
      <w:r w:rsidRPr="006836A4">
        <w:rPr>
          <w:u w:val="single"/>
        </w:rPr>
        <w:t>The Crisis of Neoliberalism</w:t>
      </w:r>
      <w:r w:rsidRPr="006836A4">
        <w:t>. Cambridge, Massachusetts, Harvard University Press.</w:t>
      </w:r>
    </w:p>
    <w:p w14:paraId="1025BFC9" w14:textId="77777777" w:rsidR="006836A4" w:rsidRPr="006836A4" w:rsidRDefault="006836A4" w:rsidP="006836A4">
      <w:pPr>
        <w:pStyle w:val="EndNoteBibliography"/>
        <w:spacing w:after="0"/>
        <w:ind w:left="720" w:hanging="720"/>
      </w:pPr>
      <w:r w:rsidRPr="006836A4">
        <w:tab/>
      </w:r>
    </w:p>
    <w:p w14:paraId="35A00D10" w14:textId="77777777" w:rsidR="006836A4" w:rsidRPr="006836A4" w:rsidRDefault="006836A4" w:rsidP="006836A4">
      <w:pPr>
        <w:pStyle w:val="EndNoteBibliography"/>
      </w:pPr>
      <w:r w:rsidRPr="006836A4">
        <w:t>Earl of Durham (1839). Report on the Affairs of British North America from the Earl of Durham, Her Majesty's High Commissioner. London, UK.</w:t>
      </w:r>
    </w:p>
    <w:p w14:paraId="2AC88AC8" w14:textId="77777777" w:rsidR="006836A4" w:rsidRPr="006836A4" w:rsidRDefault="006836A4" w:rsidP="006836A4">
      <w:pPr>
        <w:pStyle w:val="EndNoteBibliography"/>
        <w:spacing w:after="0"/>
        <w:ind w:left="720" w:hanging="720"/>
      </w:pPr>
      <w:r w:rsidRPr="006836A4">
        <w:tab/>
      </w:r>
    </w:p>
    <w:p w14:paraId="6C900794" w14:textId="77777777" w:rsidR="006836A4" w:rsidRPr="006836A4" w:rsidRDefault="006836A4" w:rsidP="006836A4">
      <w:pPr>
        <w:pStyle w:val="EndNoteBibliography"/>
      </w:pPr>
      <w:r w:rsidRPr="006836A4">
        <w:t xml:space="preserve">Foster, J. B. (2000). </w:t>
      </w:r>
      <w:r w:rsidRPr="006836A4">
        <w:rPr>
          <w:u w:val="single"/>
        </w:rPr>
        <w:t>Marx's Ecology: Materialism and Nature</w:t>
      </w:r>
      <w:r w:rsidRPr="006836A4">
        <w:t>. New York, NY, Monthly Review.</w:t>
      </w:r>
    </w:p>
    <w:p w14:paraId="791908BC" w14:textId="77777777" w:rsidR="006836A4" w:rsidRPr="006836A4" w:rsidRDefault="006836A4" w:rsidP="006836A4">
      <w:pPr>
        <w:pStyle w:val="EndNoteBibliography"/>
        <w:spacing w:after="0"/>
        <w:ind w:left="720" w:hanging="720"/>
      </w:pPr>
      <w:r w:rsidRPr="006836A4">
        <w:tab/>
      </w:r>
    </w:p>
    <w:p w14:paraId="3CC090ED" w14:textId="77777777" w:rsidR="006836A4" w:rsidRPr="006836A4" w:rsidRDefault="006836A4" w:rsidP="006836A4">
      <w:pPr>
        <w:pStyle w:val="EndNoteBibliography"/>
      </w:pPr>
      <w:r w:rsidRPr="006836A4">
        <w:t xml:space="preserve">Foucault, M. (1976). 'Society Must be Defended'. </w:t>
      </w:r>
      <w:r w:rsidRPr="006836A4">
        <w:rPr>
          <w:u w:val="single"/>
        </w:rPr>
        <w:t>"Society Must be Defended": Lectures at the Collège de France, 1975-76</w:t>
      </w:r>
      <w:r w:rsidRPr="006836A4">
        <w:t>. M. Bertani and A. Fontana. New York, NY, Picador</w:t>
      </w:r>
      <w:r w:rsidRPr="006836A4">
        <w:rPr>
          <w:b/>
        </w:rPr>
        <w:t xml:space="preserve">: </w:t>
      </w:r>
      <w:r w:rsidRPr="006836A4">
        <w:t>1-21.</w:t>
      </w:r>
    </w:p>
    <w:p w14:paraId="761A6CFA" w14:textId="77777777" w:rsidR="006836A4" w:rsidRPr="006836A4" w:rsidRDefault="006836A4" w:rsidP="006836A4">
      <w:pPr>
        <w:pStyle w:val="EndNoteBibliography"/>
        <w:spacing w:after="0"/>
        <w:ind w:left="720" w:hanging="720"/>
      </w:pPr>
      <w:r w:rsidRPr="006836A4">
        <w:tab/>
      </w:r>
    </w:p>
    <w:p w14:paraId="4BD52FED" w14:textId="77777777" w:rsidR="006836A4" w:rsidRPr="006836A4" w:rsidRDefault="006836A4" w:rsidP="006836A4">
      <w:pPr>
        <w:pStyle w:val="EndNoteBibliography"/>
      </w:pPr>
      <w:r w:rsidRPr="006836A4">
        <w:t xml:space="preserve">Fraser, N. (2022). </w:t>
      </w:r>
      <w:r w:rsidRPr="006836A4">
        <w:rPr>
          <w:u w:val="single"/>
        </w:rPr>
        <w:t>Cannibal Capitalism: How our System is Devouring Democracy, Care, and the Planet – and What We Can Do About It</w:t>
      </w:r>
      <w:r w:rsidRPr="006836A4">
        <w:t>. London, UK, Verso.</w:t>
      </w:r>
    </w:p>
    <w:p w14:paraId="26FC0C00" w14:textId="77777777" w:rsidR="006836A4" w:rsidRPr="006836A4" w:rsidRDefault="006836A4" w:rsidP="006836A4">
      <w:pPr>
        <w:pStyle w:val="EndNoteBibliography"/>
        <w:spacing w:after="0"/>
        <w:ind w:left="720" w:hanging="720"/>
      </w:pPr>
      <w:r w:rsidRPr="006836A4">
        <w:tab/>
      </w:r>
    </w:p>
    <w:p w14:paraId="7B289246" w14:textId="77777777" w:rsidR="006836A4" w:rsidRPr="006836A4" w:rsidRDefault="006836A4" w:rsidP="006836A4">
      <w:pPr>
        <w:pStyle w:val="EndNoteBibliography"/>
      </w:pPr>
      <w:r w:rsidRPr="006836A4">
        <w:t>Friedberg, J. and R. Rowley (2000). This Is What Democracy Looks Like. United States of America</w:t>
      </w:r>
      <w:r w:rsidRPr="006836A4">
        <w:rPr>
          <w:b/>
        </w:rPr>
        <w:t xml:space="preserve">: </w:t>
      </w:r>
      <w:r w:rsidRPr="006836A4">
        <w:t>72 min.</w:t>
      </w:r>
    </w:p>
    <w:p w14:paraId="0522151E" w14:textId="77777777" w:rsidR="006836A4" w:rsidRPr="006836A4" w:rsidRDefault="006836A4" w:rsidP="006836A4">
      <w:pPr>
        <w:pStyle w:val="EndNoteBibliography"/>
        <w:spacing w:after="0"/>
        <w:ind w:left="720" w:hanging="720"/>
      </w:pPr>
      <w:r w:rsidRPr="006836A4">
        <w:tab/>
      </w:r>
    </w:p>
    <w:p w14:paraId="5AD5F25D" w14:textId="77777777" w:rsidR="006836A4" w:rsidRPr="006836A4" w:rsidRDefault="006836A4" w:rsidP="006836A4">
      <w:pPr>
        <w:pStyle w:val="EndNoteBibliography"/>
      </w:pPr>
      <w:r w:rsidRPr="006836A4">
        <w:t xml:space="preserve">Friesen, G. (2025). Why Trump Wants Greenland And Canada: Strategic And Economic Goals. </w:t>
      </w:r>
      <w:r w:rsidRPr="006836A4">
        <w:rPr>
          <w:u w:val="single"/>
        </w:rPr>
        <w:t>Forbes</w:t>
      </w:r>
      <w:r w:rsidRPr="006836A4">
        <w:t>.</w:t>
      </w:r>
    </w:p>
    <w:p w14:paraId="436E9ADF" w14:textId="77777777" w:rsidR="006836A4" w:rsidRPr="006836A4" w:rsidRDefault="006836A4" w:rsidP="006836A4">
      <w:pPr>
        <w:pStyle w:val="EndNoteBibliography"/>
        <w:spacing w:after="0"/>
        <w:ind w:left="720" w:hanging="720"/>
      </w:pPr>
      <w:r w:rsidRPr="006836A4">
        <w:lastRenderedPageBreak/>
        <w:tab/>
      </w:r>
    </w:p>
    <w:p w14:paraId="0856F797" w14:textId="77777777" w:rsidR="006836A4" w:rsidRPr="006836A4" w:rsidRDefault="006836A4" w:rsidP="006836A4">
      <w:pPr>
        <w:pStyle w:val="EndNoteBibliography"/>
      </w:pPr>
      <w:r w:rsidRPr="006836A4">
        <w:t xml:space="preserve">Gale, F. and C. Burda (1997). The Pitfalls and Potential of Eco-Certification as a Market Incentive for Sustainable Forest Management. </w:t>
      </w:r>
      <w:r w:rsidRPr="006836A4">
        <w:rPr>
          <w:u w:val="single"/>
        </w:rPr>
        <w:t>The Wealth of Forests: Markets, Regulation and Sustainable Forestry</w:t>
      </w:r>
      <w:r w:rsidRPr="006836A4">
        <w:t>. C. Tollefson. Vancouver, UBC Press</w:t>
      </w:r>
      <w:r w:rsidRPr="006836A4">
        <w:rPr>
          <w:b/>
        </w:rPr>
        <w:t xml:space="preserve">: </w:t>
      </w:r>
      <w:r w:rsidRPr="006836A4">
        <w:t>414-441.</w:t>
      </w:r>
    </w:p>
    <w:p w14:paraId="409C6F72" w14:textId="77777777" w:rsidR="006836A4" w:rsidRPr="006836A4" w:rsidRDefault="006836A4" w:rsidP="006836A4">
      <w:pPr>
        <w:pStyle w:val="EndNoteBibliography"/>
        <w:ind w:left="720" w:hanging="720"/>
      </w:pPr>
      <w:r w:rsidRPr="006836A4">
        <w:tab/>
        <w:t>From Tollefson edited book</w:t>
      </w:r>
    </w:p>
    <w:p w14:paraId="6FEBCCA5" w14:textId="77777777" w:rsidR="006836A4" w:rsidRPr="006836A4" w:rsidRDefault="006836A4" w:rsidP="006836A4">
      <w:pPr>
        <w:pStyle w:val="EndNoteBibliography"/>
        <w:spacing w:after="0"/>
      </w:pPr>
    </w:p>
    <w:p w14:paraId="67AB8D0A" w14:textId="77777777" w:rsidR="006836A4" w:rsidRPr="006836A4" w:rsidRDefault="006836A4" w:rsidP="006836A4">
      <w:pPr>
        <w:pStyle w:val="EndNoteBibliography"/>
      </w:pPr>
      <w:r w:rsidRPr="006836A4">
        <w:t xml:space="preserve">Garcia Linera, A. (2012). "Geopolitics of the Amazon: Patrimonial-Hacendado power and capitalist accumulation, translated by Richard Fidler." </w:t>
      </w:r>
      <w:r w:rsidRPr="006836A4">
        <w:rPr>
          <w:u w:val="single"/>
        </w:rPr>
        <w:t>Links International Journal of Socialist Renewal</w:t>
      </w:r>
      <w:r w:rsidRPr="006836A4">
        <w:t>.</w:t>
      </w:r>
    </w:p>
    <w:p w14:paraId="53301CC7" w14:textId="77777777" w:rsidR="006836A4" w:rsidRPr="006836A4" w:rsidRDefault="006836A4" w:rsidP="006836A4">
      <w:pPr>
        <w:pStyle w:val="EndNoteBibliography"/>
        <w:spacing w:after="0"/>
        <w:ind w:left="720" w:hanging="720"/>
      </w:pPr>
      <w:r w:rsidRPr="006836A4">
        <w:tab/>
      </w:r>
    </w:p>
    <w:p w14:paraId="1F9E425C" w14:textId="77777777" w:rsidR="006836A4" w:rsidRPr="006836A4" w:rsidRDefault="006836A4" w:rsidP="006836A4">
      <w:pPr>
        <w:pStyle w:val="EndNoteBibliography"/>
      </w:pPr>
      <w:r w:rsidRPr="006836A4">
        <w:t xml:space="preserve">Gereffi, G. (1994). The Organization of Buyer-Driven Global Commodity Chains:  How US Retailers Shape Overseas Production Networks. </w:t>
      </w:r>
      <w:r w:rsidRPr="006836A4">
        <w:rPr>
          <w:u w:val="single"/>
        </w:rPr>
        <w:t>Commodity Chains and Global Capitalism</w:t>
      </w:r>
      <w:r w:rsidRPr="006836A4">
        <w:t>. G. Gereffi and M. Korzeniewicz. Westport, CN, Greenwood Press/Praeger</w:t>
      </w:r>
      <w:r w:rsidRPr="006836A4">
        <w:rPr>
          <w:b/>
        </w:rPr>
        <w:t xml:space="preserve">: </w:t>
      </w:r>
      <w:r w:rsidRPr="006836A4">
        <w:t>95-122.</w:t>
      </w:r>
    </w:p>
    <w:p w14:paraId="4D822113" w14:textId="77777777" w:rsidR="006836A4" w:rsidRPr="006836A4" w:rsidRDefault="006836A4" w:rsidP="006836A4">
      <w:pPr>
        <w:pStyle w:val="EndNoteBibliography"/>
        <w:spacing w:after="0"/>
        <w:ind w:left="720" w:hanging="720"/>
      </w:pPr>
      <w:r w:rsidRPr="006836A4">
        <w:tab/>
      </w:r>
    </w:p>
    <w:p w14:paraId="06481854" w14:textId="77777777" w:rsidR="006836A4" w:rsidRPr="006836A4" w:rsidRDefault="006836A4" w:rsidP="006836A4">
      <w:pPr>
        <w:pStyle w:val="EndNoteBibliography"/>
      </w:pPr>
      <w:r w:rsidRPr="006836A4">
        <w:t xml:space="preserve">Gereffi, G., et al. (2005). "The governance of global value chains." </w:t>
      </w:r>
      <w:r w:rsidRPr="006836A4">
        <w:rPr>
          <w:u w:val="single"/>
        </w:rPr>
        <w:t>Review of International Political Economy</w:t>
      </w:r>
      <w:r w:rsidRPr="006836A4">
        <w:t xml:space="preserve"> </w:t>
      </w:r>
      <w:r w:rsidRPr="006836A4">
        <w:rPr>
          <w:b/>
        </w:rPr>
        <w:t>12</w:t>
      </w:r>
      <w:r w:rsidRPr="006836A4">
        <w:t>(1): 78-104.</w:t>
      </w:r>
    </w:p>
    <w:p w14:paraId="45A4F245" w14:textId="77777777" w:rsidR="006836A4" w:rsidRPr="006836A4" w:rsidRDefault="006836A4" w:rsidP="006836A4">
      <w:pPr>
        <w:pStyle w:val="EndNoteBibliography"/>
        <w:spacing w:after="0"/>
        <w:ind w:left="720" w:hanging="720"/>
      </w:pPr>
      <w:r w:rsidRPr="006836A4">
        <w:tab/>
      </w:r>
    </w:p>
    <w:p w14:paraId="698E696E" w14:textId="77777777" w:rsidR="006836A4" w:rsidRPr="006836A4" w:rsidRDefault="006836A4" w:rsidP="006836A4">
      <w:pPr>
        <w:pStyle w:val="EndNoteBibliography"/>
      </w:pPr>
      <w:r w:rsidRPr="006836A4">
        <w:t xml:space="preserve">Gill, S. and A. C. Cutler, Eds. (2014). </w:t>
      </w:r>
      <w:r w:rsidRPr="006836A4">
        <w:rPr>
          <w:u w:val="single"/>
        </w:rPr>
        <w:t>New Constitutionalism and World Order</w:t>
      </w:r>
      <w:r w:rsidRPr="006836A4">
        <w:t>. Cambridge, UK, Cambridge University Press.</w:t>
      </w:r>
    </w:p>
    <w:p w14:paraId="2E6FF1FC" w14:textId="77777777" w:rsidR="006836A4" w:rsidRPr="006836A4" w:rsidRDefault="006836A4" w:rsidP="006836A4">
      <w:pPr>
        <w:pStyle w:val="EndNoteBibliography"/>
        <w:spacing w:after="0"/>
        <w:ind w:left="720" w:hanging="720"/>
      </w:pPr>
      <w:r w:rsidRPr="006836A4">
        <w:tab/>
      </w:r>
    </w:p>
    <w:p w14:paraId="05B24D5C" w14:textId="77777777" w:rsidR="006836A4" w:rsidRPr="006836A4" w:rsidRDefault="006836A4" w:rsidP="006836A4">
      <w:pPr>
        <w:pStyle w:val="EndNoteBibliography"/>
      </w:pPr>
      <w:r w:rsidRPr="006836A4">
        <w:t xml:space="preserve">Gramsci, A. (1971). </w:t>
      </w:r>
      <w:r w:rsidRPr="006836A4">
        <w:rPr>
          <w:u w:val="single"/>
        </w:rPr>
        <w:t>Selections from the Prison Notebooks</w:t>
      </w:r>
      <w:r w:rsidRPr="006836A4">
        <w:t>. New York, International Publishers.</w:t>
      </w:r>
    </w:p>
    <w:p w14:paraId="6E6A489E" w14:textId="77777777" w:rsidR="006836A4" w:rsidRPr="006836A4" w:rsidRDefault="006836A4" w:rsidP="006836A4">
      <w:pPr>
        <w:pStyle w:val="EndNoteBibliography"/>
        <w:spacing w:after="0"/>
        <w:ind w:left="720" w:hanging="720"/>
      </w:pPr>
      <w:r w:rsidRPr="006836A4">
        <w:tab/>
      </w:r>
    </w:p>
    <w:p w14:paraId="45559998" w14:textId="77777777" w:rsidR="006836A4" w:rsidRPr="006836A4" w:rsidRDefault="006836A4" w:rsidP="006836A4">
      <w:pPr>
        <w:pStyle w:val="EndNoteBibliography"/>
      </w:pPr>
      <w:r w:rsidRPr="006836A4">
        <w:t xml:space="preserve">Gu, J., et al., Eds. (2016). </w:t>
      </w:r>
      <w:r w:rsidRPr="006836A4">
        <w:rPr>
          <w:u w:val="single"/>
        </w:rPr>
        <w:t xml:space="preserve">The BRICS in International Development </w:t>
      </w:r>
      <w:r w:rsidRPr="006836A4">
        <w:t>London, UK, Palgrave Macmillan.</w:t>
      </w:r>
    </w:p>
    <w:p w14:paraId="07984B94" w14:textId="77777777" w:rsidR="006836A4" w:rsidRPr="006836A4" w:rsidRDefault="006836A4" w:rsidP="006836A4">
      <w:pPr>
        <w:pStyle w:val="EndNoteBibliography"/>
        <w:spacing w:after="0"/>
        <w:ind w:left="720" w:hanging="720"/>
      </w:pPr>
      <w:r w:rsidRPr="006836A4">
        <w:tab/>
      </w:r>
    </w:p>
    <w:p w14:paraId="7CF1D506" w14:textId="77777777" w:rsidR="006836A4" w:rsidRPr="006836A4" w:rsidRDefault="006836A4" w:rsidP="006836A4">
      <w:pPr>
        <w:pStyle w:val="EndNoteBibliography"/>
      </w:pPr>
      <w:r w:rsidRPr="006836A4">
        <w:t xml:space="preserve">Gudynas, E. (2020). </w:t>
      </w:r>
      <w:r w:rsidRPr="006836A4">
        <w:rPr>
          <w:u w:val="single"/>
        </w:rPr>
        <w:t>Extractivisms: Politics, Economy and Ecology</w:t>
      </w:r>
      <w:r w:rsidRPr="006836A4">
        <w:t>. Halifax, NS, Fernwood Publishing.</w:t>
      </w:r>
    </w:p>
    <w:p w14:paraId="0C39E5B3" w14:textId="77777777" w:rsidR="006836A4" w:rsidRPr="006836A4" w:rsidRDefault="006836A4" w:rsidP="006836A4">
      <w:pPr>
        <w:pStyle w:val="EndNoteBibliography"/>
        <w:spacing w:after="0"/>
        <w:ind w:left="720" w:hanging="720"/>
      </w:pPr>
      <w:r w:rsidRPr="006836A4">
        <w:tab/>
      </w:r>
    </w:p>
    <w:p w14:paraId="76146F95" w14:textId="77777777" w:rsidR="006836A4" w:rsidRPr="006836A4" w:rsidRDefault="006836A4" w:rsidP="006836A4">
      <w:pPr>
        <w:pStyle w:val="EndNoteBibliography"/>
      </w:pPr>
      <w:r w:rsidRPr="006836A4">
        <w:t xml:space="preserve">Harvey, D. (1978). "The Urban Process under Capitalism: A Framework for Analysis." </w:t>
      </w:r>
      <w:r w:rsidRPr="006836A4">
        <w:rPr>
          <w:u w:val="single"/>
        </w:rPr>
        <w:t>International Journal of Urban and Regional Research</w:t>
      </w:r>
      <w:r w:rsidRPr="006836A4">
        <w:t xml:space="preserve"> </w:t>
      </w:r>
      <w:r w:rsidRPr="006836A4">
        <w:rPr>
          <w:b/>
        </w:rPr>
        <w:t>2</w:t>
      </w:r>
      <w:r w:rsidRPr="006836A4">
        <w:t>(1-3): 101-131.</w:t>
      </w:r>
    </w:p>
    <w:p w14:paraId="515CC586" w14:textId="77777777" w:rsidR="006836A4" w:rsidRPr="006836A4" w:rsidRDefault="006836A4" w:rsidP="006836A4">
      <w:pPr>
        <w:pStyle w:val="EndNoteBibliography"/>
        <w:spacing w:after="0"/>
        <w:ind w:left="720" w:hanging="720"/>
      </w:pPr>
      <w:r w:rsidRPr="006836A4">
        <w:tab/>
      </w:r>
    </w:p>
    <w:p w14:paraId="34007F7F" w14:textId="77777777" w:rsidR="006836A4" w:rsidRPr="006836A4" w:rsidRDefault="006836A4" w:rsidP="006836A4">
      <w:pPr>
        <w:pStyle w:val="EndNoteBibliography"/>
      </w:pPr>
      <w:r w:rsidRPr="006836A4">
        <w:t xml:space="preserve">Harvey, D. (1982). </w:t>
      </w:r>
      <w:r w:rsidRPr="006836A4">
        <w:rPr>
          <w:u w:val="single"/>
        </w:rPr>
        <w:t>The Limits to Capital</w:t>
      </w:r>
      <w:r w:rsidRPr="006836A4">
        <w:t>. Chicago, University of Chicago Press.</w:t>
      </w:r>
    </w:p>
    <w:p w14:paraId="24D7F68C" w14:textId="77777777" w:rsidR="006836A4" w:rsidRPr="006836A4" w:rsidRDefault="006836A4" w:rsidP="006836A4">
      <w:pPr>
        <w:pStyle w:val="EndNoteBibliography"/>
        <w:spacing w:after="0"/>
        <w:ind w:left="720" w:hanging="720"/>
      </w:pPr>
      <w:r w:rsidRPr="006836A4">
        <w:tab/>
      </w:r>
    </w:p>
    <w:p w14:paraId="4A27A7C6" w14:textId="77777777" w:rsidR="006836A4" w:rsidRPr="006836A4" w:rsidRDefault="006836A4" w:rsidP="006836A4">
      <w:pPr>
        <w:pStyle w:val="EndNoteBibliography"/>
      </w:pPr>
      <w:r w:rsidRPr="006836A4">
        <w:t xml:space="preserve">Harvey, D. (1985). </w:t>
      </w:r>
      <w:r w:rsidRPr="006836A4">
        <w:rPr>
          <w:u w:val="single"/>
        </w:rPr>
        <w:t>The Urbanization of Capital: Studies in the History and Theory of Capitalist Urbanization</w:t>
      </w:r>
      <w:r w:rsidRPr="006836A4">
        <w:t>. Baltimore, Maryland, The Johns Hopkins University Press.</w:t>
      </w:r>
    </w:p>
    <w:p w14:paraId="61632BC3" w14:textId="77777777" w:rsidR="006836A4" w:rsidRPr="006836A4" w:rsidRDefault="006836A4" w:rsidP="006836A4">
      <w:pPr>
        <w:pStyle w:val="EndNoteBibliography"/>
        <w:spacing w:after="0"/>
        <w:ind w:left="720" w:hanging="720"/>
      </w:pPr>
      <w:r w:rsidRPr="006836A4">
        <w:lastRenderedPageBreak/>
        <w:tab/>
      </w:r>
    </w:p>
    <w:p w14:paraId="7F070038" w14:textId="77777777" w:rsidR="006836A4" w:rsidRPr="006836A4" w:rsidRDefault="006836A4" w:rsidP="006836A4">
      <w:pPr>
        <w:pStyle w:val="EndNoteBibliography"/>
      </w:pPr>
      <w:r w:rsidRPr="006836A4">
        <w:t xml:space="preserve">Harvey, D. (1989). </w:t>
      </w:r>
      <w:r w:rsidRPr="006836A4">
        <w:rPr>
          <w:u w:val="single"/>
        </w:rPr>
        <w:t>The Condition of Postmodernity</w:t>
      </w:r>
      <w:r w:rsidRPr="006836A4">
        <w:t>. London, Oxford University Press.</w:t>
      </w:r>
    </w:p>
    <w:p w14:paraId="04BCF1F1" w14:textId="77777777" w:rsidR="006836A4" w:rsidRPr="006836A4" w:rsidRDefault="006836A4" w:rsidP="006836A4">
      <w:pPr>
        <w:pStyle w:val="EndNoteBibliography"/>
        <w:spacing w:after="0"/>
        <w:ind w:left="720" w:hanging="720"/>
      </w:pPr>
      <w:r w:rsidRPr="006836A4">
        <w:tab/>
      </w:r>
    </w:p>
    <w:p w14:paraId="18564DC1" w14:textId="77777777" w:rsidR="006836A4" w:rsidRPr="006836A4" w:rsidRDefault="006836A4" w:rsidP="006836A4">
      <w:pPr>
        <w:pStyle w:val="EndNoteBibliography"/>
      </w:pPr>
      <w:r w:rsidRPr="006836A4">
        <w:t xml:space="preserve">Harvey, D. (2001). </w:t>
      </w:r>
      <w:r w:rsidRPr="006836A4">
        <w:rPr>
          <w:u w:val="single"/>
        </w:rPr>
        <w:t>Spaces of Capital: Towards a Critical Geography</w:t>
      </w:r>
      <w:r w:rsidRPr="006836A4">
        <w:t>. London, UK, Routledge.</w:t>
      </w:r>
    </w:p>
    <w:p w14:paraId="6F744820" w14:textId="77777777" w:rsidR="006836A4" w:rsidRPr="006836A4" w:rsidRDefault="006836A4" w:rsidP="006836A4">
      <w:pPr>
        <w:pStyle w:val="EndNoteBibliography"/>
        <w:spacing w:after="0"/>
        <w:ind w:left="720" w:hanging="720"/>
      </w:pPr>
      <w:r w:rsidRPr="006836A4">
        <w:tab/>
      </w:r>
    </w:p>
    <w:p w14:paraId="24DB8490" w14:textId="77777777" w:rsidR="006836A4" w:rsidRPr="006836A4" w:rsidRDefault="006836A4" w:rsidP="006836A4">
      <w:pPr>
        <w:pStyle w:val="EndNoteBibliography"/>
      </w:pPr>
      <w:r w:rsidRPr="006836A4">
        <w:t xml:space="preserve">Harvey, D. (2005). </w:t>
      </w:r>
      <w:r w:rsidRPr="006836A4">
        <w:rPr>
          <w:u w:val="single"/>
        </w:rPr>
        <w:t>A Brief History of Neoliberalism</w:t>
      </w:r>
      <w:r w:rsidRPr="006836A4">
        <w:t>. Oxford, UK, Oxford University Press.</w:t>
      </w:r>
    </w:p>
    <w:p w14:paraId="0C3F0BCE" w14:textId="77777777" w:rsidR="006836A4" w:rsidRPr="006836A4" w:rsidRDefault="006836A4" w:rsidP="006836A4">
      <w:pPr>
        <w:pStyle w:val="EndNoteBibliography"/>
        <w:spacing w:after="0"/>
        <w:ind w:left="720" w:hanging="720"/>
      </w:pPr>
      <w:r w:rsidRPr="006836A4">
        <w:tab/>
      </w:r>
    </w:p>
    <w:p w14:paraId="5042CFB5" w14:textId="77777777" w:rsidR="006836A4" w:rsidRPr="006836A4" w:rsidRDefault="006836A4" w:rsidP="006836A4">
      <w:pPr>
        <w:pStyle w:val="EndNoteBibliography"/>
      </w:pPr>
      <w:r w:rsidRPr="006836A4">
        <w:t xml:space="preserve">Hay, C. (2002). </w:t>
      </w:r>
      <w:r w:rsidRPr="006836A4">
        <w:rPr>
          <w:u w:val="single"/>
        </w:rPr>
        <w:t>Political Analysis: A Critical Introduction</w:t>
      </w:r>
      <w:r w:rsidRPr="006836A4">
        <w:t>. Houndmills, Basingstoke, Palgrave Macmillan.</w:t>
      </w:r>
    </w:p>
    <w:p w14:paraId="2FE3B505" w14:textId="77777777" w:rsidR="006836A4" w:rsidRPr="006836A4" w:rsidRDefault="006836A4" w:rsidP="006836A4">
      <w:pPr>
        <w:pStyle w:val="EndNoteBibliography"/>
        <w:spacing w:after="0"/>
        <w:ind w:left="720" w:hanging="720"/>
      </w:pPr>
      <w:r w:rsidRPr="006836A4">
        <w:tab/>
      </w:r>
    </w:p>
    <w:p w14:paraId="29A0076D" w14:textId="77777777" w:rsidR="006836A4" w:rsidRPr="006836A4" w:rsidRDefault="006836A4" w:rsidP="006836A4">
      <w:pPr>
        <w:pStyle w:val="EndNoteBibliography"/>
      </w:pPr>
      <w:r w:rsidRPr="006836A4">
        <w:t xml:space="preserve">Hay, C. and T. Hunt, Eds. (2018). </w:t>
      </w:r>
      <w:r w:rsidRPr="006836A4">
        <w:rPr>
          <w:u w:val="single"/>
        </w:rPr>
        <w:t>The Coming Crisis</w:t>
      </w:r>
      <w:r w:rsidRPr="006836A4">
        <w:t>. London, UK, Palgrave Macmillan.</w:t>
      </w:r>
    </w:p>
    <w:p w14:paraId="51C522EF" w14:textId="77777777" w:rsidR="006836A4" w:rsidRPr="006836A4" w:rsidRDefault="006836A4" w:rsidP="006836A4">
      <w:pPr>
        <w:pStyle w:val="EndNoteBibliography"/>
        <w:spacing w:after="0"/>
        <w:ind w:left="720" w:hanging="720"/>
      </w:pPr>
      <w:r w:rsidRPr="006836A4">
        <w:tab/>
      </w:r>
    </w:p>
    <w:p w14:paraId="52C92A38" w14:textId="77777777" w:rsidR="006836A4" w:rsidRPr="006836A4" w:rsidRDefault="006836A4" w:rsidP="006836A4">
      <w:pPr>
        <w:pStyle w:val="EndNoteBibliography"/>
      </w:pPr>
      <w:r w:rsidRPr="006836A4">
        <w:t xml:space="preserve">Hoberg, G. (2021). </w:t>
      </w:r>
      <w:r w:rsidRPr="006836A4">
        <w:rPr>
          <w:u w:val="single"/>
        </w:rPr>
        <w:t>The Resistance Dilemma: Place-Based Movements and the Climate Crisis</w:t>
      </w:r>
      <w:r w:rsidRPr="006836A4">
        <w:t>. Cambridge, MA, Massachusetts Institute of Technology.</w:t>
      </w:r>
    </w:p>
    <w:p w14:paraId="7515842C" w14:textId="77777777" w:rsidR="006836A4" w:rsidRPr="006836A4" w:rsidRDefault="006836A4" w:rsidP="006836A4">
      <w:pPr>
        <w:pStyle w:val="EndNoteBibliography"/>
        <w:spacing w:after="0"/>
        <w:ind w:left="720" w:hanging="720"/>
      </w:pPr>
      <w:r w:rsidRPr="006836A4">
        <w:tab/>
      </w:r>
    </w:p>
    <w:p w14:paraId="6487960C" w14:textId="77777777" w:rsidR="006836A4" w:rsidRPr="006836A4" w:rsidRDefault="006836A4" w:rsidP="006836A4">
      <w:pPr>
        <w:pStyle w:val="EndNoteBibliography"/>
      </w:pPr>
      <w:r w:rsidRPr="006836A4">
        <w:t xml:space="preserve">Hodgins, B. W., et al., Eds. (2003). </w:t>
      </w:r>
      <w:r w:rsidRPr="006836A4">
        <w:rPr>
          <w:u w:val="single"/>
        </w:rPr>
        <w:t>Blockades and Resistance: Studies in Actions of Peace and the Temagami Blockades of 1988-89</w:t>
      </w:r>
      <w:r w:rsidRPr="006836A4">
        <w:t>. Waterloo, ON, Wilfrid Laurier University Press.</w:t>
      </w:r>
    </w:p>
    <w:p w14:paraId="1100AA63" w14:textId="77777777" w:rsidR="006836A4" w:rsidRPr="006836A4" w:rsidRDefault="006836A4" w:rsidP="006836A4">
      <w:pPr>
        <w:pStyle w:val="EndNoteBibliography"/>
        <w:spacing w:after="0"/>
        <w:ind w:left="720" w:hanging="720"/>
      </w:pPr>
      <w:r w:rsidRPr="006836A4">
        <w:tab/>
      </w:r>
    </w:p>
    <w:p w14:paraId="3A45561C" w14:textId="77777777" w:rsidR="006836A4" w:rsidRPr="006836A4" w:rsidRDefault="006836A4" w:rsidP="006836A4">
      <w:pPr>
        <w:pStyle w:val="EndNoteBibliography"/>
      </w:pPr>
      <w:r w:rsidRPr="006836A4">
        <w:t xml:space="preserve">Jalbert, K., et al. (2022). "Petro-Security State Power and the Imaginaries of Extremism: An Analysis of U.S. Critical Infrastructure Trespass Bills Targeting Anti-Pipeline Advocacy Movements." </w:t>
      </w:r>
      <w:r w:rsidRPr="006836A4">
        <w:rPr>
          <w:u w:val="single"/>
        </w:rPr>
        <w:t>Environmental Justice</w:t>
      </w:r>
      <w:r w:rsidRPr="006836A4">
        <w:t>.</w:t>
      </w:r>
    </w:p>
    <w:p w14:paraId="1023A73A" w14:textId="77777777" w:rsidR="006836A4" w:rsidRPr="006836A4" w:rsidRDefault="006836A4" w:rsidP="006836A4">
      <w:pPr>
        <w:pStyle w:val="EndNoteBibliography"/>
        <w:spacing w:after="0"/>
        <w:ind w:left="720" w:hanging="720"/>
      </w:pPr>
      <w:r w:rsidRPr="006836A4">
        <w:tab/>
      </w:r>
    </w:p>
    <w:p w14:paraId="35C062C4" w14:textId="77777777" w:rsidR="006836A4" w:rsidRPr="006836A4" w:rsidRDefault="006836A4" w:rsidP="006836A4">
      <w:pPr>
        <w:pStyle w:val="EndNoteBibliography"/>
      </w:pPr>
      <w:r w:rsidRPr="006836A4">
        <w:t xml:space="preserve">Jessop, B. (1990). </w:t>
      </w:r>
      <w:r w:rsidRPr="006836A4">
        <w:rPr>
          <w:u w:val="single"/>
        </w:rPr>
        <w:t>State Theory:  Putting the Capitalist State in its Place</w:t>
      </w:r>
      <w:r w:rsidRPr="006836A4">
        <w:t>. University Park, Penn., Pennsylvania State University Press.</w:t>
      </w:r>
    </w:p>
    <w:p w14:paraId="16621445" w14:textId="77777777" w:rsidR="006836A4" w:rsidRPr="006836A4" w:rsidRDefault="006836A4" w:rsidP="006836A4">
      <w:pPr>
        <w:pStyle w:val="EndNoteBibliography"/>
        <w:spacing w:after="0"/>
        <w:ind w:left="720" w:hanging="720"/>
      </w:pPr>
      <w:r w:rsidRPr="006836A4">
        <w:tab/>
      </w:r>
    </w:p>
    <w:p w14:paraId="4DC6890E" w14:textId="77777777" w:rsidR="006836A4" w:rsidRPr="006836A4" w:rsidRDefault="006836A4" w:rsidP="006836A4">
      <w:pPr>
        <w:pStyle w:val="EndNoteBibliography"/>
      </w:pPr>
      <w:r w:rsidRPr="006836A4">
        <w:t xml:space="preserve">Jessop, B. (2006). Spatial Fixes, Temporal Fixes and Spatio-Temporal Fixes. </w:t>
      </w:r>
      <w:r w:rsidRPr="006836A4">
        <w:rPr>
          <w:u w:val="single"/>
        </w:rPr>
        <w:t>David Harvey: A Critical Reader</w:t>
      </w:r>
      <w:r w:rsidRPr="006836A4">
        <w:t>. N. Castree and D. Gregory. Malden, MA, Blackwell</w:t>
      </w:r>
      <w:r w:rsidRPr="006836A4">
        <w:rPr>
          <w:b/>
        </w:rPr>
        <w:t xml:space="preserve">: </w:t>
      </w:r>
      <w:r w:rsidRPr="006836A4">
        <w:t>142-166.</w:t>
      </w:r>
    </w:p>
    <w:p w14:paraId="047F3A88" w14:textId="77777777" w:rsidR="006836A4" w:rsidRPr="006836A4" w:rsidRDefault="006836A4" w:rsidP="006836A4">
      <w:pPr>
        <w:pStyle w:val="EndNoteBibliography"/>
        <w:spacing w:after="0"/>
        <w:ind w:left="720" w:hanging="720"/>
      </w:pPr>
      <w:r w:rsidRPr="006836A4">
        <w:tab/>
      </w:r>
    </w:p>
    <w:p w14:paraId="1812DE1C" w14:textId="77777777" w:rsidR="006836A4" w:rsidRPr="006836A4" w:rsidRDefault="006836A4" w:rsidP="006836A4">
      <w:pPr>
        <w:pStyle w:val="EndNoteBibliography"/>
      </w:pPr>
      <w:r w:rsidRPr="006836A4">
        <w:t xml:space="preserve">Jessop, B. (2016). </w:t>
      </w:r>
      <w:r w:rsidRPr="006836A4">
        <w:rPr>
          <w:u w:val="single"/>
        </w:rPr>
        <w:t>The State: Past, Present, Future</w:t>
      </w:r>
      <w:r w:rsidRPr="006836A4">
        <w:t>. Cambridge, UK, Polity Press.</w:t>
      </w:r>
    </w:p>
    <w:p w14:paraId="68173B52" w14:textId="77777777" w:rsidR="006836A4" w:rsidRPr="006836A4" w:rsidRDefault="006836A4" w:rsidP="006836A4">
      <w:pPr>
        <w:pStyle w:val="EndNoteBibliography"/>
        <w:spacing w:after="0"/>
        <w:ind w:left="720" w:hanging="720"/>
      </w:pPr>
      <w:r w:rsidRPr="006836A4">
        <w:tab/>
      </w:r>
    </w:p>
    <w:p w14:paraId="1381CDB4" w14:textId="77777777" w:rsidR="006836A4" w:rsidRPr="006836A4" w:rsidRDefault="006836A4" w:rsidP="006836A4">
      <w:pPr>
        <w:pStyle w:val="EndNoteBibliography"/>
      </w:pPr>
      <w:r w:rsidRPr="006836A4">
        <w:t xml:space="preserve">Kaplinsky, R. (1993). "Export Processing Zones in the Dominican Republic: Transforming Manufactures into Commodities." </w:t>
      </w:r>
      <w:r w:rsidRPr="006836A4">
        <w:rPr>
          <w:u w:val="single"/>
        </w:rPr>
        <w:t>World Development</w:t>
      </w:r>
      <w:r w:rsidRPr="006836A4">
        <w:t xml:space="preserve"> </w:t>
      </w:r>
      <w:r w:rsidRPr="006836A4">
        <w:rPr>
          <w:b/>
        </w:rPr>
        <w:t>22</w:t>
      </w:r>
      <w:r w:rsidRPr="006836A4">
        <w:t>(3): 1851-1865.</w:t>
      </w:r>
    </w:p>
    <w:p w14:paraId="77E07F19" w14:textId="77777777" w:rsidR="006836A4" w:rsidRPr="006836A4" w:rsidRDefault="006836A4" w:rsidP="006836A4">
      <w:pPr>
        <w:pStyle w:val="EndNoteBibliography"/>
        <w:spacing w:after="0"/>
        <w:ind w:left="720" w:hanging="720"/>
      </w:pPr>
      <w:r w:rsidRPr="006836A4">
        <w:tab/>
      </w:r>
    </w:p>
    <w:p w14:paraId="506B7889" w14:textId="77777777" w:rsidR="006836A4" w:rsidRPr="006836A4" w:rsidRDefault="006836A4" w:rsidP="006836A4">
      <w:pPr>
        <w:pStyle w:val="EndNoteBibliography"/>
      </w:pPr>
      <w:r w:rsidRPr="006836A4">
        <w:t xml:space="preserve">Kaplinsky, R. (1993). Post-Fordist Industrial Restructuring:  Some Policy Implications. </w:t>
      </w:r>
      <w:r w:rsidRPr="006836A4">
        <w:rPr>
          <w:u w:val="single"/>
        </w:rPr>
        <w:t>Production, Space, Identity:  Political Economy Faces the 21st Century</w:t>
      </w:r>
      <w:r w:rsidRPr="006836A4">
        <w:t>. J. Jenson, R. Mahon and M. Bienefeld. Toronto, Canadian Scholars' Press</w:t>
      </w:r>
      <w:r w:rsidRPr="006836A4">
        <w:rPr>
          <w:b/>
        </w:rPr>
        <w:t xml:space="preserve">: </w:t>
      </w:r>
      <w:r w:rsidRPr="006836A4">
        <w:t>25-51.</w:t>
      </w:r>
    </w:p>
    <w:p w14:paraId="6CCF1C6C" w14:textId="77777777" w:rsidR="006836A4" w:rsidRPr="006836A4" w:rsidRDefault="006836A4" w:rsidP="006836A4">
      <w:pPr>
        <w:pStyle w:val="EndNoteBibliography"/>
        <w:spacing w:after="0"/>
        <w:ind w:left="720" w:hanging="720"/>
      </w:pPr>
      <w:r w:rsidRPr="006836A4">
        <w:tab/>
      </w:r>
    </w:p>
    <w:p w14:paraId="0D9579A8" w14:textId="61E4FD85" w:rsidR="006836A4" w:rsidRPr="006836A4" w:rsidRDefault="006836A4" w:rsidP="006836A4">
      <w:pPr>
        <w:pStyle w:val="EndNoteBibliography"/>
      </w:pPr>
      <w:r w:rsidRPr="006836A4">
        <w:lastRenderedPageBreak/>
        <w:t xml:space="preserve">Kaplinsky, R. and M. Morris (2001, December 7, 2001). "A Handbook for Value Chain Research." Retrieved January 5, 2011, from </w:t>
      </w:r>
      <w:hyperlink r:id="rId10" w:history="1">
        <w:r w:rsidRPr="006836A4">
          <w:rPr>
            <w:rStyle w:val="Hyperlink"/>
          </w:rPr>
          <w:t>http://www.inti.gov.ar/cadenasdevalor/manualparainvestigacion.pdf</w:t>
        </w:r>
      </w:hyperlink>
      <w:r w:rsidRPr="006836A4">
        <w:t>.</w:t>
      </w:r>
    </w:p>
    <w:p w14:paraId="62AB7B35" w14:textId="77777777" w:rsidR="006836A4" w:rsidRPr="006836A4" w:rsidRDefault="006836A4" w:rsidP="006836A4">
      <w:pPr>
        <w:pStyle w:val="EndNoteBibliography"/>
        <w:spacing w:after="0"/>
        <w:ind w:left="720" w:hanging="720"/>
      </w:pPr>
      <w:r w:rsidRPr="006836A4">
        <w:tab/>
      </w:r>
    </w:p>
    <w:p w14:paraId="6437A294" w14:textId="77777777" w:rsidR="006836A4" w:rsidRPr="006836A4" w:rsidRDefault="006836A4" w:rsidP="006836A4">
      <w:pPr>
        <w:pStyle w:val="EndNoteBibliography"/>
      </w:pPr>
      <w:r w:rsidRPr="006836A4">
        <w:t xml:space="preserve">Killan, G. (1993). </w:t>
      </w:r>
      <w:r w:rsidRPr="006836A4">
        <w:rPr>
          <w:u w:val="single"/>
        </w:rPr>
        <w:t>Protected Places:  A History of Ontario's Provincial Parks System</w:t>
      </w:r>
      <w:r w:rsidRPr="006836A4">
        <w:t>. Toronto, Dundurn Press Limited.</w:t>
      </w:r>
    </w:p>
    <w:p w14:paraId="4FC468B4" w14:textId="77777777" w:rsidR="006836A4" w:rsidRPr="006836A4" w:rsidRDefault="006836A4" w:rsidP="006836A4">
      <w:pPr>
        <w:pStyle w:val="EndNoteBibliography"/>
        <w:spacing w:after="0"/>
        <w:ind w:left="720" w:hanging="720"/>
      </w:pPr>
      <w:r w:rsidRPr="006836A4">
        <w:tab/>
      </w:r>
    </w:p>
    <w:p w14:paraId="4597F9A2" w14:textId="77777777" w:rsidR="006836A4" w:rsidRPr="006836A4" w:rsidRDefault="006836A4" w:rsidP="006836A4">
      <w:pPr>
        <w:pStyle w:val="EndNoteBibliography"/>
      </w:pPr>
      <w:r w:rsidRPr="006836A4">
        <w:t xml:space="preserve">Klare, M. T. (2013). "The Third Carbon Age: Don’t for a second imagine we’re heading for an era of renewable energy." </w:t>
      </w:r>
      <w:r w:rsidRPr="006836A4">
        <w:rPr>
          <w:u w:val="single"/>
        </w:rPr>
        <w:t>The Nation</w:t>
      </w:r>
      <w:r w:rsidRPr="006836A4">
        <w:t>.</w:t>
      </w:r>
    </w:p>
    <w:p w14:paraId="16CB0D26" w14:textId="77777777" w:rsidR="006836A4" w:rsidRPr="006836A4" w:rsidRDefault="006836A4" w:rsidP="006836A4">
      <w:pPr>
        <w:pStyle w:val="EndNoteBibliography"/>
        <w:spacing w:after="0"/>
        <w:ind w:left="720" w:hanging="720"/>
      </w:pPr>
      <w:r w:rsidRPr="006836A4">
        <w:tab/>
      </w:r>
    </w:p>
    <w:p w14:paraId="311A502B" w14:textId="77777777" w:rsidR="006836A4" w:rsidRPr="006836A4" w:rsidRDefault="006836A4" w:rsidP="006836A4">
      <w:pPr>
        <w:pStyle w:val="EndNoteBibliography"/>
      </w:pPr>
      <w:r w:rsidRPr="006836A4">
        <w:t xml:space="preserve">Klein, N. (2014). </w:t>
      </w:r>
      <w:r w:rsidRPr="006836A4">
        <w:rPr>
          <w:u w:val="single"/>
        </w:rPr>
        <w:t xml:space="preserve">This Changes Everything: Capitalism vs The Climate </w:t>
      </w:r>
      <w:r w:rsidRPr="006836A4">
        <w:t>Toronto, ON, Vintage Canada.</w:t>
      </w:r>
    </w:p>
    <w:p w14:paraId="777A60DE" w14:textId="77777777" w:rsidR="006836A4" w:rsidRPr="006836A4" w:rsidRDefault="006836A4" w:rsidP="006836A4">
      <w:pPr>
        <w:pStyle w:val="EndNoteBibliography"/>
        <w:spacing w:after="0"/>
        <w:ind w:left="720" w:hanging="720"/>
      </w:pPr>
      <w:r w:rsidRPr="006836A4">
        <w:tab/>
      </w:r>
    </w:p>
    <w:p w14:paraId="681F9875" w14:textId="77777777" w:rsidR="006836A4" w:rsidRPr="006836A4" w:rsidRDefault="006836A4" w:rsidP="006836A4">
      <w:pPr>
        <w:pStyle w:val="EndNoteBibliography"/>
      </w:pPr>
      <w:r w:rsidRPr="006836A4">
        <w:t xml:space="preserve">Kymlicka, W. (1995). </w:t>
      </w:r>
      <w:r w:rsidRPr="006836A4">
        <w:rPr>
          <w:u w:val="single"/>
        </w:rPr>
        <w:t>Multicultural Citizenship: A Liberal Theory of Minority Rights</w:t>
      </w:r>
      <w:r w:rsidRPr="006836A4">
        <w:t>. Oxford, UK, Oxford University Press.</w:t>
      </w:r>
    </w:p>
    <w:p w14:paraId="769B9246" w14:textId="77777777" w:rsidR="006836A4" w:rsidRPr="006836A4" w:rsidRDefault="006836A4" w:rsidP="006836A4">
      <w:pPr>
        <w:pStyle w:val="EndNoteBibliography"/>
        <w:spacing w:after="0"/>
        <w:ind w:left="720" w:hanging="720"/>
      </w:pPr>
      <w:r w:rsidRPr="006836A4">
        <w:tab/>
      </w:r>
    </w:p>
    <w:p w14:paraId="53FDD3B5" w14:textId="77777777" w:rsidR="006836A4" w:rsidRPr="006836A4" w:rsidRDefault="006836A4" w:rsidP="006836A4">
      <w:pPr>
        <w:pStyle w:val="EndNoteBibliography"/>
      </w:pPr>
      <w:r w:rsidRPr="006836A4">
        <w:t xml:space="preserve">Lansdowne, H. and J. Lawson (2021). Southeast Asian Workers in a Just-In-Time Pandemic. </w:t>
      </w:r>
      <w:r w:rsidRPr="006836A4">
        <w:rPr>
          <w:u w:val="single"/>
        </w:rPr>
        <w:t>COVID-19 in Asia: Law and Policy Contexts</w:t>
      </w:r>
      <w:r w:rsidRPr="006836A4">
        <w:t>. V. V. Ramraj. Oxford, UK, Oxford University Press</w:t>
      </w:r>
      <w:r w:rsidRPr="006836A4">
        <w:rPr>
          <w:b/>
        </w:rPr>
        <w:t xml:space="preserve">: </w:t>
      </w:r>
      <w:r w:rsidRPr="006836A4">
        <w:t>445-460.</w:t>
      </w:r>
    </w:p>
    <w:p w14:paraId="2C71503A" w14:textId="77777777" w:rsidR="006836A4" w:rsidRPr="006836A4" w:rsidRDefault="006836A4" w:rsidP="006836A4">
      <w:pPr>
        <w:pStyle w:val="EndNoteBibliography"/>
        <w:spacing w:after="0"/>
        <w:ind w:left="720" w:hanging="720"/>
      </w:pPr>
      <w:r w:rsidRPr="006836A4">
        <w:tab/>
      </w:r>
    </w:p>
    <w:p w14:paraId="6F6BF083" w14:textId="77777777" w:rsidR="006836A4" w:rsidRPr="006836A4" w:rsidRDefault="006836A4" w:rsidP="006836A4">
      <w:pPr>
        <w:pStyle w:val="EndNoteBibliography"/>
      </w:pPr>
      <w:r w:rsidRPr="006836A4">
        <w:t xml:space="preserve">Lawson, J. (1998). </w:t>
      </w:r>
      <w:r w:rsidRPr="006836A4">
        <w:rPr>
          <w:i/>
        </w:rPr>
        <w:t>Nastawgan</w:t>
      </w:r>
      <w:r w:rsidRPr="006836A4">
        <w:t xml:space="preserve"> or Not?  First Nations Land Management in Temagami and Algonquin Park. </w:t>
      </w:r>
      <w:r w:rsidRPr="006836A4">
        <w:rPr>
          <w:u w:val="single"/>
        </w:rPr>
        <w:t>Sustainability -- The Challenge:  People, Power, and the Environment</w:t>
      </w:r>
      <w:r w:rsidRPr="006836A4">
        <w:t>. L. A. Sandberg and S. Sörlin. Montréal, Black Rose</w:t>
      </w:r>
      <w:r w:rsidRPr="006836A4">
        <w:rPr>
          <w:b/>
        </w:rPr>
        <w:t xml:space="preserve">: </w:t>
      </w:r>
      <w:r w:rsidRPr="006836A4">
        <w:t>189-201.</w:t>
      </w:r>
    </w:p>
    <w:p w14:paraId="07DB8184" w14:textId="77777777" w:rsidR="006836A4" w:rsidRPr="006836A4" w:rsidRDefault="006836A4" w:rsidP="006836A4">
      <w:pPr>
        <w:pStyle w:val="EndNoteBibliography"/>
        <w:spacing w:after="0"/>
        <w:ind w:left="720" w:hanging="720"/>
      </w:pPr>
      <w:r w:rsidRPr="006836A4">
        <w:tab/>
      </w:r>
    </w:p>
    <w:p w14:paraId="0094D2F4" w14:textId="77777777" w:rsidR="006836A4" w:rsidRPr="006836A4" w:rsidRDefault="006836A4" w:rsidP="006836A4">
      <w:pPr>
        <w:pStyle w:val="EndNoteBibliography"/>
      </w:pPr>
      <w:r w:rsidRPr="006836A4">
        <w:t xml:space="preserve">Lawson, J. (2021). Lines of Work, Corridors of Power: Extraction, Obstruction, and Counter-obstruction along Fossil Fuel Production Networks. </w:t>
      </w:r>
      <w:r w:rsidRPr="006836A4">
        <w:rPr>
          <w:u w:val="single"/>
        </w:rPr>
        <w:t>Regimes of Obstruction: How Corporate Power Blocks Energy Democracy</w:t>
      </w:r>
      <w:r w:rsidRPr="006836A4">
        <w:t>. W. K. Carroll. Athabasca, AB, Athabasca University</w:t>
      </w:r>
      <w:r w:rsidRPr="006836A4">
        <w:rPr>
          <w:b/>
        </w:rPr>
        <w:t xml:space="preserve">: </w:t>
      </w:r>
      <w:r w:rsidRPr="006836A4">
        <w:t>61-90.</w:t>
      </w:r>
    </w:p>
    <w:p w14:paraId="4ED21C7C" w14:textId="77777777" w:rsidR="006836A4" w:rsidRPr="006836A4" w:rsidRDefault="006836A4" w:rsidP="006836A4">
      <w:pPr>
        <w:pStyle w:val="EndNoteBibliography"/>
        <w:spacing w:after="0"/>
        <w:ind w:left="720" w:hanging="720"/>
      </w:pPr>
      <w:r w:rsidRPr="006836A4">
        <w:tab/>
      </w:r>
    </w:p>
    <w:p w14:paraId="05CA4F52" w14:textId="77777777" w:rsidR="006836A4" w:rsidRPr="006836A4" w:rsidRDefault="006836A4" w:rsidP="006836A4">
      <w:pPr>
        <w:pStyle w:val="EndNoteBibliography"/>
      </w:pPr>
      <w:r w:rsidRPr="006836A4">
        <w:t xml:space="preserve">Levin, K., et al. (2012). "Overcoming the tragedy of super wicked problems: constraining our future selves to ameliorate global climate change." </w:t>
      </w:r>
      <w:r w:rsidRPr="006836A4">
        <w:rPr>
          <w:u w:val="single"/>
        </w:rPr>
        <w:t>Policy Sciences</w:t>
      </w:r>
      <w:r w:rsidRPr="006836A4">
        <w:t xml:space="preserve"> </w:t>
      </w:r>
      <w:r w:rsidRPr="006836A4">
        <w:rPr>
          <w:b/>
        </w:rPr>
        <w:t>45</w:t>
      </w:r>
      <w:r w:rsidRPr="006836A4">
        <w:t>(2): 123-152.</w:t>
      </w:r>
    </w:p>
    <w:p w14:paraId="044DF693" w14:textId="77777777" w:rsidR="006836A4" w:rsidRPr="006836A4" w:rsidRDefault="006836A4" w:rsidP="006836A4">
      <w:pPr>
        <w:pStyle w:val="EndNoteBibliography"/>
        <w:spacing w:after="0"/>
        <w:ind w:left="720" w:hanging="720"/>
      </w:pPr>
      <w:r w:rsidRPr="006836A4">
        <w:tab/>
      </w:r>
    </w:p>
    <w:p w14:paraId="2985728D" w14:textId="77777777" w:rsidR="006836A4" w:rsidRPr="006836A4" w:rsidRDefault="006836A4" w:rsidP="006836A4">
      <w:pPr>
        <w:pStyle w:val="EndNoteBibliography"/>
      </w:pPr>
      <w:r w:rsidRPr="006836A4">
        <w:t xml:space="preserve">Macdonald, C. (1985). The Nastawgan:  Traditional Routes of Travel in the Temagami District. </w:t>
      </w:r>
      <w:r w:rsidRPr="006836A4">
        <w:rPr>
          <w:u w:val="single"/>
        </w:rPr>
        <w:t>Nastawgan:  The Canadian North by Canoe &amp; Snowshoe</w:t>
      </w:r>
      <w:r w:rsidRPr="006836A4">
        <w:t>. B. W. Hodgins and M. Hobbs. Toronto, Betelgeuse Books</w:t>
      </w:r>
      <w:r w:rsidRPr="006836A4">
        <w:rPr>
          <w:b/>
        </w:rPr>
        <w:t xml:space="preserve">: </w:t>
      </w:r>
      <w:r w:rsidRPr="006836A4">
        <w:t>183-187.</w:t>
      </w:r>
    </w:p>
    <w:p w14:paraId="29C5E019" w14:textId="77777777" w:rsidR="006836A4" w:rsidRPr="006836A4" w:rsidRDefault="006836A4" w:rsidP="006836A4">
      <w:pPr>
        <w:pStyle w:val="EndNoteBibliography"/>
        <w:spacing w:after="0"/>
        <w:ind w:left="720" w:hanging="720"/>
      </w:pPr>
      <w:r w:rsidRPr="006836A4">
        <w:tab/>
      </w:r>
    </w:p>
    <w:p w14:paraId="64CCFDB9" w14:textId="77777777" w:rsidR="006836A4" w:rsidRPr="006836A4" w:rsidRDefault="006836A4" w:rsidP="006836A4">
      <w:pPr>
        <w:pStyle w:val="EndNoteBibliography"/>
      </w:pPr>
      <w:r w:rsidRPr="006836A4">
        <w:t xml:space="preserve">Magnusson, W. and K. Shaw, Eds. (2003). </w:t>
      </w:r>
      <w:r w:rsidRPr="006836A4">
        <w:rPr>
          <w:u w:val="single"/>
        </w:rPr>
        <w:t>A Political Space: Reading the Global through Clayoquot Sound</w:t>
      </w:r>
      <w:r w:rsidRPr="006836A4">
        <w:t>. Minneapolis, MI, University of Minnesota Press.</w:t>
      </w:r>
    </w:p>
    <w:p w14:paraId="3DF4E30C" w14:textId="77777777" w:rsidR="006836A4" w:rsidRPr="006836A4" w:rsidRDefault="006836A4" w:rsidP="006836A4">
      <w:pPr>
        <w:pStyle w:val="EndNoteBibliography"/>
        <w:spacing w:after="0"/>
        <w:ind w:left="720" w:hanging="720"/>
      </w:pPr>
      <w:r w:rsidRPr="006836A4">
        <w:lastRenderedPageBreak/>
        <w:tab/>
      </w:r>
    </w:p>
    <w:p w14:paraId="5E9DD692" w14:textId="77777777" w:rsidR="006836A4" w:rsidRPr="006836A4" w:rsidRDefault="006836A4" w:rsidP="006836A4">
      <w:pPr>
        <w:pStyle w:val="EndNoteBibliography"/>
      </w:pPr>
      <w:r w:rsidRPr="006836A4">
        <w:t xml:space="preserve">McBride, S. (2005). </w:t>
      </w:r>
      <w:r w:rsidRPr="006836A4">
        <w:rPr>
          <w:u w:val="single"/>
        </w:rPr>
        <w:t>Paradigm Shift: Globalization and the Canadian State</w:t>
      </w:r>
      <w:r w:rsidRPr="006836A4">
        <w:t xml:space="preserve">. Halifax, NS, Fernwood </w:t>
      </w:r>
    </w:p>
    <w:p w14:paraId="1953216A" w14:textId="77777777" w:rsidR="006836A4" w:rsidRPr="006836A4" w:rsidRDefault="006836A4" w:rsidP="006836A4">
      <w:pPr>
        <w:pStyle w:val="EndNoteBibliography"/>
        <w:spacing w:after="0"/>
        <w:ind w:left="720" w:hanging="720"/>
      </w:pPr>
      <w:r w:rsidRPr="006836A4">
        <w:tab/>
      </w:r>
    </w:p>
    <w:p w14:paraId="1AC68564" w14:textId="77777777" w:rsidR="006836A4" w:rsidRPr="006836A4" w:rsidRDefault="006836A4" w:rsidP="006836A4">
      <w:pPr>
        <w:pStyle w:val="EndNoteBibliography"/>
      </w:pPr>
      <w:r w:rsidRPr="006836A4">
        <w:t xml:space="preserve">McCalla, R. J., et al. (2004). "Dealing with globalisation at the regional and local level: the case of contemporary containerization." </w:t>
      </w:r>
      <w:r w:rsidRPr="006836A4">
        <w:rPr>
          <w:u w:val="single"/>
        </w:rPr>
        <w:t>Canadian Geographer / Le Géographe canadien</w:t>
      </w:r>
      <w:r w:rsidRPr="006836A4">
        <w:t xml:space="preserve"> </w:t>
      </w:r>
      <w:r w:rsidRPr="006836A4">
        <w:rPr>
          <w:b/>
        </w:rPr>
        <w:t>48</w:t>
      </w:r>
      <w:r w:rsidRPr="006836A4">
        <w:t>(4): 473-487.</w:t>
      </w:r>
    </w:p>
    <w:p w14:paraId="64EFA637" w14:textId="77777777" w:rsidR="006836A4" w:rsidRPr="006836A4" w:rsidRDefault="006836A4" w:rsidP="006836A4">
      <w:pPr>
        <w:pStyle w:val="EndNoteBibliography"/>
        <w:spacing w:after="0"/>
        <w:ind w:left="720" w:hanging="720"/>
      </w:pPr>
      <w:r w:rsidRPr="006836A4">
        <w:tab/>
      </w:r>
    </w:p>
    <w:p w14:paraId="1FEAA1EE" w14:textId="77777777" w:rsidR="006836A4" w:rsidRPr="006836A4" w:rsidRDefault="006836A4" w:rsidP="006836A4">
      <w:pPr>
        <w:pStyle w:val="EndNoteBibliography"/>
      </w:pPr>
      <w:r w:rsidRPr="006836A4">
        <w:t xml:space="preserve">McCreary, T. (2024). </w:t>
      </w:r>
      <w:r w:rsidRPr="006836A4">
        <w:rPr>
          <w:u w:val="single"/>
        </w:rPr>
        <w:t>Indigenous Legalities, Pipeline Viscosities: Colonial EXtractivism and Wet'suwet'en Resistance</w:t>
      </w:r>
      <w:r w:rsidRPr="006836A4">
        <w:t>. Edmonton, AB, University of Alberta Press.</w:t>
      </w:r>
    </w:p>
    <w:p w14:paraId="142F7220" w14:textId="77777777" w:rsidR="006836A4" w:rsidRPr="006836A4" w:rsidRDefault="006836A4" w:rsidP="006836A4">
      <w:pPr>
        <w:pStyle w:val="EndNoteBibliography"/>
        <w:spacing w:after="0"/>
        <w:ind w:left="720" w:hanging="720"/>
      </w:pPr>
      <w:r w:rsidRPr="006836A4">
        <w:tab/>
      </w:r>
    </w:p>
    <w:p w14:paraId="6EF89DF1" w14:textId="77777777" w:rsidR="006836A4" w:rsidRPr="006836A4" w:rsidRDefault="006836A4" w:rsidP="006836A4">
      <w:pPr>
        <w:pStyle w:val="EndNoteBibliography"/>
      </w:pPr>
      <w:r w:rsidRPr="006836A4">
        <w:t xml:space="preserve">McNeish, J.-A. (2013). "Extraction, Protest and Indigeneity in Bolivia: The TIPNIS Effect." </w:t>
      </w:r>
      <w:r w:rsidRPr="006836A4">
        <w:rPr>
          <w:u w:val="single"/>
        </w:rPr>
        <w:t>Latin American and Caribbean Ethnic Studies</w:t>
      </w:r>
      <w:r w:rsidRPr="006836A4">
        <w:t xml:space="preserve"> </w:t>
      </w:r>
      <w:r w:rsidRPr="006836A4">
        <w:rPr>
          <w:b/>
        </w:rPr>
        <w:t>8</w:t>
      </w:r>
      <w:r w:rsidRPr="006836A4">
        <w:t>(2): 221-242.</w:t>
      </w:r>
    </w:p>
    <w:p w14:paraId="144F242D" w14:textId="77777777" w:rsidR="006836A4" w:rsidRPr="006836A4" w:rsidRDefault="006836A4" w:rsidP="006836A4">
      <w:pPr>
        <w:pStyle w:val="EndNoteBibliography"/>
        <w:spacing w:after="0"/>
        <w:ind w:left="720" w:hanging="720"/>
      </w:pPr>
      <w:r w:rsidRPr="006836A4">
        <w:tab/>
      </w:r>
    </w:p>
    <w:p w14:paraId="11D34925" w14:textId="77777777" w:rsidR="006836A4" w:rsidRPr="006836A4" w:rsidRDefault="006836A4" w:rsidP="006836A4">
      <w:pPr>
        <w:pStyle w:val="EndNoteBibliography"/>
      </w:pPr>
      <w:r w:rsidRPr="006836A4">
        <w:t xml:space="preserve">McNeish, J.-A. and O. Logan, Eds. (2012). </w:t>
      </w:r>
      <w:r w:rsidRPr="006836A4">
        <w:rPr>
          <w:u w:val="single"/>
        </w:rPr>
        <w:t>Flammable Societies: Studies on the Socio-Economics of Oil and Gas</w:t>
      </w:r>
      <w:r w:rsidRPr="006836A4">
        <w:t>. London, Pluto Press.</w:t>
      </w:r>
    </w:p>
    <w:p w14:paraId="183B46A4" w14:textId="77777777" w:rsidR="006836A4" w:rsidRPr="006836A4" w:rsidRDefault="006836A4" w:rsidP="006836A4">
      <w:pPr>
        <w:pStyle w:val="EndNoteBibliography"/>
        <w:spacing w:after="0"/>
        <w:ind w:left="720" w:hanging="720"/>
      </w:pPr>
      <w:r w:rsidRPr="006836A4">
        <w:tab/>
      </w:r>
    </w:p>
    <w:p w14:paraId="50DC50A0" w14:textId="77777777" w:rsidR="006836A4" w:rsidRPr="006836A4" w:rsidRDefault="006836A4" w:rsidP="006836A4">
      <w:pPr>
        <w:pStyle w:val="EndNoteBibliography"/>
      </w:pPr>
      <w:r w:rsidRPr="006836A4">
        <w:t xml:space="preserve">Meidinger, E. (2007). Beyond Westphalia: Competitive legalization in emerging transnational regulatory systems. </w:t>
      </w:r>
      <w:r w:rsidRPr="006836A4">
        <w:rPr>
          <w:u w:val="single"/>
        </w:rPr>
        <w:t>Law and Legalization in Transnational Relations</w:t>
      </w:r>
      <w:r w:rsidRPr="006836A4">
        <w:t>. C. Brütsch and D. Lehmkuhl. Oxford and New York, Routledge</w:t>
      </w:r>
      <w:r w:rsidRPr="006836A4">
        <w:rPr>
          <w:b/>
        </w:rPr>
        <w:t xml:space="preserve">: </w:t>
      </w:r>
      <w:r w:rsidRPr="006836A4">
        <w:t>121-143.</w:t>
      </w:r>
    </w:p>
    <w:p w14:paraId="432BA9B0" w14:textId="77777777" w:rsidR="006836A4" w:rsidRPr="006836A4" w:rsidRDefault="006836A4" w:rsidP="006836A4">
      <w:pPr>
        <w:pStyle w:val="EndNoteBibliography"/>
        <w:spacing w:after="0"/>
        <w:ind w:left="720" w:hanging="720"/>
      </w:pPr>
      <w:r w:rsidRPr="006836A4">
        <w:tab/>
      </w:r>
    </w:p>
    <w:p w14:paraId="4EF5772C" w14:textId="77777777" w:rsidR="006836A4" w:rsidRPr="006836A4" w:rsidRDefault="006836A4" w:rsidP="006836A4">
      <w:pPr>
        <w:pStyle w:val="EndNoteBibliography"/>
      </w:pPr>
      <w:r w:rsidRPr="006836A4">
        <w:t xml:space="preserve">Merchant, C. (1989). </w:t>
      </w:r>
      <w:r w:rsidRPr="006836A4">
        <w:rPr>
          <w:u w:val="single"/>
        </w:rPr>
        <w:t>Ecological Revolutions:  Nature, Gender, and Science in New England</w:t>
      </w:r>
      <w:r w:rsidRPr="006836A4">
        <w:t>. Chapel Hill, University of North Carolina Press.</w:t>
      </w:r>
    </w:p>
    <w:p w14:paraId="57B42880" w14:textId="77777777" w:rsidR="006836A4" w:rsidRPr="006836A4" w:rsidRDefault="006836A4" w:rsidP="006836A4">
      <w:pPr>
        <w:pStyle w:val="EndNoteBibliography"/>
        <w:spacing w:after="0"/>
        <w:ind w:left="720" w:hanging="720"/>
      </w:pPr>
      <w:r w:rsidRPr="006836A4">
        <w:tab/>
      </w:r>
    </w:p>
    <w:p w14:paraId="6E3E3BE3" w14:textId="77777777" w:rsidR="006836A4" w:rsidRPr="006836A4" w:rsidRDefault="006836A4" w:rsidP="006836A4">
      <w:pPr>
        <w:pStyle w:val="EndNoteBibliography"/>
      </w:pPr>
      <w:r w:rsidRPr="006836A4">
        <w:t xml:space="preserve">Mezzadra, S. and B. Neilson (2013). </w:t>
      </w:r>
      <w:r w:rsidRPr="006836A4">
        <w:rPr>
          <w:u w:val="single"/>
        </w:rPr>
        <w:t>Border as Method: Or, The Multiplication of Labor</w:t>
      </w:r>
      <w:r w:rsidRPr="006836A4">
        <w:t>. Durham, NC, Duke University Press.</w:t>
      </w:r>
    </w:p>
    <w:p w14:paraId="76AC4D6D" w14:textId="77777777" w:rsidR="006836A4" w:rsidRPr="006836A4" w:rsidRDefault="006836A4" w:rsidP="006836A4">
      <w:pPr>
        <w:pStyle w:val="EndNoteBibliography"/>
        <w:spacing w:after="0"/>
        <w:ind w:left="720" w:hanging="720"/>
      </w:pPr>
      <w:r w:rsidRPr="006836A4">
        <w:tab/>
      </w:r>
    </w:p>
    <w:p w14:paraId="02B7E2DE" w14:textId="77777777" w:rsidR="006836A4" w:rsidRPr="006836A4" w:rsidRDefault="006836A4" w:rsidP="006836A4">
      <w:pPr>
        <w:pStyle w:val="EndNoteBibliography"/>
      </w:pPr>
      <w:r w:rsidRPr="006836A4">
        <w:t xml:space="preserve">Mitchell, T. (2011). </w:t>
      </w:r>
      <w:r w:rsidRPr="006836A4">
        <w:rPr>
          <w:u w:val="single"/>
        </w:rPr>
        <w:t xml:space="preserve">Carbon Democracy: Political Power in the Age of Oil </w:t>
      </w:r>
      <w:r w:rsidRPr="006836A4">
        <w:t>London, Verso.</w:t>
      </w:r>
    </w:p>
    <w:p w14:paraId="4FF7657D" w14:textId="77777777" w:rsidR="006836A4" w:rsidRPr="006836A4" w:rsidRDefault="006836A4" w:rsidP="006836A4">
      <w:pPr>
        <w:pStyle w:val="EndNoteBibliography"/>
        <w:spacing w:after="0"/>
        <w:ind w:left="720" w:hanging="720"/>
      </w:pPr>
      <w:r w:rsidRPr="006836A4">
        <w:tab/>
      </w:r>
    </w:p>
    <w:p w14:paraId="6FF8715C" w14:textId="77777777" w:rsidR="006836A4" w:rsidRPr="006836A4" w:rsidRDefault="006836A4" w:rsidP="006836A4">
      <w:pPr>
        <w:pStyle w:val="EndNoteBibliography"/>
      </w:pPr>
      <w:r w:rsidRPr="006836A4">
        <w:t xml:space="preserve">Moore, J. W. (2015). </w:t>
      </w:r>
      <w:r w:rsidRPr="006836A4">
        <w:rPr>
          <w:u w:val="single"/>
        </w:rPr>
        <w:t>Capitalism in the Web of Life: Ecology and the Accumulation of Capital</w:t>
      </w:r>
      <w:r w:rsidRPr="006836A4">
        <w:t>. London, Verso.</w:t>
      </w:r>
    </w:p>
    <w:p w14:paraId="0E931393" w14:textId="77777777" w:rsidR="006836A4" w:rsidRPr="006836A4" w:rsidRDefault="006836A4" w:rsidP="006836A4">
      <w:pPr>
        <w:pStyle w:val="EndNoteBibliography"/>
        <w:spacing w:after="0"/>
        <w:ind w:left="720" w:hanging="720"/>
      </w:pPr>
      <w:r w:rsidRPr="006836A4">
        <w:tab/>
      </w:r>
    </w:p>
    <w:p w14:paraId="501A3B3B" w14:textId="77777777" w:rsidR="006836A4" w:rsidRPr="006836A4" w:rsidRDefault="006836A4" w:rsidP="006836A4">
      <w:pPr>
        <w:pStyle w:val="EndNoteBibliography"/>
      </w:pPr>
      <w:r w:rsidRPr="006836A4">
        <w:t xml:space="preserve">Morgan, J. (2016). "Paris COP 21: Power that Speaks the Truth?" </w:t>
      </w:r>
      <w:r w:rsidRPr="006836A4">
        <w:rPr>
          <w:u w:val="single"/>
        </w:rPr>
        <w:t>Globalizations</w:t>
      </w:r>
      <w:r w:rsidRPr="006836A4">
        <w:t xml:space="preserve"> </w:t>
      </w:r>
      <w:r w:rsidRPr="006836A4">
        <w:rPr>
          <w:b/>
        </w:rPr>
        <w:t>13</w:t>
      </w:r>
      <w:r w:rsidRPr="006836A4">
        <w:t>(6): 943-951.</w:t>
      </w:r>
    </w:p>
    <w:p w14:paraId="7306BC59" w14:textId="77777777" w:rsidR="006836A4" w:rsidRPr="006836A4" w:rsidRDefault="006836A4" w:rsidP="006836A4">
      <w:pPr>
        <w:pStyle w:val="EndNoteBibliography"/>
        <w:spacing w:after="0"/>
        <w:ind w:left="720" w:hanging="720"/>
      </w:pPr>
      <w:r w:rsidRPr="006836A4">
        <w:tab/>
      </w:r>
    </w:p>
    <w:p w14:paraId="662AFA84" w14:textId="77777777" w:rsidR="006836A4" w:rsidRPr="006836A4" w:rsidRDefault="006836A4" w:rsidP="006836A4">
      <w:pPr>
        <w:pStyle w:val="EndNoteBibliography"/>
      </w:pPr>
      <w:r w:rsidRPr="006836A4">
        <w:t xml:space="preserve">Morin, E. and A. B. Kern (1999). </w:t>
      </w:r>
      <w:r w:rsidRPr="006836A4">
        <w:rPr>
          <w:u w:val="single"/>
        </w:rPr>
        <w:t>Homeland Earth: A Manifesto for the New Millennium.</w:t>
      </w:r>
      <w:r w:rsidRPr="006836A4">
        <w:t xml:space="preserve"> Cresskill, NJ, Hampton Press.</w:t>
      </w:r>
    </w:p>
    <w:p w14:paraId="4A2CF706" w14:textId="77777777" w:rsidR="006836A4" w:rsidRPr="006836A4" w:rsidRDefault="006836A4" w:rsidP="006836A4">
      <w:pPr>
        <w:pStyle w:val="EndNoteBibliography"/>
        <w:spacing w:after="0"/>
        <w:ind w:left="720" w:hanging="720"/>
      </w:pPr>
      <w:r w:rsidRPr="006836A4">
        <w:lastRenderedPageBreak/>
        <w:tab/>
      </w:r>
    </w:p>
    <w:p w14:paraId="35D9CEF2" w14:textId="77777777" w:rsidR="006836A4" w:rsidRPr="006836A4" w:rsidRDefault="006836A4" w:rsidP="006836A4">
      <w:pPr>
        <w:pStyle w:val="EndNoteBibliography"/>
      </w:pPr>
      <w:r w:rsidRPr="006836A4">
        <w:t xml:space="preserve">Nadasdy, P. (2003). </w:t>
      </w:r>
      <w:r w:rsidRPr="006836A4">
        <w:rPr>
          <w:u w:val="single"/>
        </w:rPr>
        <w:t>Hunters and Bureaucrats: Power, Knowledge, and Aboriginal-State Relations in the Southwest Yukon</w:t>
      </w:r>
      <w:r w:rsidRPr="006836A4">
        <w:t>. Vancouver, BC, UBC Press.</w:t>
      </w:r>
    </w:p>
    <w:p w14:paraId="0E0EBD4A" w14:textId="77777777" w:rsidR="006836A4" w:rsidRPr="006836A4" w:rsidRDefault="006836A4" w:rsidP="006836A4">
      <w:pPr>
        <w:pStyle w:val="EndNoteBibliography"/>
        <w:spacing w:after="0"/>
        <w:ind w:left="720" w:hanging="720"/>
      </w:pPr>
      <w:r w:rsidRPr="006836A4">
        <w:tab/>
      </w:r>
    </w:p>
    <w:p w14:paraId="6771F221" w14:textId="77777777" w:rsidR="006836A4" w:rsidRPr="006836A4" w:rsidRDefault="006836A4" w:rsidP="006836A4">
      <w:pPr>
        <w:pStyle w:val="EndNoteBibliography"/>
      </w:pPr>
      <w:r w:rsidRPr="006836A4">
        <w:t>Nash, P. (1918). Sunrise, Inverness Copse. London, UK, Imperial War Museum</w:t>
      </w:r>
      <w:r w:rsidRPr="006836A4">
        <w:rPr>
          <w:b/>
        </w:rPr>
        <w:t xml:space="preserve">: </w:t>
      </w:r>
      <w:r w:rsidRPr="006836A4">
        <w:t>watercolour.</w:t>
      </w:r>
    </w:p>
    <w:p w14:paraId="7CAC8340" w14:textId="77777777" w:rsidR="006836A4" w:rsidRPr="006836A4" w:rsidRDefault="006836A4" w:rsidP="006836A4">
      <w:pPr>
        <w:pStyle w:val="EndNoteBibliography"/>
        <w:spacing w:after="0"/>
        <w:ind w:left="720" w:hanging="720"/>
      </w:pPr>
      <w:r w:rsidRPr="006836A4">
        <w:tab/>
      </w:r>
    </w:p>
    <w:p w14:paraId="49FDE8DA" w14:textId="77777777" w:rsidR="006836A4" w:rsidRPr="006836A4" w:rsidRDefault="006836A4" w:rsidP="006836A4">
      <w:pPr>
        <w:pStyle w:val="EndNoteBibliography"/>
      </w:pPr>
      <w:r w:rsidRPr="006836A4">
        <w:t>Nash, P. (1918). We are Making a New World. London, UK, Imperial War Museum.</w:t>
      </w:r>
    </w:p>
    <w:p w14:paraId="62C1BAD7" w14:textId="77777777" w:rsidR="006836A4" w:rsidRPr="006836A4" w:rsidRDefault="006836A4" w:rsidP="006836A4">
      <w:pPr>
        <w:pStyle w:val="EndNoteBibliography"/>
        <w:spacing w:after="0"/>
        <w:ind w:left="720" w:hanging="720"/>
      </w:pPr>
      <w:r w:rsidRPr="006836A4">
        <w:tab/>
      </w:r>
    </w:p>
    <w:p w14:paraId="5B9604BD" w14:textId="77777777" w:rsidR="006836A4" w:rsidRPr="006836A4" w:rsidRDefault="006836A4" w:rsidP="006836A4">
      <w:pPr>
        <w:pStyle w:val="EndNoteBibliography"/>
      </w:pPr>
      <w:r w:rsidRPr="006836A4">
        <w:t xml:space="preserve">Nixon, R. (2013). </w:t>
      </w:r>
      <w:r w:rsidRPr="006836A4">
        <w:rPr>
          <w:u w:val="single"/>
        </w:rPr>
        <w:t>Slow Violence and the Environmentalism of the Poor</w:t>
      </w:r>
      <w:r w:rsidRPr="006836A4">
        <w:t>. Cambridge, MA, Harvard University Press.</w:t>
      </w:r>
    </w:p>
    <w:p w14:paraId="3C76B35E" w14:textId="77777777" w:rsidR="006836A4" w:rsidRPr="006836A4" w:rsidRDefault="006836A4" w:rsidP="006836A4">
      <w:pPr>
        <w:pStyle w:val="EndNoteBibliography"/>
        <w:spacing w:after="0"/>
        <w:ind w:left="720" w:hanging="720"/>
      </w:pPr>
      <w:r w:rsidRPr="006836A4">
        <w:tab/>
      </w:r>
    </w:p>
    <w:p w14:paraId="1DD7622D" w14:textId="77777777" w:rsidR="006836A4" w:rsidRPr="006836A4" w:rsidRDefault="006836A4" w:rsidP="006836A4">
      <w:pPr>
        <w:pStyle w:val="EndNoteBibliography"/>
      </w:pPr>
      <w:r w:rsidRPr="006836A4">
        <w:t xml:space="preserve">Ollman, B. (2003). </w:t>
      </w:r>
      <w:r w:rsidRPr="006836A4">
        <w:rPr>
          <w:u w:val="single"/>
        </w:rPr>
        <w:t>Dance of the Dialectic: Steps in Marx's Method</w:t>
      </w:r>
      <w:r w:rsidRPr="006836A4">
        <w:t>. Urbana, IL, University of Illinois Press.</w:t>
      </w:r>
    </w:p>
    <w:p w14:paraId="669A6B3E" w14:textId="77777777" w:rsidR="006836A4" w:rsidRPr="006836A4" w:rsidRDefault="006836A4" w:rsidP="006836A4">
      <w:pPr>
        <w:pStyle w:val="EndNoteBibliography"/>
        <w:spacing w:after="0"/>
        <w:ind w:left="720" w:hanging="720"/>
      </w:pPr>
      <w:r w:rsidRPr="006836A4">
        <w:tab/>
      </w:r>
    </w:p>
    <w:p w14:paraId="09CEFCCE" w14:textId="54490819" w:rsidR="006836A4" w:rsidRPr="006836A4" w:rsidRDefault="006836A4" w:rsidP="006836A4">
      <w:pPr>
        <w:pStyle w:val="EndNoteBibliography"/>
      </w:pPr>
      <w:r w:rsidRPr="006836A4">
        <w:t xml:space="preserve">Ombres, D. (2025). "The President and Constitutional Violations: Will the Federal Courts Contain the President’s Power Grabs?" </w:t>
      </w:r>
      <w:r w:rsidRPr="006836A4">
        <w:rPr>
          <w:u w:val="single"/>
        </w:rPr>
        <w:t>Center for American Progress</w:t>
      </w:r>
      <w:r w:rsidRPr="006836A4">
        <w:t xml:space="preserve"> </w:t>
      </w:r>
      <w:hyperlink r:id="rId11" w:history="1">
        <w:r w:rsidRPr="006836A4">
          <w:rPr>
            <w:rStyle w:val="Hyperlink"/>
          </w:rPr>
          <w:t>https://www.americanprogress.org/article/the-president-and-constitutional-violations-will-the-federal-courts-contain-the-presidents-power-grabs/</w:t>
        </w:r>
      </w:hyperlink>
      <w:r w:rsidRPr="006836A4">
        <w:t xml:space="preserve"> Accessed 14 November 2025 2025.</w:t>
      </w:r>
    </w:p>
    <w:p w14:paraId="77FAE24F" w14:textId="77777777" w:rsidR="006836A4" w:rsidRPr="006836A4" w:rsidRDefault="006836A4" w:rsidP="006836A4">
      <w:pPr>
        <w:pStyle w:val="EndNoteBibliography"/>
        <w:spacing w:after="0"/>
        <w:ind w:left="720" w:hanging="720"/>
      </w:pPr>
      <w:r w:rsidRPr="006836A4">
        <w:tab/>
      </w:r>
    </w:p>
    <w:p w14:paraId="6E7BE857" w14:textId="77777777" w:rsidR="006836A4" w:rsidRPr="006836A4" w:rsidRDefault="006836A4" w:rsidP="006836A4">
      <w:pPr>
        <w:pStyle w:val="EndNoteBibliography"/>
      </w:pPr>
      <w:r w:rsidRPr="006836A4">
        <w:t xml:space="preserve">Pyle, J. L. (2001). "Sex, Maids, and Export Processing: Risks and Reasons for Gendered Global Production Networks." </w:t>
      </w:r>
      <w:r w:rsidRPr="006836A4">
        <w:rPr>
          <w:u w:val="single"/>
        </w:rPr>
        <w:t>International Journal of Politics, Culture and Society</w:t>
      </w:r>
      <w:r w:rsidRPr="006836A4">
        <w:t xml:space="preserve"> </w:t>
      </w:r>
      <w:r w:rsidRPr="006836A4">
        <w:rPr>
          <w:b/>
        </w:rPr>
        <w:t>15</w:t>
      </w:r>
      <w:r w:rsidRPr="006836A4">
        <w:t>(1): 55-76.</w:t>
      </w:r>
    </w:p>
    <w:p w14:paraId="1E0797E2" w14:textId="77777777" w:rsidR="006836A4" w:rsidRPr="006836A4" w:rsidRDefault="006836A4" w:rsidP="006836A4">
      <w:pPr>
        <w:pStyle w:val="EndNoteBibliography"/>
        <w:spacing w:after="0"/>
        <w:ind w:left="720" w:hanging="720"/>
      </w:pPr>
      <w:r w:rsidRPr="006836A4">
        <w:tab/>
      </w:r>
    </w:p>
    <w:p w14:paraId="5FA5A721" w14:textId="77777777" w:rsidR="006836A4" w:rsidRPr="006836A4" w:rsidRDefault="006836A4" w:rsidP="006836A4">
      <w:pPr>
        <w:pStyle w:val="EndNoteBibliography"/>
      </w:pPr>
      <w:r w:rsidRPr="006836A4">
        <w:t>RCMP (2014). Critical Infrastructure Intelligence Report: Criminal Threats to the Canadian Petroleum Industry.</w:t>
      </w:r>
    </w:p>
    <w:p w14:paraId="17EEBD57" w14:textId="77777777" w:rsidR="006836A4" w:rsidRPr="006836A4" w:rsidRDefault="006836A4" w:rsidP="006836A4">
      <w:pPr>
        <w:pStyle w:val="EndNoteBibliography"/>
        <w:spacing w:after="0"/>
        <w:ind w:left="720" w:hanging="720"/>
      </w:pPr>
      <w:r w:rsidRPr="006836A4">
        <w:tab/>
      </w:r>
    </w:p>
    <w:p w14:paraId="548A0444" w14:textId="77777777" w:rsidR="006836A4" w:rsidRPr="006836A4" w:rsidRDefault="006836A4" w:rsidP="006836A4">
      <w:pPr>
        <w:pStyle w:val="EndNoteBibliography"/>
      </w:pPr>
      <w:r w:rsidRPr="006836A4">
        <w:t xml:space="preserve">Reuters (2016). Here's How Easy it is to Sabotage America's Energy Grid. </w:t>
      </w:r>
      <w:r w:rsidRPr="006836A4">
        <w:rPr>
          <w:u w:val="single"/>
        </w:rPr>
        <w:t>Fortune</w:t>
      </w:r>
      <w:r w:rsidRPr="006836A4">
        <w:t>.</w:t>
      </w:r>
    </w:p>
    <w:p w14:paraId="200B23A2" w14:textId="77777777" w:rsidR="006836A4" w:rsidRPr="006836A4" w:rsidRDefault="006836A4" w:rsidP="006836A4">
      <w:pPr>
        <w:pStyle w:val="EndNoteBibliography"/>
        <w:spacing w:after="0"/>
        <w:ind w:left="720" w:hanging="720"/>
      </w:pPr>
      <w:r w:rsidRPr="006836A4">
        <w:tab/>
      </w:r>
    </w:p>
    <w:p w14:paraId="7863F9B2" w14:textId="77777777" w:rsidR="006836A4" w:rsidRPr="006836A4" w:rsidRDefault="006836A4" w:rsidP="006836A4">
      <w:pPr>
        <w:pStyle w:val="EndNoteBibliography"/>
      </w:pPr>
      <w:r w:rsidRPr="006836A4">
        <w:t xml:space="preserve">Richardson, M., et al. (1993). </w:t>
      </w:r>
      <w:r w:rsidRPr="006836A4">
        <w:rPr>
          <w:u w:val="single"/>
        </w:rPr>
        <w:t>Winning Back the Words:  Confronting Experts in an Environmental Public Hearing</w:t>
      </w:r>
      <w:r w:rsidRPr="006836A4">
        <w:t>. Toronto, Garamond Press.</w:t>
      </w:r>
    </w:p>
    <w:p w14:paraId="76006F96" w14:textId="77777777" w:rsidR="006836A4" w:rsidRPr="006836A4" w:rsidRDefault="006836A4" w:rsidP="006836A4">
      <w:pPr>
        <w:pStyle w:val="EndNoteBibliography"/>
        <w:spacing w:after="0"/>
        <w:ind w:left="720" w:hanging="720"/>
      </w:pPr>
      <w:r w:rsidRPr="006836A4">
        <w:tab/>
      </w:r>
    </w:p>
    <w:p w14:paraId="18C430B4" w14:textId="77777777" w:rsidR="006836A4" w:rsidRPr="006836A4" w:rsidRDefault="006836A4" w:rsidP="006836A4">
      <w:pPr>
        <w:pStyle w:val="EndNoteBibliography"/>
      </w:pPr>
      <w:r w:rsidRPr="006836A4">
        <w:t xml:space="preserve">Rittel, H. W. J. and M. M. Webber (1973). "Dilemmas in a General Theory of Planning." </w:t>
      </w:r>
      <w:r w:rsidRPr="006836A4">
        <w:rPr>
          <w:u w:val="single"/>
        </w:rPr>
        <w:t>Policy Sciences</w:t>
      </w:r>
      <w:r w:rsidRPr="006836A4">
        <w:t xml:space="preserve"> </w:t>
      </w:r>
      <w:r w:rsidRPr="006836A4">
        <w:rPr>
          <w:b/>
        </w:rPr>
        <w:t>4</w:t>
      </w:r>
      <w:r w:rsidRPr="006836A4">
        <w:t>(2): 155-169.</w:t>
      </w:r>
    </w:p>
    <w:p w14:paraId="79426F29" w14:textId="77777777" w:rsidR="006836A4" w:rsidRPr="006836A4" w:rsidRDefault="006836A4" w:rsidP="006836A4">
      <w:pPr>
        <w:pStyle w:val="EndNoteBibliography"/>
        <w:spacing w:after="0"/>
        <w:ind w:left="720" w:hanging="720"/>
      </w:pPr>
      <w:r w:rsidRPr="006836A4">
        <w:tab/>
      </w:r>
    </w:p>
    <w:p w14:paraId="2342623A" w14:textId="77777777" w:rsidR="006836A4" w:rsidRPr="006836A4" w:rsidRDefault="006836A4" w:rsidP="006836A4">
      <w:pPr>
        <w:pStyle w:val="EndNoteBibliography"/>
      </w:pPr>
      <w:r w:rsidRPr="006836A4">
        <w:t xml:space="preserve">Robinson, D. (2007). All Pain, No Gain: Canadian Labour in the INtegrated North American Economy. </w:t>
      </w:r>
      <w:r w:rsidRPr="006836A4">
        <w:rPr>
          <w:u w:val="single"/>
        </w:rPr>
        <w:t xml:space="preserve">Whose Canada? Continental Integration, Fortress North America and the </w:t>
      </w:r>
      <w:r w:rsidRPr="006836A4">
        <w:rPr>
          <w:u w:val="single"/>
        </w:rPr>
        <w:lastRenderedPageBreak/>
        <w:t>Corporate Agenda</w:t>
      </w:r>
      <w:r w:rsidRPr="006836A4">
        <w:t>. R. Grinspun and Y. Shamsie. Kingston/Montreal, McGill-Queen's University Press</w:t>
      </w:r>
      <w:r w:rsidRPr="006836A4">
        <w:rPr>
          <w:b/>
        </w:rPr>
        <w:t xml:space="preserve">: </w:t>
      </w:r>
      <w:r w:rsidRPr="006836A4">
        <w:t>259-279.</w:t>
      </w:r>
    </w:p>
    <w:p w14:paraId="6F0CC8F5" w14:textId="77777777" w:rsidR="006836A4" w:rsidRPr="006836A4" w:rsidRDefault="006836A4" w:rsidP="006836A4">
      <w:pPr>
        <w:pStyle w:val="EndNoteBibliography"/>
        <w:spacing w:after="0"/>
        <w:ind w:left="720" w:hanging="720"/>
      </w:pPr>
      <w:r w:rsidRPr="006836A4">
        <w:tab/>
      </w:r>
    </w:p>
    <w:p w14:paraId="3638C36A" w14:textId="77777777" w:rsidR="006836A4" w:rsidRPr="006836A4" w:rsidRDefault="006836A4" w:rsidP="006836A4">
      <w:pPr>
        <w:pStyle w:val="EndNoteBibliography"/>
      </w:pPr>
      <w:r w:rsidRPr="006836A4">
        <w:t xml:space="preserve">Sayer, A. (1986). "New Developments in Manufacturing: The Just-in-Time System." </w:t>
      </w:r>
      <w:r w:rsidRPr="006836A4">
        <w:rPr>
          <w:u w:val="single"/>
        </w:rPr>
        <w:t>Capital and Class</w:t>
      </w:r>
      <w:r w:rsidRPr="006836A4">
        <w:t xml:space="preserve"> </w:t>
      </w:r>
      <w:r w:rsidRPr="006836A4">
        <w:rPr>
          <w:b/>
        </w:rPr>
        <w:t>10</w:t>
      </w:r>
      <w:r w:rsidRPr="006836A4">
        <w:t>(3): 43-72.</w:t>
      </w:r>
    </w:p>
    <w:p w14:paraId="301A2D95" w14:textId="77777777" w:rsidR="006836A4" w:rsidRPr="006836A4" w:rsidRDefault="006836A4" w:rsidP="006836A4">
      <w:pPr>
        <w:pStyle w:val="EndNoteBibliography"/>
        <w:spacing w:after="0"/>
        <w:ind w:left="720" w:hanging="720"/>
      </w:pPr>
      <w:r w:rsidRPr="006836A4">
        <w:tab/>
      </w:r>
    </w:p>
    <w:p w14:paraId="16DBAA7F" w14:textId="77777777" w:rsidR="006836A4" w:rsidRPr="006836A4" w:rsidRDefault="006836A4" w:rsidP="006836A4">
      <w:pPr>
        <w:pStyle w:val="EndNoteBibliography"/>
      </w:pPr>
      <w:r w:rsidRPr="006836A4">
        <w:t xml:space="preserve">Shaiken, H., et al. (1986). "The Work Process under More Flexible Production " </w:t>
      </w:r>
      <w:r w:rsidRPr="006836A4">
        <w:rPr>
          <w:u w:val="single"/>
        </w:rPr>
        <w:t>Industrial Relations</w:t>
      </w:r>
      <w:r w:rsidRPr="006836A4">
        <w:t xml:space="preserve"> </w:t>
      </w:r>
      <w:r w:rsidRPr="006836A4">
        <w:rPr>
          <w:b/>
        </w:rPr>
        <w:t>25</w:t>
      </w:r>
      <w:r w:rsidRPr="006836A4">
        <w:t>(2): 167-183.</w:t>
      </w:r>
    </w:p>
    <w:p w14:paraId="1FE66787" w14:textId="77777777" w:rsidR="006836A4" w:rsidRPr="006836A4" w:rsidRDefault="006836A4" w:rsidP="006836A4">
      <w:pPr>
        <w:pStyle w:val="EndNoteBibliography"/>
        <w:spacing w:after="0"/>
        <w:ind w:left="720" w:hanging="720"/>
      </w:pPr>
      <w:r w:rsidRPr="006836A4">
        <w:tab/>
      </w:r>
    </w:p>
    <w:p w14:paraId="5D173E8A" w14:textId="77777777" w:rsidR="006836A4" w:rsidRPr="006836A4" w:rsidRDefault="006836A4" w:rsidP="006836A4">
      <w:pPr>
        <w:pStyle w:val="EndNoteBibliography"/>
      </w:pPr>
      <w:r w:rsidRPr="006836A4">
        <w:t xml:space="preserve">Shapiro, J. and J.-A. McNeish, Eds. (2021). </w:t>
      </w:r>
      <w:r w:rsidRPr="006836A4">
        <w:rPr>
          <w:u w:val="single"/>
        </w:rPr>
        <w:t>Our Extractive Age: Expressions of Violence and Resistance</w:t>
      </w:r>
      <w:r w:rsidRPr="006836A4">
        <w:t>. New York, NY, Routledge.</w:t>
      </w:r>
    </w:p>
    <w:p w14:paraId="76D3C88F" w14:textId="77777777" w:rsidR="006836A4" w:rsidRPr="006836A4" w:rsidRDefault="006836A4" w:rsidP="006836A4">
      <w:pPr>
        <w:pStyle w:val="EndNoteBibliography"/>
        <w:spacing w:after="0"/>
        <w:ind w:left="720" w:hanging="720"/>
      </w:pPr>
      <w:r w:rsidRPr="006836A4">
        <w:tab/>
      </w:r>
    </w:p>
    <w:p w14:paraId="1BBED743" w14:textId="77777777" w:rsidR="006836A4" w:rsidRPr="006836A4" w:rsidRDefault="006836A4" w:rsidP="006836A4">
      <w:pPr>
        <w:pStyle w:val="EndNoteBibliography"/>
      </w:pPr>
      <w:r w:rsidRPr="006836A4">
        <w:t xml:space="preserve">Shrivastava, M. (2015). Liberal Democracy in Oil-Exporting Countries:  A View from the Perspective of Staples Theory. </w:t>
      </w:r>
      <w:r w:rsidRPr="006836A4">
        <w:rPr>
          <w:u w:val="single"/>
        </w:rPr>
        <w:t>Alberta Oil and the Decline of Democracy in Canada</w:t>
      </w:r>
      <w:r w:rsidRPr="006836A4">
        <w:t>. M. Shrivastava and L. Stefanick. Athabasca, AB, Athabasca University Press</w:t>
      </w:r>
      <w:r w:rsidRPr="006836A4">
        <w:rPr>
          <w:b/>
        </w:rPr>
        <w:t xml:space="preserve">: </w:t>
      </w:r>
      <w:r w:rsidRPr="006836A4">
        <w:t>31-67.</w:t>
      </w:r>
    </w:p>
    <w:p w14:paraId="6CB1F1B2" w14:textId="77777777" w:rsidR="006836A4" w:rsidRPr="006836A4" w:rsidRDefault="006836A4" w:rsidP="006836A4">
      <w:pPr>
        <w:pStyle w:val="EndNoteBibliography"/>
        <w:spacing w:after="0"/>
        <w:ind w:left="720" w:hanging="720"/>
      </w:pPr>
      <w:r w:rsidRPr="006836A4">
        <w:tab/>
      </w:r>
    </w:p>
    <w:p w14:paraId="7D78742D" w14:textId="77777777" w:rsidR="006836A4" w:rsidRPr="006836A4" w:rsidRDefault="006836A4" w:rsidP="006836A4">
      <w:pPr>
        <w:pStyle w:val="EndNoteBibliography"/>
      </w:pPr>
      <w:r w:rsidRPr="006836A4">
        <w:t xml:space="preserve">Simpson, L. B. (2021). </w:t>
      </w:r>
      <w:r w:rsidRPr="006836A4">
        <w:rPr>
          <w:u w:val="single"/>
        </w:rPr>
        <w:t>A Short History of the Blockade: Giant Beavers, Diplomacy, and Regeneration in Nishnaabewin</w:t>
      </w:r>
      <w:r w:rsidRPr="006836A4">
        <w:t>. Edmonton, AB, University of Alberta Press.</w:t>
      </w:r>
    </w:p>
    <w:p w14:paraId="5C5A3150" w14:textId="77777777" w:rsidR="006836A4" w:rsidRPr="006836A4" w:rsidRDefault="006836A4" w:rsidP="006836A4">
      <w:pPr>
        <w:pStyle w:val="EndNoteBibliography"/>
        <w:spacing w:after="0"/>
        <w:ind w:left="720" w:hanging="720"/>
      </w:pPr>
      <w:r w:rsidRPr="006836A4">
        <w:tab/>
      </w:r>
    </w:p>
    <w:p w14:paraId="1ECDDC0B" w14:textId="77777777" w:rsidR="006836A4" w:rsidRPr="006836A4" w:rsidRDefault="006836A4" w:rsidP="006836A4">
      <w:pPr>
        <w:pStyle w:val="EndNoteBibliography"/>
      </w:pPr>
      <w:r w:rsidRPr="006836A4">
        <w:t xml:space="preserve">Singh, J. N. and F. Bourgouin, Eds. (2013). </w:t>
      </w:r>
      <w:r w:rsidRPr="006836A4">
        <w:rPr>
          <w:u w:val="single"/>
        </w:rPr>
        <w:t>Resource Governance and Developmental States in the Global South: Critical International Political Economy Perspectives</w:t>
      </w:r>
      <w:r w:rsidRPr="006836A4">
        <w:t>. London, UK, Palgrave Macmillan.</w:t>
      </w:r>
    </w:p>
    <w:p w14:paraId="60A178BB" w14:textId="77777777" w:rsidR="006836A4" w:rsidRPr="006836A4" w:rsidRDefault="006836A4" w:rsidP="006836A4">
      <w:pPr>
        <w:pStyle w:val="EndNoteBibliography"/>
        <w:spacing w:after="0"/>
        <w:ind w:left="720" w:hanging="720"/>
      </w:pPr>
      <w:r w:rsidRPr="006836A4">
        <w:tab/>
      </w:r>
    </w:p>
    <w:p w14:paraId="5C9D1B6E" w14:textId="77777777" w:rsidR="006836A4" w:rsidRPr="006836A4" w:rsidRDefault="006836A4" w:rsidP="006836A4">
      <w:pPr>
        <w:pStyle w:val="EndNoteBibliography"/>
      </w:pPr>
      <w:r w:rsidRPr="006836A4">
        <w:t xml:space="preserve">Sowers, E. A., et al. (2018). Labor and Social Movements' Strategic Usage of the Global Commodity Chain Structure. </w:t>
      </w:r>
      <w:r w:rsidRPr="006836A4">
        <w:rPr>
          <w:u w:val="single"/>
        </w:rPr>
        <w:t>Choke Points: Logistics Workers Disrupting the Global Supply Chain</w:t>
      </w:r>
      <w:r w:rsidRPr="006836A4">
        <w:t>. J. Alimahomed-Wilson and I. Ness. London, UK, Pluto Press</w:t>
      </w:r>
      <w:r w:rsidRPr="006836A4">
        <w:rPr>
          <w:b/>
        </w:rPr>
        <w:t xml:space="preserve">: </w:t>
      </w:r>
      <w:r w:rsidRPr="006836A4">
        <w:t>19-34.</w:t>
      </w:r>
    </w:p>
    <w:p w14:paraId="2A052F46" w14:textId="77777777" w:rsidR="006836A4" w:rsidRPr="006836A4" w:rsidRDefault="006836A4" w:rsidP="006836A4">
      <w:pPr>
        <w:pStyle w:val="EndNoteBibliography"/>
        <w:spacing w:after="0"/>
        <w:ind w:left="720" w:hanging="720"/>
      </w:pPr>
      <w:r w:rsidRPr="006836A4">
        <w:tab/>
      </w:r>
    </w:p>
    <w:p w14:paraId="4A2722EC" w14:textId="77777777" w:rsidR="006836A4" w:rsidRPr="006836A4" w:rsidRDefault="006836A4" w:rsidP="006836A4">
      <w:pPr>
        <w:pStyle w:val="EndNoteBibliography"/>
      </w:pPr>
      <w:r w:rsidRPr="006836A4">
        <w:t xml:space="preserve">Stapper, E. W. M., et al., Eds. (2025). </w:t>
      </w:r>
      <w:r w:rsidRPr="006836A4">
        <w:rPr>
          <w:u w:val="single"/>
        </w:rPr>
        <w:t>Just Transition and the European Green Deal</w:t>
      </w:r>
      <w:r w:rsidRPr="006836A4">
        <w:t>. London, UK, Routledge.</w:t>
      </w:r>
    </w:p>
    <w:p w14:paraId="1F14A108" w14:textId="77777777" w:rsidR="006836A4" w:rsidRPr="006836A4" w:rsidRDefault="006836A4" w:rsidP="006836A4">
      <w:pPr>
        <w:pStyle w:val="EndNoteBibliography"/>
        <w:spacing w:after="0"/>
        <w:ind w:left="720" w:hanging="720"/>
      </w:pPr>
      <w:r w:rsidRPr="006836A4">
        <w:tab/>
      </w:r>
    </w:p>
    <w:p w14:paraId="3EA11C2D" w14:textId="77777777" w:rsidR="006836A4" w:rsidRPr="006836A4" w:rsidRDefault="006836A4" w:rsidP="006836A4">
      <w:pPr>
        <w:pStyle w:val="EndNoteBibliography"/>
      </w:pPr>
      <w:r w:rsidRPr="006836A4">
        <w:t xml:space="preserve">Sun Tzu (1963). </w:t>
      </w:r>
      <w:r w:rsidRPr="006836A4">
        <w:rPr>
          <w:u w:val="single"/>
        </w:rPr>
        <w:t>The Art of War</w:t>
      </w:r>
      <w:r w:rsidRPr="006836A4">
        <w:t>. Oxford, Oxford University Press.</w:t>
      </w:r>
    </w:p>
    <w:p w14:paraId="5B325F84" w14:textId="77777777" w:rsidR="006836A4" w:rsidRPr="006836A4" w:rsidRDefault="006836A4" w:rsidP="006836A4">
      <w:pPr>
        <w:pStyle w:val="EndNoteBibliography"/>
        <w:spacing w:after="0"/>
        <w:ind w:left="720" w:hanging="720"/>
      </w:pPr>
      <w:r w:rsidRPr="006836A4">
        <w:tab/>
      </w:r>
    </w:p>
    <w:p w14:paraId="7970335B" w14:textId="77777777" w:rsidR="006836A4" w:rsidRPr="006836A4" w:rsidRDefault="006836A4" w:rsidP="006836A4">
      <w:pPr>
        <w:pStyle w:val="EndNoteBibliography"/>
      </w:pPr>
      <w:r w:rsidRPr="006836A4">
        <w:t xml:space="preserve">Tarrow, S. (1998). </w:t>
      </w:r>
      <w:r w:rsidRPr="006836A4">
        <w:rPr>
          <w:u w:val="single"/>
        </w:rPr>
        <w:t>Power in Movement: Social Movements and Contentious Politics</w:t>
      </w:r>
      <w:r w:rsidRPr="006836A4">
        <w:t>. Cambridge, Cambridge University Press.</w:t>
      </w:r>
    </w:p>
    <w:p w14:paraId="2167D8AD" w14:textId="77777777" w:rsidR="006836A4" w:rsidRPr="006836A4" w:rsidRDefault="006836A4" w:rsidP="006836A4">
      <w:pPr>
        <w:pStyle w:val="EndNoteBibliography"/>
        <w:spacing w:after="0"/>
        <w:ind w:left="720" w:hanging="720"/>
      </w:pPr>
      <w:r w:rsidRPr="006836A4">
        <w:tab/>
      </w:r>
    </w:p>
    <w:p w14:paraId="7EC2EE28" w14:textId="77777777" w:rsidR="006836A4" w:rsidRPr="006836A4" w:rsidRDefault="006836A4" w:rsidP="006836A4">
      <w:pPr>
        <w:pStyle w:val="EndNoteBibliography"/>
      </w:pPr>
      <w:r w:rsidRPr="006836A4">
        <w:t xml:space="preserve">Tollefson, C., et al. (2008). </w:t>
      </w:r>
      <w:r w:rsidRPr="006836A4">
        <w:rPr>
          <w:u w:val="single"/>
        </w:rPr>
        <w:t>Setting the Standard: Certification, Governance, and the Forest Stewardship Council</w:t>
      </w:r>
      <w:r w:rsidRPr="006836A4">
        <w:t>. Vancouver, BC, University of British Columbia Press.</w:t>
      </w:r>
    </w:p>
    <w:p w14:paraId="43023F03" w14:textId="77777777" w:rsidR="006836A4" w:rsidRPr="006836A4" w:rsidRDefault="006836A4" w:rsidP="006836A4">
      <w:pPr>
        <w:pStyle w:val="EndNoteBibliography"/>
        <w:spacing w:after="0"/>
        <w:ind w:left="720" w:hanging="720"/>
      </w:pPr>
      <w:r w:rsidRPr="006836A4">
        <w:lastRenderedPageBreak/>
        <w:tab/>
      </w:r>
    </w:p>
    <w:p w14:paraId="2FE99FBF" w14:textId="77777777" w:rsidR="006836A4" w:rsidRPr="006836A4" w:rsidRDefault="006836A4" w:rsidP="006836A4">
      <w:pPr>
        <w:pStyle w:val="EndNoteBibliography"/>
      </w:pPr>
      <w:r w:rsidRPr="006836A4">
        <w:t xml:space="preserve">Trace, K. (2001). Bulk Commodity Logistics. </w:t>
      </w:r>
      <w:r w:rsidRPr="006836A4">
        <w:rPr>
          <w:u w:val="single"/>
        </w:rPr>
        <w:t>Handbook of Logistics and Supply-Chain Management</w:t>
      </w:r>
      <w:r w:rsidRPr="006836A4">
        <w:t>. A. M. Brewer, K. J. Button and D. A. Hensher. Amsterdam, Pergamon</w:t>
      </w:r>
      <w:r w:rsidRPr="006836A4">
        <w:rPr>
          <w:b/>
        </w:rPr>
        <w:t xml:space="preserve">: </w:t>
      </w:r>
      <w:r w:rsidRPr="006836A4">
        <w:t>441-454.</w:t>
      </w:r>
    </w:p>
    <w:p w14:paraId="565B6360" w14:textId="77777777" w:rsidR="006836A4" w:rsidRPr="006836A4" w:rsidRDefault="006836A4" w:rsidP="006836A4">
      <w:pPr>
        <w:pStyle w:val="EndNoteBibliography"/>
        <w:spacing w:after="0"/>
        <w:ind w:left="720" w:hanging="720"/>
      </w:pPr>
      <w:r w:rsidRPr="006836A4">
        <w:tab/>
      </w:r>
    </w:p>
    <w:p w14:paraId="258C68DF" w14:textId="77777777" w:rsidR="006836A4" w:rsidRPr="006836A4" w:rsidRDefault="006836A4" w:rsidP="006836A4">
      <w:pPr>
        <w:pStyle w:val="EndNoteBibliography"/>
      </w:pPr>
      <w:r w:rsidRPr="006836A4">
        <w:t xml:space="preserve">Triandafyllidou, A. (2022). </w:t>
      </w:r>
      <w:r w:rsidRPr="006836A4">
        <w:rPr>
          <w:u w:val="single"/>
        </w:rPr>
        <w:t>Migration and Pandemics: Spaces of Solidarity and Spaces of Exception</w:t>
      </w:r>
      <w:r w:rsidRPr="006836A4">
        <w:t>. Bern, CH, Springer Nature.</w:t>
      </w:r>
    </w:p>
    <w:p w14:paraId="10BE8B0C" w14:textId="77777777" w:rsidR="006836A4" w:rsidRPr="006836A4" w:rsidRDefault="006836A4" w:rsidP="006836A4">
      <w:pPr>
        <w:pStyle w:val="EndNoteBibliography"/>
        <w:spacing w:after="0"/>
        <w:ind w:left="720" w:hanging="720"/>
      </w:pPr>
      <w:r w:rsidRPr="006836A4">
        <w:tab/>
      </w:r>
    </w:p>
    <w:p w14:paraId="215C3D30" w14:textId="77777777" w:rsidR="006836A4" w:rsidRPr="006836A4" w:rsidRDefault="006836A4" w:rsidP="006836A4">
      <w:pPr>
        <w:pStyle w:val="EndNoteBibliography"/>
      </w:pPr>
      <w:r w:rsidRPr="006836A4">
        <w:t xml:space="preserve">Tully, J. (1995). </w:t>
      </w:r>
      <w:r w:rsidRPr="006836A4">
        <w:rPr>
          <w:u w:val="single"/>
        </w:rPr>
        <w:t>Strange Multiplicity: Constitutionalism in an Age of Diversity</w:t>
      </w:r>
      <w:r w:rsidRPr="006836A4">
        <w:t>. Cambridge, UK, Cambridge University Press.</w:t>
      </w:r>
    </w:p>
    <w:p w14:paraId="34268B21" w14:textId="77777777" w:rsidR="006836A4" w:rsidRPr="006836A4" w:rsidRDefault="006836A4" w:rsidP="006836A4">
      <w:pPr>
        <w:pStyle w:val="EndNoteBibliography"/>
        <w:spacing w:after="0"/>
        <w:ind w:left="720" w:hanging="720"/>
      </w:pPr>
      <w:r w:rsidRPr="006836A4">
        <w:tab/>
      </w:r>
    </w:p>
    <w:p w14:paraId="24887FF8" w14:textId="77777777" w:rsidR="006836A4" w:rsidRPr="006836A4" w:rsidRDefault="006836A4" w:rsidP="006836A4">
      <w:pPr>
        <w:pStyle w:val="EndNoteBibliography"/>
      </w:pPr>
      <w:r w:rsidRPr="006836A4">
        <w:t>UN Environment Programme (2025). Emissions Gap Report 2025: Off Target - Continued Collective Inaction Puts Global Temperature Goal at Risk. Nairobi, UN Environment Programme.</w:t>
      </w:r>
    </w:p>
    <w:p w14:paraId="1E1897DF" w14:textId="77777777" w:rsidR="006836A4" w:rsidRPr="006836A4" w:rsidRDefault="006836A4" w:rsidP="006836A4">
      <w:pPr>
        <w:pStyle w:val="EndNoteBibliography"/>
        <w:spacing w:after="0"/>
        <w:ind w:left="720" w:hanging="720"/>
      </w:pPr>
      <w:r w:rsidRPr="006836A4">
        <w:tab/>
      </w:r>
    </w:p>
    <w:p w14:paraId="38F04CC9" w14:textId="77777777" w:rsidR="006836A4" w:rsidRPr="006836A4" w:rsidRDefault="006836A4" w:rsidP="006836A4">
      <w:pPr>
        <w:pStyle w:val="EndNoteBibliography"/>
      </w:pPr>
      <w:r w:rsidRPr="006836A4">
        <w:t>UN Environment Programme (2025). The world is likely to exceed a key global warming target soon. Now what? Nairobi, UN Environment Programme.</w:t>
      </w:r>
    </w:p>
    <w:p w14:paraId="2CD73CC8" w14:textId="77777777" w:rsidR="006836A4" w:rsidRPr="006836A4" w:rsidRDefault="006836A4" w:rsidP="006836A4">
      <w:pPr>
        <w:pStyle w:val="EndNoteBibliography"/>
        <w:spacing w:after="0"/>
        <w:ind w:left="720" w:hanging="720"/>
      </w:pPr>
      <w:r w:rsidRPr="006836A4">
        <w:tab/>
      </w:r>
    </w:p>
    <w:p w14:paraId="75FDB846" w14:textId="4999A0B0" w:rsidR="006836A4" w:rsidRPr="006836A4" w:rsidRDefault="006836A4" w:rsidP="006836A4">
      <w:pPr>
        <w:pStyle w:val="EndNoteBibliography"/>
      </w:pPr>
      <w:r w:rsidRPr="006836A4">
        <w:t xml:space="preserve">USA. White House (2023, 28 November). "Building a Clean Energy Economy: A Guidebook to the Inflation Reduction Act's Investment in Clean Energy and Climate Action." Retrieved 14 November, 2025, from </w:t>
      </w:r>
      <w:hyperlink r:id="rId12" w:history="1">
        <w:r w:rsidRPr="006836A4">
          <w:rPr>
            <w:rStyle w:val="Hyperlink"/>
          </w:rPr>
          <w:t>https://bidenwhitehouse.archives.gov/cleanenergy/inflation-reduction-act-guidebook/</w:t>
        </w:r>
      </w:hyperlink>
      <w:r w:rsidRPr="006836A4">
        <w:t>.</w:t>
      </w:r>
    </w:p>
    <w:p w14:paraId="2B37E5D0" w14:textId="77777777" w:rsidR="006836A4" w:rsidRPr="006836A4" w:rsidRDefault="006836A4" w:rsidP="006836A4">
      <w:pPr>
        <w:pStyle w:val="EndNoteBibliography"/>
        <w:spacing w:after="0"/>
        <w:ind w:left="720" w:hanging="720"/>
      </w:pPr>
      <w:r w:rsidRPr="006836A4">
        <w:tab/>
      </w:r>
    </w:p>
    <w:p w14:paraId="0C28B481" w14:textId="77777777" w:rsidR="006836A4" w:rsidRPr="006836A4" w:rsidRDefault="006836A4" w:rsidP="006836A4">
      <w:pPr>
        <w:pStyle w:val="EndNoteBibliography"/>
      </w:pPr>
      <w:r w:rsidRPr="006836A4">
        <w:t xml:space="preserve">Veltmeyer, H. and J. Petras (2014). </w:t>
      </w:r>
      <w:r w:rsidRPr="006836A4">
        <w:rPr>
          <w:u w:val="single"/>
        </w:rPr>
        <w:t>The New Extractivism: A Post-Neoliberal Development Model or Imperialism of the Twenty-First Century?</w:t>
      </w:r>
      <w:r w:rsidRPr="006836A4">
        <w:t xml:space="preserve"> London, Zed Books.</w:t>
      </w:r>
    </w:p>
    <w:p w14:paraId="1DCE5FDF" w14:textId="77777777" w:rsidR="006836A4" w:rsidRPr="006836A4" w:rsidRDefault="006836A4" w:rsidP="006836A4">
      <w:pPr>
        <w:pStyle w:val="EndNoteBibliography"/>
        <w:spacing w:after="0"/>
        <w:ind w:left="720" w:hanging="720"/>
      </w:pPr>
      <w:r w:rsidRPr="006836A4">
        <w:tab/>
      </w:r>
    </w:p>
    <w:p w14:paraId="34CD0884" w14:textId="77777777" w:rsidR="006836A4" w:rsidRPr="006836A4" w:rsidRDefault="006836A4" w:rsidP="006836A4">
      <w:pPr>
        <w:pStyle w:val="EndNoteBibliography"/>
      </w:pPr>
      <w:r w:rsidRPr="006836A4">
        <w:t xml:space="preserve">Walia, H. (2013). What is Border Imperialism? </w:t>
      </w:r>
      <w:r w:rsidRPr="006836A4">
        <w:rPr>
          <w:u w:val="single"/>
        </w:rPr>
        <w:t>Undoing Border Imperialism</w:t>
      </w:r>
      <w:r w:rsidRPr="006836A4">
        <w:t>. H. Walia, AK Press.</w:t>
      </w:r>
    </w:p>
    <w:p w14:paraId="167C28B4" w14:textId="77777777" w:rsidR="006836A4" w:rsidRPr="006836A4" w:rsidRDefault="006836A4" w:rsidP="006836A4">
      <w:pPr>
        <w:pStyle w:val="EndNoteBibliography"/>
        <w:spacing w:after="0"/>
        <w:ind w:left="720" w:hanging="720"/>
      </w:pPr>
      <w:r w:rsidRPr="006836A4">
        <w:tab/>
      </w:r>
    </w:p>
    <w:p w14:paraId="03E6C88D" w14:textId="77777777" w:rsidR="006836A4" w:rsidRPr="006836A4" w:rsidRDefault="006836A4" w:rsidP="006836A4">
      <w:pPr>
        <w:pStyle w:val="EndNoteBibliography"/>
      </w:pPr>
      <w:r w:rsidRPr="006836A4">
        <w:t xml:space="preserve">Walton, P. H. (1990). "The Group of Seven and Northern Development." </w:t>
      </w:r>
      <w:r w:rsidRPr="006836A4">
        <w:rPr>
          <w:u w:val="single"/>
        </w:rPr>
        <w:t>RACAR</w:t>
      </w:r>
      <w:r w:rsidRPr="006836A4">
        <w:t xml:space="preserve"> </w:t>
      </w:r>
      <w:r w:rsidRPr="006836A4">
        <w:rPr>
          <w:b/>
        </w:rPr>
        <w:t>17</w:t>
      </w:r>
      <w:r w:rsidRPr="006836A4">
        <w:t>(2): 171-179.</w:t>
      </w:r>
    </w:p>
    <w:p w14:paraId="24A53DA2" w14:textId="77777777" w:rsidR="006836A4" w:rsidRPr="006836A4" w:rsidRDefault="006836A4" w:rsidP="006836A4">
      <w:pPr>
        <w:pStyle w:val="EndNoteBibliography"/>
        <w:spacing w:after="0"/>
        <w:ind w:left="720" w:hanging="720"/>
      </w:pPr>
      <w:r w:rsidRPr="006836A4">
        <w:tab/>
      </w:r>
    </w:p>
    <w:p w14:paraId="3F9D2ED2" w14:textId="77777777" w:rsidR="006836A4" w:rsidRPr="006836A4" w:rsidRDefault="006836A4" w:rsidP="006836A4">
      <w:pPr>
        <w:pStyle w:val="EndNoteBibliography"/>
      </w:pPr>
      <w:r w:rsidRPr="006836A4">
        <w:t>Wang, Y. (2016). "Offensive for Defensive: The Belt and Road Initiative and China’s New Grand</w:t>
      </w:r>
    </w:p>
    <w:p w14:paraId="697C9647" w14:textId="77777777" w:rsidR="006836A4" w:rsidRPr="006836A4" w:rsidRDefault="006836A4" w:rsidP="006836A4">
      <w:pPr>
        <w:pStyle w:val="EndNoteBibliography"/>
        <w:ind w:left="720" w:hanging="720"/>
      </w:pPr>
      <w:r w:rsidRPr="006836A4">
        <w:t xml:space="preserve">Strategy." </w:t>
      </w:r>
      <w:r w:rsidRPr="006836A4">
        <w:rPr>
          <w:u w:val="single"/>
        </w:rPr>
        <w:t>Pacific Review</w:t>
      </w:r>
      <w:r w:rsidRPr="006836A4">
        <w:t xml:space="preserve"> </w:t>
      </w:r>
      <w:r w:rsidRPr="006836A4">
        <w:rPr>
          <w:b/>
        </w:rPr>
        <w:t>29</w:t>
      </w:r>
      <w:r w:rsidRPr="006836A4">
        <w:t>(3): 455-463.</w:t>
      </w:r>
    </w:p>
    <w:p w14:paraId="2B297538" w14:textId="77777777" w:rsidR="006836A4" w:rsidRPr="006836A4" w:rsidRDefault="006836A4" w:rsidP="006836A4">
      <w:pPr>
        <w:pStyle w:val="EndNoteBibliography"/>
        <w:spacing w:after="0"/>
        <w:ind w:left="720" w:hanging="720"/>
      </w:pPr>
      <w:r w:rsidRPr="006836A4">
        <w:tab/>
      </w:r>
    </w:p>
    <w:p w14:paraId="5E587482" w14:textId="77777777" w:rsidR="006836A4" w:rsidRPr="006836A4" w:rsidRDefault="006836A4" w:rsidP="006836A4">
      <w:pPr>
        <w:pStyle w:val="EndNoteBibliography"/>
      </w:pPr>
      <w:r w:rsidRPr="006836A4">
        <w:t xml:space="preserve">Waridel, L. (2002). </w:t>
      </w:r>
      <w:r w:rsidRPr="006836A4">
        <w:rPr>
          <w:u w:val="single"/>
        </w:rPr>
        <w:t>Coffee with Pleasure:  Just Java and World Trade</w:t>
      </w:r>
      <w:r w:rsidRPr="006836A4">
        <w:t>. Montréal, Black Rose Books.</w:t>
      </w:r>
    </w:p>
    <w:p w14:paraId="343A9C88" w14:textId="77777777" w:rsidR="006836A4" w:rsidRPr="006836A4" w:rsidRDefault="006836A4" w:rsidP="006836A4">
      <w:pPr>
        <w:pStyle w:val="EndNoteBibliography"/>
        <w:spacing w:after="0"/>
        <w:ind w:left="720" w:hanging="720"/>
      </w:pPr>
      <w:r w:rsidRPr="006836A4">
        <w:lastRenderedPageBreak/>
        <w:tab/>
      </w:r>
    </w:p>
    <w:p w14:paraId="0F5D8D1A" w14:textId="77777777" w:rsidR="006836A4" w:rsidRPr="006836A4" w:rsidRDefault="006836A4" w:rsidP="006836A4">
      <w:pPr>
        <w:pStyle w:val="EndNoteBibliography"/>
      </w:pPr>
      <w:r w:rsidRPr="006836A4">
        <w:t xml:space="preserve">Watson, A. J. (2006). </w:t>
      </w:r>
      <w:r w:rsidRPr="006836A4">
        <w:rPr>
          <w:u w:val="single"/>
        </w:rPr>
        <w:t>Marginal Man:  The Dark Vision of Harold Innis</w:t>
      </w:r>
      <w:r w:rsidRPr="006836A4">
        <w:t>. Toronto, University of Toronto Press.</w:t>
      </w:r>
    </w:p>
    <w:p w14:paraId="3A6B46E2" w14:textId="77777777" w:rsidR="006836A4" w:rsidRPr="006836A4" w:rsidRDefault="006836A4" w:rsidP="006836A4">
      <w:pPr>
        <w:pStyle w:val="EndNoteBibliography"/>
        <w:spacing w:after="0"/>
        <w:ind w:left="720" w:hanging="720"/>
      </w:pPr>
      <w:r w:rsidRPr="006836A4">
        <w:tab/>
      </w:r>
    </w:p>
    <w:p w14:paraId="442B7F7B" w14:textId="77777777" w:rsidR="006836A4" w:rsidRPr="006836A4" w:rsidRDefault="006836A4" w:rsidP="006836A4">
      <w:pPr>
        <w:pStyle w:val="EndNoteBibliography"/>
      </w:pPr>
      <w:r w:rsidRPr="006836A4">
        <w:t xml:space="preserve">Webb, K. (2011). CSR and the Law: Learning from the Experience of Canadian Mining Companies in Latin America. </w:t>
      </w:r>
      <w:r w:rsidRPr="006836A4">
        <w:rPr>
          <w:u w:val="single"/>
        </w:rPr>
        <w:t>Governance Ecosystems: CSR in the Latin American Mining Sector</w:t>
      </w:r>
      <w:r w:rsidRPr="006836A4">
        <w:t>. J. Sagebien and N. M. Lindsay. London, Palgrave</w:t>
      </w:r>
      <w:r w:rsidRPr="006836A4">
        <w:rPr>
          <w:b/>
        </w:rPr>
        <w:t xml:space="preserve">: </w:t>
      </w:r>
      <w:r w:rsidRPr="006836A4">
        <w:t>47-63.</w:t>
      </w:r>
    </w:p>
    <w:p w14:paraId="7EEC7BC7" w14:textId="77777777" w:rsidR="006836A4" w:rsidRPr="006836A4" w:rsidRDefault="006836A4" w:rsidP="006836A4">
      <w:pPr>
        <w:pStyle w:val="EndNoteBibliography"/>
        <w:spacing w:after="0"/>
        <w:ind w:left="720" w:hanging="720"/>
      </w:pPr>
      <w:r w:rsidRPr="006836A4">
        <w:tab/>
      </w:r>
    </w:p>
    <w:p w14:paraId="08D62247" w14:textId="77777777" w:rsidR="006836A4" w:rsidRPr="006836A4" w:rsidRDefault="006836A4" w:rsidP="006836A4">
      <w:pPr>
        <w:pStyle w:val="EndNoteBibliography"/>
      </w:pPr>
      <w:r w:rsidRPr="006836A4">
        <w:t>Yang, M., et al. (2025). China Energy Transition Review 2025, Ember</w:t>
      </w:r>
      <w:r w:rsidRPr="006836A4">
        <w:rPr>
          <w:b/>
        </w:rPr>
        <w:t xml:space="preserve">: </w:t>
      </w:r>
      <w:r w:rsidRPr="006836A4">
        <w:t>57.</w:t>
      </w:r>
    </w:p>
    <w:p w14:paraId="4D7A43F7" w14:textId="77777777" w:rsidR="006836A4" w:rsidRPr="006836A4" w:rsidRDefault="006836A4" w:rsidP="006836A4">
      <w:pPr>
        <w:pStyle w:val="EndNoteBibliography"/>
        <w:spacing w:after="0"/>
        <w:ind w:left="720" w:hanging="720"/>
      </w:pPr>
      <w:r w:rsidRPr="006836A4">
        <w:tab/>
      </w:r>
    </w:p>
    <w:p w14:paraId="776423A4" w14:textId="77777777" w:rsidR="006836A4" w:rsidRPr="006836A4" w:rsidRDefault="006836A4" w:rsidP="006836A4">
      <w:pPr>
        <w:pStyle w:val="EndNoteBibliography"/>
      </w:pPr>
      <w:r w:rsidRPr="006836A4">
        <w:t xml:space="preserve">Yoffa, J. (2025). How Donald Trump Got NATO to Pay Up. </w:t>
      </w:r>
      <w:r w:rsidRPr="006836A4">
        <w:rPr>
          <w:u w:val="single"/>
        </w:rPr>
        <w:t>New Yorker</w:t>
      </w:r>
      <w:r w:rsidRPr="006836A4">
        <w:t>. New York, NY.</w:t>
      </w:r>
    </w:p>
    <w:p w14:paraId="528CFE40" w14:textId="77777777" w:rsidR="006836A4" w:rsidRPr="006836A4" w:rsidRDefault="006836A4" w:rsidP="006836A4">
      <w:pPr>
        <w:pStyle w:val="EndNoteBibliography"/>
        <w:ind w:left="720" w:hanging="720"/>
      </w:pPr>
      <w:r w:rsidRPr="006836A4">
        <w:tab/>
      </w:r>
    </w:p>
    <w:p w14:paraId="3F4584B6" w14:textId="57B84070" w:rsidR="003652EC" w:rsidRDefault="006836A4" w:rsidP="00F2496F">
      <w:pPr>
        <w:jc w:val="center"/>
        <w:rPr>
          <w:u w:val="single"/>
          <w:lang w:val="en-CA"/>
        </w:rPr>
      </w:pPr>
      <w:r>
        <w:rPr>
          <w:u w:val="single"/>
          <w:lang w:val="en-CA"/>
        </w:rPr>
        <w:fldChar w:fldCharType="end"/>
      </w:r>
    </w:p>
    <w:sectPr w:rsidR="003652E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AD8E8" w14:textId="77777777" w:rsidR="001B2B03" w:rsidRDefault="001B2B03" w:rsidP="00893C47">
      <w:pPr>
        <w:spacing w:after="0" w:line="240" w:lineRule="auto"/>
      </w:pPr>
      <w:r>
        <w:separator/>
      </w:r>
    </w:p>
  </w:endnote>
  <w:endnote w:type="continuationSeparator" w:id="0">
    <w:p w14:paraId="5A80250B" w14:textId="77777777" w:rsidR="001B2B03" w:rsidRDefault="001B2B03" w:rsidP="00893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B82FD" w14:textId="77777777" w:rsidR="001B2B03" w:rsidRDefault="001B2B03" w:rsidP="00893C47">
      <w:pPr>
        <w:spacing w:after="0" w:line="240" w:lineRule="auto"/>
      </w:pPr>
      <w:r>
        <w:separator/>
      </w:r>
    </w:p>
  </w:footnote>
  <w:footnote w:type="continuationSeparator" w:id="0">
    <w:p w14:paraId="400E668F" w14:textId="77777777" w:rsidR="001B2B03" w:rsidRDefault="001B2B03" w:rsidP="00893C47">
      <w:pPr>
        <w:spacing w:after="0" w:line="240" w:lineRule="auto"/>
      </w:pPr>
      <w:r>
        <w:continuationSeparator/>
      </w:r>
    </w:p>
  </w:footnote>
  <w:footnote w:id="1">
    <w:p w14:paraId="288DA43C" w14:textId="3A6AFF2C" w:rsidR="006836A4" w:rsidRDefault="00797E5A" w:rsidP="00797E5A">
      <w:pPr>
        <w:pStyle w:val="FootnoteText"/>
        <w:rPr>
          <w:noProof/>
          <w:lang w:val="en-CA"/>
        </w:rPr>
      </w:pPr>
      <w:r>
        <w:rPr>
          <w:rStyle w:val="FootnoteReference"/>
        </w:rPr>
        <w:footnoteRef/>
      </w:r>
      <w:r>
        <w:t xml:space="preserve"> </w:t>
      </w:r>
      <w:r>
        <w:rPr>
          <w:lang w:val="en-CA"/>
        </w:rPr>
        <w:t xml:space="preserve">Lord Durham’s 1839 report on the uprisings in Upper and Lower Canada uses this phrase, quoting favourably an unnamed French author in an aside about early colonial state formation </w:t>
      </w:r>
      <w:r w:rsidR="006836A4">
        <w:rPr>
          <w:lang w:val="en-CA"/>
        </w:rPr>
        <w:fldChar w:fldCharType="begin"/>
      </w:r>
      <w:r w:rsidR="006836A4">
        <w:rPr>
          <w:lang w:val="en-CA"/>
        </w:rPr>
        <w:instrText xml:space="preserve"> ADDIN EN.CITE &lt;EndNote&gt;&lt;Cite&gt;&lt;Author&gt;Earl of Durham&lt;/Author&gt;&lt;Year&gt;1839&lt;/Year&gt;&lt;RecNum&gt;9176&lt;/RecNum&gt;&lt;Pages&gt; 28&lt;/Pages&gt;&lt;DisplayText&gt;Earl of Durham (1839). Report on the Affairs of British North America from the Earl of Durham, Her Majesty&amp;apos;s High Commissioner. London, UK.&amp;#xD;&amp;#x9;&lt;/DisplayText&gt;&lt;record&gt;&lt;rec-number&gt;9176&lt;/rec-number&gt;&lt;foreign-keys&gt;&lt;key app="EN" db-id="z5dtt22fhdrfx0e0vem5afdwrvf0asxzrrx9" timestamp="1762370226"&gt;9176&lt;/key&gt;&lt;/foreign-keys&gt;&lt;ref-type name="Report"&gt;27&lt;/ref-type&gt;&lt;contributors&gt;&lt;authors&gt;&lt;author&gt;Earl of Durham,&lt;/author&gt;&lt;/authors&gt;&lt;/contributors&gt;&lt;titles&gt;&lt;title&gt;Report on the Affairs of British North America from the Earl of Durham, Her Majesty&amp;apos;s High Commissioner&lt;/title&gt;&lt;/titles&gt;&lt;dates&gt;&lt;year&gt;1839&lt;/year&gt;&lt;pub-dates&gt;&lt;date&gt;January 31&lt;/date&gt;&lt;/pub-dates&gt;&lt;/dates&gt;&lt;pub-location&gt;London, UK&lt;/pub-location&gt;&lt;urls&gt;&lt;related-urls&gt;&lt;url&gt;https://primarydocuments.ca/wp-content/uploads/1839/01/Durham-Report.pdf&lt;/url&gt;&lt;/related-urls&gt;&lt;/urls&gt;&lt;/record&gt;&lt;/Cite&gt;&lt;/EndNote&gt;</w:instrText>
      </w:r>
      <w:r w:rsidR="006836A4">
        <w:rPr>
          <w:lang w:val="en-CA"/>
        </w:rPr>
        <w:fldChar w:fldCharType="separate"/>
      </w:r>
      <w:r w:rsidR="006836A4">
        <w:rPr>
          <w:noProof/>
          <w:lang w:val="en-CA"/>
        </w:rPr>
        <w:t>Earl of Durham (1839). Report on the Affairs of British North America from the Earl of Durham, Her Majesty's High Commissioner. London, UK.</w:t>
      </w:r>
    </w:p>
    <w:p w14:paraId="2FEC0B3D" w14:textId="5CE25502" w:rsidR="00797E5A" w:rsidRPr="00325140" w:rsidRDefault="006836A4" w:rsidP="00797E5A">
      <w:pPr>
        <w:pStyle w:val="FootnoteText"/>
      </w:pPr>
      <w:r>
        <w:rPr>
          <w:noProof/>
          <w:lang w:val="en-CA"/>
        </w:rPr>
        <w:tab/>
      </w:r>
      <w:r>
        <w:rPr>
          <w:lang w:val="en-CA"/>
        </w:rPr>
        <w:fldChar w:fldCharType="end"/>
      </w:r>
      <w:r w:rsidR="00797E5A">
        <w:rPr>
          <w:lang w:val="en-CA"/>
        </w:rPr>
        <w:t xml:space="preserve">. This predates the use of the term in Henry David Thoreau’s </w:t>
      </w:r>
      <w:r w:rsidR="00797E5A" w:rsidRPr="00934751">
        <w:rPr>
          <w:i/>
          <w:iCs/>
          <w:lang w:val="en-CA"/>
        </w:rPr>
        <w:t>Journal</w:t>
      </w:r>
      <w:r w:rsidR="00797E5A">
        <w:rPr>
          <w:lang w:val="en-CA"/>
        </w:rPr>
        <w:t xml:space="preserve"> from February 2, 1851. The latter, interestingly, </w:t>
      </w:r>
      <w:r w:rsidR="00323D49">
        <w:rPr>
          <w:lang w:val="en-CA"/>
        </w:rPr>
        <w:t xml:space="preserve">reflects </w:t>
      </w:r>
      <w:r w:rsidR="00797E5A">
        <w:rPr>
          <w:lang w:val="en-CA"/>
        </w:rPr>
        <w:t xml:space="preserve">on nature observations from Upper Canada’s rebellion-era Lieutenant-Governor Sir Francis Bond Head, in his book, </w:t>
      </w:r>
      <w:r w:rsidR="00797E5A">
        <w:rPr>
          <w:i/>
          <w:iCs/>
          <w:lang w:val="en-CA"/>
        </w:rPr>
        <w:t xml:space="preserve">The Emigrant </w:t>
      </w:r>
      <w:r w:rsidR="00797E5A">
        <w:rPr>
          <w:lang w:val="en-CA"/>
        </w:rPr>
        <w:t xml:space="preserve">(1847). But Thoreau uses the term without attributing it. But Head’s book was written after Durham’s report on the rebellions.  </w:t>
      </w:r>
      <w:r w:rsidR="00797E5A" w:rsidRPr="00325140">
        <w:t xml:space="preserve">Jean Michelet’s </w:t>
      </w:r>
      <w:r w:rsidR="00797E5A" w:rsidRPr="003B5986">
        <w:rPr>
          <w:i/>
          <w:iCs/>
        </w:rPr>
        <w:t xml:space="preserve">Introduction à </w:t>
      </w:r>
      <w:r w:rsidR="00797E5A">
        <w:rPr>
          <w:i/>
          <w:iCs/>
        </w:rPr>
        <w:t>l’</w:t>
      </w:r>
      <w:r w:rsidR="00797E5A" w:rsidRPr="003B5986">
        <w:rPr>
          <w:i/>
          <w:iCs/>
        </w:rPr>
        <w:t>histoire universelle</w:t>
      </w:r>
      <w:r w:rsidR="00797E5A" w:rsidRPr="00325140">
        <w:t xml:space="preserve"> (1831) opens </w:t>
      </w:r>
      <w:r w:rsidR="00797E5A">
        <w:t xml:space="preserve">poetically </w:t>
      </w:r>
      <w:r w:rsidR="00797E5A" w:rsidRPr="00325140">
        <w:t xml:space="preserve">with reference to </w:t>
      </w:r>
      <w:r w:rsidR="00797E5A">
        <w:t xml:space="preserve">man’s </w:t>
      </w:r>
      <w:r w:rsidR="00797E5A" w:rsidRPr="00325140">
        <w:t xml:space="preserve">eternal struggle </w:t>
      </w:r>
      <w:r w:rsidR="00797E5A">
        <w:t>with “nature”, and may be the source Durham had in mind. My thanks to Kevin Farris for this suggested reference.</w:t>
      </w:r>
    </w:p>
  </w:footnote>
  <w:footnote w:id="2">
    <w:p w14:paraId="0744F427" w14:textId="3D0D55AA" w:rsidR="006836A4" w:rsidRDefault="00FC37E4">
      <w:pPr>
        <w:pStyle w:val="FootnoteText"/>
        <w:rPr>
          <w:noProof/>
          <w:lang w:val="en-CA"/>
        </w:rPr>
      </w:pPr>
      <w:r>
        <w:rPr>
          <w:rStyle w:val="FootnoteReference"/>
        </w:rPr>
        <w:footnoteRef/>
      </w:r>
      <w:r>
        <w:t xml:space="preserve"> </w:t>
      </w:r>
      <w:r>
        <w:rPr>
          <w:lang w:val="en-CA"/>
        </w:rPr>
        <w:t xml:space="preserve">(I think of the strategic-relational both in war and in politics, the latter being viewed as “war by other means” </w:t>
      </w:r>
      <w:r w:rsidR="006836A4">
        <w:rPr>
          <w:lang w:val="en-CA"/>
        </w:rPr>
        <w:fldChar w:fldCharType="begin">
          <w:fldData xml:space="preserve">PEVuZE5vdGU+PENpdGU+PEF1dGhvcj5Gb3VjYXVsdDwvQXV0aG9yPjxZZWFyPjE5NzY8L1llYXI+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</w:fldData>
        </w:fldChar>
      </w:r>
      <w:r w:rsidR="006836A4">
        <w:rPr>
          <w:lang w:val="en-CA"/>
        </w:rPr>
        <w:instrText xml:space="preserve"> ADDIN EN.CITE </w:instrText>
      </w:r>
      <w:r w:rsidR="006836A4">
        <w:rPr>
          <w:lang w:val="en-CA"/>
        </w:rPr>
        <w:fldChar w:fldCharType="begin">
          <w:fldData xml:space="preserve">PEVuZE5vdGU+PENpdGU+PEF1dGhvcj5Gb3VjYXVsdDwvQXV0aG9yPjxZZWFyPjE5NzY8L1llYXI+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</w:fldData>
        </w:fldChar>
      </w:r>
      <w:r w:rsidR="006836A4">
        <w:rPr>
          <w:lang w:val="en-CA"/>
        </w:rPr>
        <w:instrText xml:space="preserve"> ADDIN EN.CITE.DATA </w:instrText>
      </w:r>
      <w:r w:rsidR="006836A4">
        <w:rPr>
          <w:lang w:val="en-CA"/>
        </w:rPr>
      </w:r>
      <w:r w:rsidR="006836A4">
        <w:rPr>
          <w:lang w:val="en-CA"/>
        </w:rPr>
        <w:fldChar w:fldCharType="end"/>
      </w:r>
      <w:r w:rsidR="006836A4">
        <w:rPr>
          <w:lang w:val="en-CA"/>
        </w:rPr>
        <w:fldChar w:fldCharType="separate"/>
      </w:r>
      <w:r w:rsidR="006836A4">
        <w:rPr>
          <w:noProof/>
          <w:lang w:val="en-CA"/>
        </w:rPr>
        <w:t xml:space="preserve">Foucault, M. (1976). 'Society Must be Defended'. </w:t>
      </w:r>
      <w:r w:rsidR="006836A4" w:rsidRPr="006836A4">
        <w:rPr>
          <w:noProof/>
          <w:u w:val="single"/>
          <w:lang w:val="en-CA"/>
        </w:rPr>
        <w:t>"Society Must be Defended": Lectures at the Collège de France, 1975-76</w:t>
      </w:r>
      <w:r w:rsidR="006836A4">
        <w:rPr>
          <w:noProof/>
          <w:lang w:val="en-CA"/>
        </w:rPr>
        <w:t>. M. Bertani and A. Fontana. New York, NY, Picador</w:t>
      </w:r>
      <w:r w:rsidR="006836A4" w:rsidRPr="006836A4">
        <w:rPr>
          <w:b/>
          <w:noProof/>
          <w:lang w:val="en-CA"/>
        </w:rPr>
        <w:t xml:space="preserve">: </w:t>
      </w:r>
      <w:r w:rsidR="006836A4">
        <w:rPr>
          <w:noProof/>
          <w:lang w:val="en-CA"/>
        </w:rPr>
        <w:t>1-21.</w:t>
      </w:r>
    </w:p>
    <w:p w14:paraId="15903AF3" w14:textId="77777777" w:rsidR="006836A4" w:rsidRDefault="006836A4">
      <w:pPr>
        <w:pStyle w:val="FootnoteText"/>
        <w:rPr>
          <w:noProof/>
          <w:lang w:val="en-CA"/>
        </w:rPr>
      </w:pPr>
      <w:r>
        <w:rPr>
          <w:noProof/>
          <w:lang w:val="en-CA"/>
        </w:rPr>
        <w:tab/>
        <w:t xml:space="preserve">, Jessop, B. (1990). </w:t>
      </w:r>
      <w:r w:rsidRPr="006836A4">
        <w:rPr>
          <w:noProof/>
          <w:u w:val="single"/>
          <w:lang w:val="en-CA"/>
        </w:rPr>
        <w:t>State Theory:  Putting the Capitalist State in its Place</w:t>
      </w:r>
      <w:r>
        <w:rPr>
          <w:noProof/>
          <w:lang w:val="en-CA"/>
        </w:rPr>
        <w:t>. University Park, Penn., Pennsylvania State University Press.</w:t>
      </w:r>
    </w:p>
    <w:p w14:paraId="7938C46C" w14:textId="77777777" w:rsidR="006836A4" w:rsidRDefault="006836A4">
      <w:pPr>
        <w:pStyle w:val="FootnoteText"/>
        <w:rPr>
          <w:noProof/>
          <w:lang w:val="en-CA"/>
        </w:rPr>
      </w:pPr>
      <w:r>
        <w:rPr>
          <w:noProof/>
          <w:lang w:val="en-CA"/>
        </w:rPr>
        <w:tab/>
        <w:t xml:space="preserve">, Hay, C. (2002). </w:t>
      </w:r>
      <w:r w:rsidRPr="006836A4">
        <w:rPr>
          <w:noProof/>
          <w:u w:val="single"/>
          <w:lang w:val="en-CA"/>
        </w:rPr>
        <w:t>Political Analysis: A Critical Introduction</w:t>
      </w:r>
      <w:r>
        <w:rPr>
          <w:noProof/>
          <w:lang w:val="en-CA"/>
        </w:rPr>
        <w:t>. Houndmills, Basingstoke, Palgrave Macmillan.</w:t>
      </w:r>
    </w:p>
    <w:p w14:paraId="10ED973F" w14:textId="11D468E9" w:rsidR="00FC37E4" w:rsidRPr="00FC37E4" w:rsidRDefault="006836A4">
      <w:pPr>
        <w:pStyle w:val="FootnoteText"/>
      </w:pPr>
      <w:r>
        <w:rPr>
          <w:noProof/>
          <w:lang w:val="en-CA"/>
        </w:rPr>
        <w:tab/>
      </w:r>
      <w:r>
        <w:rPr>
          <w:lang w:val="en-CA"/>
        </w:rPr>
        <w:fldChar w:fldCharType="end"/>
      </w:r>
      <w:r w:rsidR="00FC37E4">
        <w:rPr>
          <w:lang w:val="en-CA"/>
        </w:rPr>
        <w:t xml:space="preserve">).  </w:t>
      </w:r>
    </w:p>
  </w:footnote>
  <w:footnote w:id="3">
    <w:p w14:paraId="7899441E" w14:textId="27CB4BFC" w:rsidR="006836A4" w:rsidRDefault="00803BF1">
      <w:pPr>
        <w:pStyle w:val="FootnoteText"/>
        <w:rPr>
          <w:noProof/>
        </w:rPr>
      </w:pPr>
      <w:r>
        <w:rPr>
          <w:rStyle w:val="FootnoteReference"/>
        </w:rPr>
        <w:footnoteRef/>
      </w:r>
      <w:r>
        <w:t xml:space="preserve"> I say “may” be nearing the end</w:t>
      </w:r>
      <w:r w:rsidR="002A6C56">
        <w:t xml:space="preserve">: the end of the neoliberal era has seemed imminent </w:t>
      </w:r>
      <w:r w:rsidR="0034751D">
        <w:t xml:space="preserve">to varied </w:t>
      </w:r>
      <w:r w:rsidR="00CC30CB">
        <w:t xml:space="preserve">acute </w:t>
      </w:r>
      <w:r w:rsidR="0034751D">
        <w:t xml:space="preserve">observers at several points over </w:t>
      </w:r>
      <w:r w:rsidR="008A11D5">
        <w:t xml:space="preserve">nearly </w:t>
      </w:r>
      <w:r w:rsidR="0034751D">
        <w:t>twenty years</w:t>
      </w:r>
      <w:r w:rsidR="008A11D5">
        <w:t xml:space="preserve"> </w:t>
      </w:r>
      <w:r w:rsidR="006836A4">
        <w:fldChar w:fldCharType="begin">
          <w:fldData xml:space="preserve">PEVuZE5vdGU+PENpdGU+PEF1dGhvcj5BbGJvPC9BdXRob3I+PFllYXI+MjAxMDwvWWVhcj48UmVj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</w:fldData>
        </w:fldChar>
      </w:r>
      <w:r w:rsidR="006836A4">
        <w:instrText xml:space="preserve"> ADDIN EN.CITE </w:instrText>
      </w:r>
      <w:r w:rsidR="006836A4">
        <w:fldChar w:fldCharType="begin">
          <w:fldData xml:space="preserve">PEVuZE5vdGU+PENpdGU+PEF1dGhvcj5BbGJvPC9BdXRob3I+PFllYXI+MjAxMDwvWWVhcj48UmVj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</w:fldData>
        </w:fldChar>
      </w:r>
      <w:r w:rsidR="006836A4">
        <w:instrText xml:space="preserve"> ADDIN EN.CITE.DATA </w:instrText>
      </w:r>
      <w:r w:rsidR="006836A4">
        <w:fldChar w:fldCharType="end"/>
      </w:r>
      <w:r w:rsidR="006836A4">
        <w:fldChar w:fldCharType="separate"/>
      </w:r>
      <w:r w:rsidR="006836A4">
        <w:rPr>
          <w:noProof/>
        </w:rPr>
        <w:t xml:space="preserve">Albo, G., et al. (2010). </w:t>
      </w:r>
      <w:r w:rsidR="006836A4" w:rsidRPr="006836A4">
        <w:rPr>
          <w:noProof/>
          <w:u w:val="single"/>
        </w:rPr>
        <w:t>In and Out of Crisis : The Global Financial Meltdown and Left Alternatives</w:t>
      </w:r>
      <w:r w:rsidR="006836A4">
        <w:rPr>
          <w:noProof/>
        </w:rPr>
        <w:t>. Oakland, CA, PM Press.</w:t>
      </w:r>
    </w:p>
    <w:p w14:paraId="1ADC14B3" w14:textId="77777777" w:rsidR="006836A4" w:rsidRDefault="006836A4">
      <w:pPr>
        <w:pStyle w:val="FootnoteText"/>
        <w:rPr>
          <w:noProof/>
        </w:rPr>
      </w:pPr>
      <w:r>
        <w:rPr>
          <w:noProof/>
        </w:rPr>
        <w:tab/>
        <w:t xml:space="preserve">, Duménil, G. and D. Lévy (2013). </w:t>
      </w:r>
      <w:r w:rsidRPr="006836A4">
        <w:rPr>
          <w:noProof/>
          <w:u w:val="single"/>
        </w:rPr>
        <w:t>The Crisis of Neoliberalism</w:t>
      </w:r>
      <w:r>
        <w:rPr>
          <w:noProof/>
        </w:rPr>
        <w:t>. Cambridge, Massachusetts, Harvard University Press.</w:t>
      </w:r>
    </w:p>
    <w:p w14:paraId="11CE6AED" w14:textId="77777777" w:rsidR="006836A4" w:rsidRDefault="006836A4">
      <w:pPr>
        <w:pStyle w:val="FootnoteText"/>
        <w:rPr>
          <w:noProof/>
        </w:rPr>
      </w:pPr>
      <w:r>
        <w:rPr>
          <w:noProof/>
        </w:rPr>
        <w:tab/>
        <w:t xml:space="preserve">, Veltmeyer, H. and J. Petras (2014). </w:t>
      </w:r>
      <w:r w:rsidRPr="006836A4">
        <w:rPr>
          <w:noProof/>
          <w:u w:val="single"/>
        </w:rPr>
        <w:t>The New Extractivism: A Post-Neoliberal Development Model or Imperialism of the Twenty-First Century?</w:t>
      </w:r>
      <w:r>
        <w:rPr>
          <w:noProof/>
        </w:rPr>
        <w:t xml:space="preserve"> London, Zed Books.</w:t>
      </w:r>
    </w:p>
    <w:p w14:paraId="6F8A958D" w14:textId="36E8B9B9" w:rsidR="00803BF1" w:rsidRPr="00803BF1" w:rsidRDefault="006836A4">
      <w:pPr>
        <w:pStyle w:val="FootnoteText"/>
      </w:pPr>
      <w:r>
        <w:rPr>
          <w:noProof/>
        </w:rPr>
        <w:tab/>
      </w:r>
      <w:r>
        <w:fldChar w:fldCharType="end"/>
      </w:r>
      <w:r w:rsidR="0034751D">
        <w:t xml:space="preserve">. </w:t>
      </w:r>
    </w:p>
  </w:footnote>
  <w:footnote w:id="4">
    <w:p w14:paraId="0E9141F1" w14:textId="77777777" w:rsidR="00CD694C" w:rsidRPr="00D56C32" w:rsidRDefault="00CD694C" w:rsidP="00CD694C">
      <w:pPr>
        <w:pStyle w:val="FootnoteText"/>
      </w:pPr>
      <w:r>
        <w:rPr>
          <w:rStyle w:val="FootnoteReference"/>
        </w:rPr>
        <w:footnoteRef/>
      </w:r>
      <w:r>
        <w:t xml:space="preserve"> “Art is long, life is short”. </w:t>
      </w:r>
    </w:p>
  </w:footnote>
  <w:footnote w:id="5">
    <w:p w14:paraId="501FE4FF" w14:textId="6BE900F6" w:rsidR="006836A4" w:rsidRDefault="00766201" w:rsidP="00766201">
      <w:pPr>
        <w:pStyle w:val="FootnoteText"/>
        <w:rPr>
          <w:noProof/>
          <w:lang w:val="en-CA"/>
        </w:rPr>
      </w:pPr>
      <w:r>
        <w:rPr>
          <w:rStyle w:val="FootnoteReference"/>
        </w:rPr>
        <w:footnoteRef/>
      </w:r>
      <w:r>
        <w:t xml:space="preserve"> F</w:t>
      </w:r>
      <w:r>
        <w:rPr>
          <w:lang w:val="en-CA"/>
        </w:rPr>
        <w:t xml:space="preserve">or a review of Charles Tilly’s pioneering concept, see </w:t>
      </w:r>
      <w:r w:rsidR="006836A4">
        <w:rPr>
          <w:lang w:val="en-CA"/>
        </w:rPr>
        <w:fldChar w:fldCharType="begin"/>
      </w:r>
      <w:r w:rsidR="006836A4">
        <w:rPr>
          <w:lang w:val="en-CA"/>
        </w:rPr>
        <w:instrText xml:space="preserve"> ADDIN EN.CITE &lt;EndNote&gt;&lt;Cite&gt;&lt;Author&gt;Tarrow&lt;/Author&gt;&lt;Year&gt;1998&lt;/Year&gt;&lt;RecNum&gt;8069&lt;/RecNum&gt;&lt;Pages&gt;20-1`, 30-2&lt;/Pages&gt;&lt;DisplayText&gt;Tarrow, S. (1998). &lt;style face="underline"&gt;Power in Movement: Social Movements and Contentious Politics&lt;/style&gt;. Cambridge, Cambridge University Press.&amp;#xD;&amp;#x9;&lt;/DisplayText&gt;&lt;record&gt;&lt;rec-number&gt;8069&lt;/rec-number&gt;&lt;foreign-keys&gt;&lt;key app="EN" db-id="z5dtt22fhdrfx0e0vem5afdwrvf0asxzrrx9" timestamp="1627532712"&gt;8069&lt;/key&gt;&lt;/foreign-keys&gt;&lt;ref-type name="Book"&gt;6&lt;/ref-type&gt;&lt;contributors&gt;&lt;authors&gt;&lt;author&gt;Sidney Tarrow&lt;/author&gt;&lt;/authors&gt;&lt;/contributors&gt;&lt;titles&gt;&lt;title&gt;Power in Movement: Social Movements and Contentious Politics&lt;/title&gt;&lt;short-title&gt;Power in Movement&lt;/short-title&gt;&lt;/titles&gt;&lt;pages&gt;271&lt;/pages&gt;&lt;edition&gt;2nd&lt;/edition&gt;&lt;dates&gt;&lt;year&gt;1998&lt;/year&gt;&lt;/dates&gt;&lt;pub-location&gt;Cambridge&lt;/pub-location&gt;&lt;publisher&gt;Cambridge University Press&lt;/publisher&gt;&lt;urls&gt;&lt;/urls&gt;&lt;/record&gt;&lt;/Cite&gt;&lt;/EndNote&gt;</w:instrText>
      </w:r>
      <w:r w:rsidR="006836A4">
        <w:rPr>
          <w:lang w:val="en-CA"/>
        </w:rPr>
        <w:fldChar w:fldCharType="separate"/>
      </w:r>
      <w:r w:rsidR="006836A4">
        <w:rPr>
          <w:noProof/>
          <w:lang w:val="en-CA"/>
        </w:rPr>
        <w:t xml:space="preserve">Tarrow, S. (1998). </w:t>
      </w:r>
      <w:r w:rsidR="006836A4" w:rsidRPr="006836A4">
        <w:rPr>
          <w:noProof/>
          <w:u w:val="single"/>
          <w:lang w:val="en-CA"/>
        </w:rPr>
        <w:t>Power in Movement: Social Movements and Contentious Politics</w:t>
      </w:r>
      <w:r w:rsidR="006836A4">
        <w:rPr>
          <w:noProof/>
          <w:lang w:val="en-CA"/>
        </w:rPr>
        <w:t>. Cambridge, Cambridge University Press.</w:t>
      </w:r>
    </w:p>
    <w:p w14:paraId="51C7A395" w14:textId="72A0F88E" w:rsidR="00766201" w:rsidRPr="00526999" w:rsidRDefault="006836A4" w:rsidP="00766201">
      <w:pPr>
        <w:pStyle w:val="FootnoteText"/>
      </w:pPr>
      <w:r>
        <w:rPr>
          <w:noProof/>
          <w:lang w:val="en-CA"/>
        </w:rPr>
        <w:tab/>
      </w:r>
      <w:r>
        <w:rPr>
          <w:lang w:val="en-CA"/>
        </w:rPr>
        <w:fldChar w:fldCharType="end"/>
      </w:r>
      <w:r w:rsidR="00766201">
        <w:rPr>
          <w:lang w:val="en-CA"/>
        </w:rPr>
        <w:t>.</w:t>
      </w:r>
    </w:p>
  </w:footnote>
  <w:footnote w:id="6">
    <w:p w14:paraId="5BD6AA64" w14:textId="32BBF7C5" w:rsidR="006836A4" w:rsidRDefault="00766201" w:rsidP="00766201">
      <w:pPr>
        <w:pStyle w:val="FootnoteText"/>
        <w:rPr>
          <w:noProof/>
        </w:rPr>
      </w:pPr>
      <w:r>
        <w:rPr>
          <w:rStyle w:val="FootnoteReference"/>
        </w:rPr>
        <w:footnoteRef/>
      </w:r>
      <w:r>
        <w:t xml:space="preserve"> The idea of a polycrisis – the intersection of multiple crises that are entangled both in their origins and in any potential solutions – arises during the neoliberal period </w:t>
      </w:r>
      <w:r w:rsidR="006836A4">
        <w:fldChar w:fldCharType="begin"/>
      </w:r>
      <w:r w:rsidR="006836A4">
        <w:instrText xml:space="preserve"> ADDIN EN.CITE &lt;EndNote&gt;&lt;Cite&gt;&lt;Author&gt;Morin&lt;/Author&gt;&lt;Year&gt;1999&lt;/Year&gt;&lt;RecNum&gt;9181&lt;/RecNum&gt;&lt;DisplayText&gt;Morin, E. and A. B. Kern (1999). &lt;style face="underline"&gt;Homeland Earth: A Manifesto for the New Millennium.&lt;/style&gt; Cresskill, NJ, Hampton Press.&amp;#xD;&amp;#x9;&lt;/DisplayText&gt;&lt;record&gt;&lt;rec-number&gt;9181&lt;/rec-number&gt;&lt;foreign-keys&gt;&lt;key app="EN" db-id="z5dtt22fhdrfx0e0vem5afdwrvf0asxzrrx9" timestamp="1762745918"&gt;9181&lt;/key&gt;&lt;/foreign-keys&gt;&lt;ref-type name="Book"&gt;6&lt;/ref-type&gt;&lt;contributors&gt;&lt;authors&gt;&lt;author&gt;Edgar Morin&lt;/author&gt;&lt;author&gt;Anne Brigitte Kern&lt;/author&gt;&lt;/authors&gt;&lt;subsidiary-authors&gt;&lt;author&gt;Kelly, Sean; LaPointe, Roger&lt;/author&gt;&lt;/subsidiary-authors&gt;&lt;/contributors&gt;&lt;titles&gt;&lt;title&gt;Homeland Earth: A Manifesto for the New Millennium.&lt;/title&gt;&lt;/titles&gt;&lt;dates&gt;&lt;year&gt;1999&lt;/year&gt;&lt;/dates&gt;&lt;pub-location&gt;Cresskill, NJ&lt;/pub-location&gt;&lt;publisher&gt;Hampton Press&lt;/publisher&gt;&lt;urls&gt;&lt;/urls&gt;&lt;/record&gt;&lt;/Cite&gt;&lt;/EndNote&gt;</w:instrText>
      </w:r>
      <w:r w:rsidR="006836A4">
        <w:fldChar w:fldCharType="separate"/>
      </w:r>
      <w:r w:rsidR="006836A4">
        <w:rPr>
          <w:noProof/>
        </w:rPr>
        <w:t xml:space="preserve">Morin, E. and A. B. Kern (1999). </w:t>
      </w:r>
      <w:r w:rsidR="006836A4" w:rsidRPr="006836A4">
        <w:rPr>
          <w:noProof/>
          <w:u w:val="single"/>
        </w:rPr>
        <w:t>Homeland Earth: A Manifesto for the New Millennium.</w:t>
      </w:r>
      <w:r w:rsidR="006836A4">
        <w:rPr>
          <w:noProof/>
        </w:rPr>
        <w:t xml:space="preserve"> Cresskill, NJ, Hampton Press.</w:t>
      </w:r>
    </w:p>
    <w:p w14:paraId="737702BC" w14:textId="06D0B97B" w:rsidR="006836A4" w:rsidRDefault="006836A4" w:rsidP="00766201">
      <w:pPr>
        <w:pStyle w:val="FootnoteText"/>
        <w:rPr>
          <w:noProof/>
        </w:rPr>
      </w:pPr>
      <w:r>
        <w:rPr>
          <w:noProof/>
        </w:rPr>
        <w:tab/>
      </w:r>
      <w:r>
        <w:fldChar w:fldCharType="end"/>
      </w:r>
      <w:r w:rsidR="00766201">
        <w:t xml:space="preserve">.  Through its uptake by the World Economic Forum and the European Union, the term has gained currency in policy circles in the 2020s.  </w:t>
      </w:r>
      <w:r>
        <w:fldChar w:fldCharType="begin"/>
      </w:r>
      <w:r>
        <w:instrText xml:space="preserve"> ADDIN EN.CITE &lt;EndNote&gt;&lt;Cite&gt;&lt;Author&gt;Hay&lt;/Author&gt;&lt;Year&gt;2018&lt;/Year&gt;&lt;RecNum&gt;9206&lt;/RecNum&gt;&lt;Prefix&gt;Compare &lt;/Prefix&gt;&lt;Suffix&gt;.&lt;/Suffix&gt;&lt;DisplayText&gt;Hay, C. and T. Hunt, Eds. (2018). &lt;style face="underline"&gt;The Coming Crisis&lt;/style&gt;. London, UK, Palgrave Macmillan.&amp;#xD;&amp;#x9;&lt;/DisplayText&gt;&lt;record&gt;&lt;rec-number&gt;9206&lt;/rec-number&gt;&lt;foreign-keys&gt;&lt;key app="EN" db-id="z5dtt22fhdrfx0e0vem5afdwrvf0asxzrrx9" timestamp="1763177613"&gt;9206&lt;/key&gt;&lt;/foreign-keys&gt;&lt;ref-type name="Edited Book"&gt;28&lt;/ref-type&gt;&lt;contributors&gt;&lt;authors&gt;&lt;author&gt;Colin Hay&lt;/author&gt;&lt;author&gt;Tom Hunt &lt;/author&gt;&lt;/authors&gt;&lt;/contributors&gt;&lt;titles&gt;&lt;title&gt;The Coming Crisis&lt;/title&gt;&lt;/titles&gt;&lt;dates&gt;&lt;year&gt;2018&lt;/year&gt;&lt;/dates&gt;&lt;pub-location&gt;London, UK&lt;/pub-location&gt;&lt;publisher&gt;Palgrave Macmillan&lt;/publisher&gt;&lt;urls&gt;&lt;/urls&gt;&lt;/record&gt;&lt;/Cite&gt;&lt;/EndNote&gt;</w:instrText>
      </w:r>
      <w:r>
        <w:fldChar w:fldCharType="separate"/>
      </w:r>
      <w:r>
        <w:rPr>
          <w:noProof/>
        </w:rPr>
        <w:t xml:space="preserve">Hay, C. and T. Hunt, Eds. (2018). </w:t>
      </w:r>
      <w:r w:rsidRPr="006836A4">
        <w:rPr>
          <w:noProof/>
          <w:u w:val="single"/>
        </w:rPr>
        <w:t>The Coming Crisis</w:t>
      </w:r>
      <w:r>
        <w:rPr>
          <w:noProof/>
        </w:rPr>
        <w:t>. London, UK, Palgrave Macmillan.</w:t>
      </w:r>
    </w:p>
    <w:p w14:paraId="72DB674A" w14:textId="37B0ECB8" w:rsidR="00766201" w:rsidRPr="00191C96" w:rsidRDefault="006836A4" w:rsidP="00766201">
      <w:pPr>
        <w:pStyle w:val="FootnoteText"/>
      </w:pPr>
      <w:r>
        <w:rPr>
          <w:noProof/>
        </w:rPr>
        <w:tab/>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D27376"/>
    <w:multiLevelType w:val="hybridMultilevel"/>
    <w:tmpl w:val="9DCE50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94768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tt22fhdrfx0e0vem5afdwrvf0asxzrrx9&quot;&gt;_lawson-Consolidated 2021 07 28 Copy&lt;record-ids&gt;&lt;item&gt;7&lt;/item&gt;&lt;item&gt;49&lt;/item&gt;&lt;item&gt;69&lt;/item&gt;&lt;item&gt;631&lt;/item&gt;&lt;item&gt;768&lt;/item&gt;&lt;item&gt;827&lt;/item&gt;&lt;item&gt;883&lt;/item&gt;&lt;item&gt;1041&lt;/item&gt;&lt;item&gt;1268&lt;/item&gt;&lt;item&gt;1318&lt;/item&gt;&lt;item&gt;1962&lt;/item&gt;&lt;item&gt;1991&lt;/item&gt;&lt;item&gt;2044&lt;/item&gt;&lt;item&gt;2106&lt;/item&gt;&lt;item&gt;2413&lt;/item&gt;&lt;item&gt;2415&lt;/item&gt;&lt;item&gt;2827&lt;/item&gt;&lt;item&gt;2828&lt;/item&gt;&lt;item&gt;2840&lt;/item&gt;&lt;item&gt;2841&lt;/item&gt;&lt;item&gt;2859&lt;/item&gt;&lt;item&gt;2872&lt;/item&gt;&lt;item&gt;2941&lt;/item&gt;&lt;item&gt;3018&lt;/item&gt;&lt;item&gt;3338&lt;/item&gt;&lt;item&gt;3365&lt;/item&gt;&lt;item&gt;3367&lt;/item&gt;&lt;item&gt;3369&lt;/item&gt;&lt;item&gt;3422&lt;/item&gt;&lt;item&gt;3431&lt;/item&gt;&lt;item&gt;3439&lt;/item&gt;&lt;item&gt;3455&lt;/item&gt;&lt;item&gt;3480&lt;/item&gt;&lt;item&gt;3481&lt;/item&gt;&lt;item&gt;3704&lt;/item&gt;&lt;item&gt;3721&lt;/item&gt;&lt;item&gt;3739&lt;/item&gt;&lt;item&gt;4518&lt;/item&gt;&lt;item&gt;5538&lt;/item&gt;&lt;item&gt;7768&lt;/item&gt;&lt;item&gt;7771&lt;/item&gt;&lt;item&gt;7901&lt;/item&gt;&lt;item&gt;7905&lt;/item&gt;&lt;item&gt;7986&lt;/item&gt;&lt;item&gt;8019&lt;/item&gt;&lt;item&gt;8047&lt;/item&gt;&lt;item&gt;8055&lt;/item&gt;&lt;item&gt;8057&lt;/item&gt;&lt;item&gt;8069&lt;/item&gt;&lt;item&gt;8089&lt;/item&gt;&lt;item&gt;8106&lt;/item&gt;&lt;item&gt;8114&lt;/item&gt;&lt;item&gt;8153&lt;/item&gt;&lt;item&gt;8200&lt;/item&gt;&lt;item&gt;8203&lt;/item&gt;&lt;item&gt;8205&lt;/item&gt;&lt;item&gt;8211&lt;/item&gt;&lt;item&gt;8265&lt;/item&gt;&lt;item&gt;8440&lt;/item&gt;&lt;item&gt;8452&lt;/item&gt;&lt;item&gt;8469&lt;/item&gt;&lt;item&gt;8471&lt;/item&gt;&lt;item&gt;8483&lt;/item&gt;&lt;item&gt;8486&lt;/item&gt;&lt;item&gt;8500&lt;/item&gt;&lt;item&gt;8518&lt;/item&gt;&lt;item&gt;8519&lt;/item&gt;&lt;item&gt;8520&lt;/item&gt;&lt;item&gt;8537&lt;/item&gt;&lt;item&gt;8545&lt;/item&gt;&lt;item&gt;8570&lt;/item&gt;&lt;item&gt;8572&lt;/item&gt;&lt;item&gt;8577&lt;/item&gt;&lt;item&gt;8578&lt;/item&gt;&lt;item&gt;8579&lt;/item&gt;&lt;item&gt;8587&lt;/item&gt;&lt;item&gt;8604&lt;/item&gt;&lt;item&gt;8649&lt;/item&gt;&lt;item&gt;8655&lt;/item&gt;&lt;item&gt;8673&lt;/item&gt;&lt;item&gt;8680&lt;/item&gt;&lt;item&gt;8685&lt;/item&gt;&lt;item&gt;8711&lt;/item&gt;&lt;item&gt;8762&lt;/item&gt;&lt;item&gt;8958&lt;/item&gt;&lt;item&gt;9021&lt;/item&gt;&lt;item&gt;9054&lt;/item&gt;&lt;item&gt;9055&lt;/item&gt;&lt;item&gt;9056&lt;/item&gt;&lt;item&gt;9061&lt;/item&gt;&lt;item&gt;9136&lt;/item&gt;&lt;item&gt;9161&lt;/item&gt;&lt;item&gt;9165&lt;/item&gt;&lt;item&gt;9173&lt;/item&gt;&lt;item&gt;9174&lt;/item&gt;&lt;item&gt;9176&lt;/item&gt;&lt;item&gt;9177&lt;/item&gt;&lt;item&gt;9180&lt;/item&gt;&lt;item&gt;9181&lt;/item&gt;&lt;item&gt;9182&lt;/item&gt;&lt;item&gt;9183&lt;/item&gt;&lt;item&gt;9185&lt;/item&gt;&lt;item&gt;9188&lt;/item&gt;&lt;item&gt;9189&lt;/item&gt;&lt;item&gt;9190&lt;/item&gt;&lt;item&gt;9191&lt;/item&gt;&lt;item&gt;9192&lt;/item&gt;&lt;item&gt;9193&lt;/item&gt;&lt;item&gt;9194&lt;/item&gt;&lt;item&gt;9195&lt;/item&gt;&lt;item&gt;9196&lt;/item&gt;&lt;item&gt;9197&lt;/item&gt;&lt;item&gt;9198&lt;/item&gt;&lt;item&gt;9199&lt;/item&gt;&lt;item&gt;9200&lt;/item&gt;&lt;item&gt;9201&lt;/item&gt;&lt;item&gt;9202&lt;/item&gt;&lt;item&gt;9203&lt;/item&gt;&lt;item&gt;9204&lt;/item&gt;&lt;item&gt;9205&lt;/item&gt;&lt;item&gt;9206&lt;/item&gt;&lt;item&gt;9207&lt;/item&gt;&lt;item&gt;9208&lt;/item&gt;&lt;item&gt;9209&lt;/item&gt;&lt;item&gt;9210&lt;/item&gt;&lt;item&gt;9211&lt;/item&gt;&lt;item&gt;9212&lt;/item&gt;&lt;item&gt;9213&lt;/item&gt;&lt;item&gt;9214&lt;/item&gt;&lt;item&gt;9215&lt;/item&gt;&lt;item&gt;9216&lt;/item&gt;&lt;item&gt;9219&lt;/item&gt;&lt;item&gt;9222&lt;/item&gt;&lt;/record-ids&gt;&lt;/item&gt;&lt;/Libraries&gt;"/>
  </w:docVars>
  <w:rsids>
    <w:rsidRoot w:val="00536EAB"/>
    <w:rsid w:val="00001722"/>
    <w:rsid w:val="00003816"/>
    <w:rsid w:val="0000397C"/>
    <w:rsid w:val="00003F04"/>
    <w:rsid w:val="000040AE"/>
    <w:rsid w:val="000047DA"/>
    <w:rsid w:val="00004E8F"/>
    <w:rsid w:val="00004FBA"/>
    <w:rsid w:val="000057B2"/>
    <w:rsid w:val="000059C4"/>
    <w:rsid w:val="00005CA5"/>
    <w:rsid w:val="00005E0C"/>
    <w:rsid w:val="0000659E"/>
    <w:rsid w:val="000066FB"/>
    <w:rsid w:val="0000678E"/>
    <w:rsid w:val="00007D4C"/>
    <w:rsid w:val="0001025A"/>
    <w:rsid w:val="0001043F"/>
    <w:rsid w:val="000106F1"/>
    <w:rsid w:val="00011BB6"/>
    <w:rsid w:val="000150F5"/>
    <w:rsid w:val="00015303"/>
    <w:rsid w:val="00015829"/>
    <w:rsid w:val="00015C3D"/>
    <w:rsid w:val="000173CB"/>
    <w:rsid w:val="00017612"/>
    <w:rsid w:val="00017BAC"/>
    <w:rsid w:val="000203AB"/>
    <w:rsid w:val="0002052F"/>
    <w:rsid w:val="00020B2C"/>
    <w:rsid w:val="00020CC1"/>
    <w:rsid w:val="00021BCF"/>
    <w:rsid w:val="00022B0A"/>
    <w:rsid w:val="00022CD9"/>
    <w:rsid w:val="00022E92"/>
    <w:rsid w:val="00023613"/>
    <w:rsid w:val="000242E8"/>
    <w:rsid w:val="00024AE6"/>
    <w:rsid w:val="00024FED"/>
    <w:rsid w:val="000250DB"/>
    <w:rsid w:val="0002557E"/>
    <w:rsid w:val="00027152"/>
    <w:rsid w:val="00027442"/>
    <w:rsid w:val="000274E2"/>
    <w:rsid w:val="00027AD8"/>
    <w:rsid w:val="00027B4B"/>
    <w:rsid w:val="000301F6"/>
    <w:rsid w:val="000308FE"/>
    <w:rsid w:val="0003243D"/>
    <w:rsid w:val="000326FB"/>
    <w:rsid w:val="000328F9"/>
    <w:rsid w:val="00033FA5"/>
    <w:rsid w:val="00034141"/>
    <w:rsid w:val="00034274"/>
    <w:rsid w:val="00034D08"/>
    <w:rsid w:val="00034D6B"/>
    <w:rsid w:val="00035BA6"/>
    <w:rsid w:val="0004089A"/>
    <w:rsid w:val="000409B3"/>
    <w:rsid w:val="00041687"/>
    <w:rsid w:val="0004274B"/>
    <w:rsid w:val="0004316C"/>
    <w:rsid w:val="00043F78"/>
    <w:rsid w:val="00044419"/>
    <w:rsid w:val="0004543E"/>
    <w:rsid w:val="0004569C"/>
    <w:rsid w:val="00045CEC"/>
    <w:rsid w:val="00045F58"/>
    <w:rsid w:val="00045FCE"/>
    <w:rsid w:val="00046646"/>
    <w:rsid w:val="00046D52"/>
    <w:rsid w:val="000507F4"/>
    <w:rsid w:val="00050860"/>
    <w:rsid w:val="000530B1"/>
    <w:rsid w:val="00053808"/>
    <w:rsid w:val="00053A26"/>
    <w:rsid w:val="00053C85"/>
    <w:rsid w:val="00053CFB"/>
    <w:rsid w:val="000545B4"/>
    <w:rsid w:val="000546BA"/>
    <w:rsid w:val="000547DF"/>
    <w:rsid w:val="000550FA"/>
    <w:rsid w:val="00056D90"/>
    <w:rsid w:val="000605FD"/>
    <w:rsid w:val="00061323"/>
    <w:rsid w:val="000615E5"/>
    <w:rsid w:val="00062933"/>
    <w:rsid w:val="00063230"/>
    <w:rsid w:val="00065430"/>
    <w:rsid w:val="00067E0B"/>
    <w:rsid w:val="00070485"/>
    <w:rsid w:val="00070934"/>
    <w:rsid w:val="00072A32"/>
    <w:rsid w:val="000734FE"/>
    <w:rsid w:val="00073867"/>
    <w:rsid w:val="000742CB"/>
    <w:rsid w:val="000748B8"/>
    <w:rsid w:val="00074C90"/>
    <w:rsid w:val="00074DC3"/>
    <w:rsid w:val="000753DA"/>
    <w:rsid w:val="00076F2E"/>
    <w:rsid w:val="000847DA"/>
    <w:rsid w:val="0008677D"/>
    <w:rsid w:val="00087349"/>
    <w:rsid w:val="000877B3"/>
    <w:rsid w:val="00087EE7"/>
    <w:rsid w:val="00090191"/>
    <w:rsid w:val="000904E8"/>
    <w:rsid w:val="00090761"/>
    <w:rsid w:val="000909CB"/>
    <w:rsid w:val="00090D41"/>
    <w:rsid w:val="00091046"/>
    <w:rsid w:val="000915DE"/>
    <w:rsid w:val="000917EB"/>
    <w:rsid w:val="00092230"/>
    <w:rsid w:val="00092895"/>
    <w:rsid w:val="000928C9"/>
    <w:rsid w:val="0009342D"/>
    <w:rsid w:val="00093C8F"/>
    <w:rsid w:val="00094DBB"/>
    <w:rsid w:val="00094E32"/>
    <w:rsid w:val="00094F25"/>
    <w:rsid w:val="00095821"/>
    <w:rsid w:val="000966E8"/>
    <w:rsid w:val="00096BB9"/>
    <w:rsid w:val="00097159"/>
    <w:rsid w:val="0009731E"/>
    <w:rsid w:val="000A0588"/>
    <w:rsid w:val="000A1D37"/>
    <w:rsid w:val="000A4EE3"/>
    <w:rsid w:val="000A5F1A"/>
    <w:rsid w:val="000A753C"/>
    <w:rsid w:val="000A7EEA"/>
    <w:rsid w:val="000B0791"/>
    <w:rsid w:val="000B0FF5"/>
    <w:rsid w:val="000B26EB"/>
    <w:rsid w:val="000B29D4"/>
    <w:rsid w:val="000B2F2E"/>
    <w:rsid w:val="000B3960"/>
    <w:rsid w:val="000B4546"/>
    <w:rsid w:val="000B4597"/>
    <w:rsid w:val="000B5796"/>
    <w:rsid w:val="000B790E"/>
    <w:rsid w:val="000C05CA"/>
    <w:rsid w:val="000C0B98"/>
    <w:rsid w:val="000C1BE4"/>
    <w:rsid w:val="000C1EA8"/>
    <w:rsid w:val="000C2571"/>
    <w:rsid w:val="000C2580"/>
    <w:rsid w:val="000C2CBF"/>
    <w:rsid w:val="000C37A6"/>
    <w:rsid w:val="000C4104"/>
    <w:rsid w:val="000C4E1D"/>
    <w:rsid w:val="000C549C"/>
    <w:rsid w:val="000C563B"/>
    <w:rsid w:val="000C56AD"/>
    <w:rsid w:val="000C597D"/>
    <w:rsid w:val="000C59C8"/>
    <w:rsid w:val="000C6989"/>
    <w:rsid w:val="000D0349"/>
    <w:rsid w:val="000D036D"/>
    <w:rsid w:val="000D0A75"/>
    <w:rsid w:val="000D1125"/>
    <w:rsid w:val="000D11A3"/>
    <w:rsid w:val="000D14FB"/>
    <w:rsid w:val="000D1959"/>
    <w:rsid w:val="000D1C4D"/>
    <w:rsid w:val="000D1FE2"/>
    <w:rsid w:val="000D2A10"/>
    <w:rsid w:val="000D2D99"/>
    <w:rsid w:val="000D3071"/>
    <w:rsid w:val="000D37B9"/>
    <w:rsid w:val="000D3AB9"/>
    <w:rsid w:val="000D4B56"/>
    <w:rsid w:val="000D5C03"/>
    <w:rsid w:val="000D77C0"/>
    <w:rsid w:val="000D7854"/>
    <w:rsid w:val="000E055F"/>
    <w:rsid w:val="000E0A5D"/>
    <w:rsid w:val="000E12F8"/>
    <w:rsid w:val="000E19C7"/>
    <w:rsid w:val="000E254E"/>
    <w:rsid w:val="000E2C90"/>
    <w:rsid w:val="000E39BD"/>
    <w:rsid w:val="000E48FA"/>
    <w:rsid w:val="000E5168"/>
    <w:rsid w:val="000E5C2E"/>
    <w:rsid w:val="000E6965"/>
    <w:rsid w:val="000E7B6B"/>
    <w:rsid w:val="000E7B95"/>
    <w:rsid w:val="000E7E5A"/>
    <w:rsid w:val="000F0478"/>
    <w:rsid w:val="000F0CA3"/>
    <w:rsid w:val="000F1B4B"/>
    <w:rsid w:val="000F1FB5"/>
    <w:rsid w:val="000F21E5"/>
    <w:rsid w:val="000F3043"/>
    <w:rsid w:val="000F3097"/>
    <w:rsid w:val="000F3CF0"/>
    <w:rsid w:val="000F4159"/>
    <w:rsid w:val="000F4B1A"/>
    <w:rsid w:val="000F6D54"/>
    <w:rsid w:val="000F703C"/>
    <w:rsid w:val="0010004A"/>
    <w:rsid w:val="00100D18"/>
    <w:rsid w:val="00100EEE"/>
    <w:rsid w:val="00101005"/>
    <w:rsid w:val="001011FF"/>
    <w:rsid w:val="00101257"/>
    <w:rsid w:val="0010127F"/>
    <w:rsid w:val="00101696"/>
    <w:rsid w:val="001019FC"/>
    <w:rsid w:val="00101CE6"/>
    <w:rsid w:val="00102861"/>
    <w:rsid w:val="0010294C"/>
    <w:rsid w:val="00102A45"/>
    <w:rsid w:val="00102F00"/>
    <w:rsid w:val="0010336F"/>
    <w:rsid w:val="00103D8F"/>
    <w:rsid w:val="00104661"/>
    <w:rsid w:val="00105E37"/>
    <w:rsid w:val="00106354"/>
    <w:rsid w:val="001068D8"/>
    <w:rsid w:val="0010782A"/>
    <w:rsid w:val="00107E5A"/>
    <w:rsid w:val="0011015F"/>
    <w:rsid w:val="00110AF6"/>
    <w:rsid w:val="00110B09"/>
    <w:rsid w:val="001136A2"/>
    <w:rsid w:val="001136FD"/>
    <w:rsid w:val="001138FF"/>
    <w:rsid w:val="00116616"/>
    <w:rsid w:val="00117949"/>
    <w:rsid w:val="00120B57"/>
    <w:rsid w:val="00120D30"/>
    <w:rsid w:val="00122490"/>
    <w:rsid w:val="0012348F"/>
    <w:rsid w:val="00124EA3"/>
    <w:rsid w:val="00126861"/>
    <w:rsid w:val="00126A35"/>
    <w:rsid w:val="001278C4"/>
    <w:rsid w:val="001321ED"/>
    <w:rsid w:val="001327F7"/>
    <w:rsid w:val="00132FEE"/>
    <w:rsid w:val="00134EDA"/>
    <w:rsid w:val="00134F5B"/>
    <w:rsid w:val="00135403"/>
    <w:rsid w:val="00136189"/>
    <w:rsid w:val="00136914"/>
    <w:rsid w:val="001369C6"/>
    <w:rsid w:val="00136AC2"/>
    <w:rsid w:val="00136D5C"/>
    <w:rsid w:val="00136E61"/>
    <w:rsid w:val="0013707F"/>
    <w:rsid w:val="001400B7"/>
    <w:rsid w:val="00140623"/>
    <w:rsid w:val="0014063F"/>
    <w:rsid w:val="001416B4"/>
    <w:rsid w:val="0014195A"/>
    <w:rsid w:val="00141BC9"/>
    <w:rsid w:val="001422D9"/>
    <w:rsid w:val="0014240E"/>
    <w:rsid w:val="00143DAE"/>
    <w:rsid w:val="00143F62"/>
    <w:rsid w:val="00144354"/>
    <w:rsid w:val="001457CC"/>
    <w:rsid w:val="0014659B"/>
    <w:rsid w:val="00147428"/>
    <w:rsid w:val="00147C7E"/>
    <w:rsid w:val="00147EFA"/>
    <w:rsid w:val="0015097C"/>
    <w:rsid w:val="00150B92"/>
    <w:rsid w:val="001516B8"/>
    <w:rsid w:val="00151AE7"/>
    <w:rsid w:val="00151C02"/>
    <w:rsid w:val="00152819"/>
    <w:rsid w:val="00153461"/>
    <w:rsid w:val="00154047"/>
    <w:rsid w:val="00154670"/>
    <w:rsid w:val="00156423"/>
    <w:rsid w:val="00156BC6"/>
    <w:rsid w:val="001571F0"/>
    <w:rsid w:val="0015775B"/>
    <w:rsid w:val="00160A74"/>
    <w:rsid w:val="00161703"/>
    <w:rsid w:val="00161B08"/>
    <w:rsid w:val="00163D33"/>
    <w:rsid w:val="001642F5"/>
    <w:rsid w:val="00165F6F"/>
    <w:rsid w:val="001671E0"/>
    <w:rsid w:val="0016795C"/>
    <w:rsid w:val="00170F73"/>
    <w:rsid w:val="00171409"/>
    <w:rsid w:val="0017161A"/>
    <w:rsid w:val="00171AEA"/>
    <w:rsid w:val="00171B5B"/>
    <w:rsid w:val="0017322C"/>
    <w:rsid w:val="001746B8"/>
    <w:rsid w:val="001751B7"/>
    <w:rsid w:val="00175E51"/>
    <w:rsid w:val="001768DE"/>
    <w:rsid w:val="0018036A"/>
    <w:rsid w:val="001809D3"/>
    <w:rsid w:val="00180A60"/>
    <w:rsid w:val="0018118B"/>
    <w:rsid w:val="001812DA"/>
    <w:rsid w:val="001826EF"/>
    <w:rsid w:val="00182899"/>
    <w:rsid w:val="00182D49"/>
    <w:rsid w:val="001830D5"/>
    <w:rsid w:val="00183D59"/>
    <w:rsid w:val="00183FA3"/>
    <w:rsid w:val="00184EF2"/>
    <w:rsid w:val="001851D9"/>
    <w:rsid w:val="00185F9B"/>
    <w:rsid w:val="00186547"/>
    <w:rsid w:val="00186BE8"/>
    <w:rsid w:val="0018765F"/>
    <w:rsid w:val="00190866"/>
    <w:rsid w:val="0019091B"/>
    <w:rsid w:val="00190C0A"/>
    <w:rsid w:val="00191C96"/>
    <w:rsid w:val="001940B9"/>
    <w:rsid w:val="0019461E"/>
    <w:rsid w:val="001956C8"/>
    <w:rsid w:val="001957F5"/>
    <w:rsid w:val="0019600E"/>
    <w:rsid w:val="001A04E6"/>
    <w:rsid w:val="001A0501"/>
    <w:rsid w:val="001A0CD8"/>
    <w:rsid w:val="001A0E82"/>
    <w:rsid w:val="001A11A1"/>
    <w:rsid w:val="001A1B8C"/>
    <w:rsid w:val="001A1C03"/>
    <w:rsid w:val="001A1D8E"/>
    <w:rsid w:val="001A222D"/>
    <w:rsid w:val="001A26AE"/>
    <w:rsid w:val="001A2889"/>
    <w:rsid w:val="001A2B34"/>
    <w:rsid w:val="001A3214"/>
    <w:rsid w:val="001A33FA"/>
    <w:rsid w:val="001A3ABD"/>
    <w:rsid w:val="001A3E38"/>
    <w:rsid w:val="001A4267"/>
    <w:rsid w:val="001A4E0E"/>
    <w:rsid w:val="001A53FD"/>
    <w:rsid w:val="001A59D1"/>
    <w:rsid w:val="001A5C17"/>
    <w:rsid w:val="001A6CE7"/>
    <w:rsid w:val="001A7937"/>
    <w:rsid w:val="001A7AB5"/>
    <w:rsid w:val="001A7D22"/>
    <w:rsid w:val="001A7E4F"/>
    <w:rsid w:val="001B2B03"/>
    <w:rsid w:val="001B3992"/>
    <w:rsid w:val="001B4893"/>
    <w:rsid w:val="001B48CC"/>
    <w:rsid w:val="001B6598"/>
    <w:rsid w:val="001B69CC"/>
    <w:rsid w:val="001B7201"/>
    <w:rsid w:val="001C0A20"/>
    <w:rsid w:val="001C12BF"/>
    <w:rsid w:val="001C1DC4"/>
    <w:rsid w:val="001C281C"/>
    <w:rsid w:val="001C2E5E"/>
    <w:rsid w:val="001C3171"/>
    <w:rsid w:val="001C349D"/>
    <w:rsid w:val="001C36DC"/>
    <w:rsid w:val="001C3B8C"/>
    <w:rsid w:val="001C40C3"/>
    <w:rsid w:val="001C57D4"/>
    <w:rsid w:val="001C6DC4"/>
    <w:rsid w:val="001C74F5"/>
    <w:rsid w:val="001D00E7"/>
    <w:rsid w:val="001D022B"/>
    <w:rsid w:val="001D0473"/>
    <w:rsid w:val="001D0FBE"/>
    <w:rsid w:val="001D16FA"/>
    <w:rsid w:val="001D18D3"/>
    <w:rsid w:val="001D1C0D"/>
    <w:rsid w:val="001D20F0"/>
    <w:rsid w:val="001D2549"/>
    <w:rsid w:val="001D2EA6"/>
    <w:rsid w:val="001D3529"/>
    <w:rsid w:val="001D41E9"/>
    <w:rsid w:val="001D4AA5"/>
    <w:rsid w:val="001D591D"/>
    <w:rsid w:val="001D70D1"/>
    <w:rsid w:val="001D75C5"/>
    <w:rsid w:val="001E0615"/>
    <w:rsid w:val="001E0CF5"/>
    <w:rsid w:val="001E10DE"/>
    <w:rsid w:val="001E181A"/>
    <w:rsid w:val="001E1855"/>
    <w:rsid w:val="001E2E6D"/>
    <w:rsid w:val="001E2E84"/>
    <w:rsid w:val="001E47BB"/>
    <w:rsid w:val="001E5652"/>
    <w:rsid w:val="001E5D06"/>
    <w:rsid w:val="001E61E4"/>
    <w:rsid w:val="001E645D"/>
    <w:rsid w:val="001F060F"/>
    <w:rsid w:val="001F0E8E"/>
    <w:rsid w:val="001F0F9F"/>
    <w:rsid w:val="001F10A1"/>
    <w:rsid w:val="001F11FF"/>
    <w:rsid w:val="001F16C0"/>
    <w:rsid w:val="001F1821"/>
    <w:rsid w:val="001F1ADC"/>
    <w:rsid w:val="001F34A4"/>
    <w:rsid w:val="001F3788"/>
    <w:rsid w:val="001F3CF6"/>
    <w:rsid w:val="001F3E75"/>
    <w:rsid w:val="001F45BB"/>
    <w:rsid w:val="001F4C65"/>
    <w:rsid w:val="001F5068"/>
    <w:rsid w:val="001F6C97"/>
    <w:rsid w:val="001F7949"/>
    <w:rsid w:val="00200872"/>
    <w:rsid w:val="00200CA9"/>
    <w:rsid w:val="0020145A"/>
    <w:rsid w:val="002015A9"/>
    <w:rsid w:val="002028B3"/>
    <w:rsid w:val="00202C34"/>
    <w:rsid w:val="00202C3D"/>
    <w:rsid w:val="00202E1B"/>
    <w:rsid w:val="00203040"/>
    <w:rsid w:val="00204038"/>
    <w:rsid w:val="00204E16"/>
    <w:rsid w:val="00205964"/>
    <w:rsid w:val="00205967"/>
    <w:rsid w:val="00206A1E"/>
    <w:rsid w:val="00206DCB"/>
    <w:rsid w:val="002074F7"/>
    <w:rsid w:val="00207A5D"/>
    <w:rsid w:val="00207B45"/>
    <w:rsid w:val="00207D92"/>
    <w:rsid w:val="0021134F"/>
    <w:rsid w:val="00211591"/>
    <w:rsid w:val="00211829"/>
    <w:rsid w:val="00211C11"/>
    <w:rsid w:val="002123FB"/>
    <w:rsid w:val="002129F2"/>
    <w:rsid w:val="00212C26"/>
    <w:rsid w:val="00213A55"/>
    <w:rsid w:val="002143C5"/>
    <w:rsid w:val="00214CA7"/>
    <w:rsid w:val="00214E70"/>
    <w:rsid w:val="002153A9"/>
    <w:rsid w:val="00215B81"/>
    <w:rsid w:val="002166D7"/>
    <w:rsid w:val="00216AB2"/>
    <w:rsid w:val="00217035"/>
    <w:rsid w:val="00220249"/>
    <w:rsid w:val="002207B4"/>
    <w:rsid w:val="00220879"/>
    <w:rsid w:val="0022188C"/>
    <w:rsid w:val="00222C51"/>
    <w:rsid w:val="00224609"/>
    <w:rsid w:val="00225EB7"/>
    <w:rsid w:val="002268D3"/>
    <w:rsid w:val="00226947"/>
    <w:rsid w:val="00227A18"/>
    <w:rsid w:val="00227C7E"/>
    <w:rsid w:val="00230194"/>
    <w:rsid w:val="002326C0"/>
    <w:rsid w:val="002329C8"/>
    <w:rsid w:val="00232C3B"/>
    <w:rsid w:val="0023357C"/>
    <w:rsid w:val="00233AAD"/>
    <w:rsid w:val="0023442B"/>
    <w:rsid w:val="0023568C"/>
    <w:rsid w:val="002359E2"/>
    <w:rsid w:val="00236C5D"/>
    <w:rsid w:val="00236F91"/>
    <w:rsid w:val="002379BE"/>
    <w:rsid w:val="00237F37"/>
    <w:rsid w:val="00240E6E"/>
    <w:rsid w:val="00240EB5"/>
    <w:rsid w:val="00240F45"/>
    <w:rsid w:val="00241C14"/>
    <w:rsid w:val="00242281"/>
    <w:rsid w:val="00242A81"/>
    <w:rsid w:val="00244C8F"/>
    <w:rsid w:val="0024500D"/>
    <w:rsid w:val="00245169"/>
    <w:rsid w:val="00245666"/>
    <w:rsid w:val="0024651F"/>
    <w:rsid w:val="0024684B"/>
    <w:rsid w:val="00246B20"/>
    <w:rsid w:val="0025089D"/>
    <w:rsid w:val="00251B0B"/>
    <w:rsid w:val="0025249A"/>
    <w:rsid w:val="0025295D"/>
    <w:rsid w:val="00252E77"/>
    <w:rsid w:val="00253443"/>
    <w:rsid w:val="00254349"/>
    <w:rsid w:val="00254E60"/>
    <w:rsid w:val="0025541D"/>
    <w:rsid w:val="0025570C"/>
    <w:rsid w:val="0025581E"/>
    <w:rsid w:val="00255E8D"/>
    <w:rsid w:val="0025738F"/>
    <w:rsid w:val="0025759C"/>
    <w:rsid w:val="00260E3E"/>
    <w:rsid w:val="00261934"/>
    <w:rsid w:val="00261F40"/>
    <w:rsid w:val="00263850"/>
    <w:rsid w:val="00265D24"/>
    <w:rsid w:val="0026609B"/>
    <w:rsid w:val="002661CA"/>
    <w:rsid w:val="00266692"/>
    <w:rsid w:val="00266880"/>
    <w:rsid w:val="0026699A"/>
    <w:rsid w:val="00266E81"/>
    <w:rsid w:val="00267187"/>
    <w:rsid w:val="0026756F"/>
    <w:rsid w:val="00267C92"/>
    <w:rsid w:val="00270242"/>
    <w:rsid w:val="0027035F"/>
    <w:rsid w:val="00270408"/>
    <w:rsid w:val="0027085C"/>
    <w:rsid w:val="00270A55"/>
    <w:rsid w:val="00271BCB"/>
    <w:rsid w:val="002720C0"/>
    <w:rsid w:val="002743C8"/>
    <w:rsid w:val="00275689"/>
    <w:rsid w:val="00275FAB"/>
    <w:rsid w:val="00276C76"/>
    <w:rsid w:val="00277073"/>
    <w:rsid w:val="00277F54"/>
    <w:rsid w:val="002801D2"/>
    <w:rsid w:val="0028062E"/>
    <w:rsid w:val="00280865"/>
    <w:rsid w:val="00280ECC"/>
    <w:rsid w:val="002818C3"/>
    <w:rsid w:val="00281C8C"/>
    <w:rsid w:val="00281CF0"/>
    <w:rsid w:val="002822CB"/>
    <w:rsid w:val="00282BC7"/>
    <w:rsid w:val="00282D53"/>
    <w:rsid w:val="002835D3"/>
    <w:rsid w:val="00283B1B"/>
    <w:rsid w:val="00283F50"/>
    <w:rsid w:val="00284614"/>
    <w:rsid w:val="0028468F"/>
    <w:rsid w:val="0028482F"/>
    <w:rsid w:val="00284BC7"/>
    <w:rsid w:val="0028559C"/>
    <w:rsid w:val="00285A43"/>
    <w:rsid w:val="00286004"/>
    <w:rsid w:val="0028674F"/>
    <w:rsid w:val="002901C7"/>
    <w:rsid w:val="0029030E"/>
    <w:rsid w:val="0029099E"/>
    <w:rsid w:val="0029240F"/>
    <w:rsid w:val="002938B9"/>
    <w:rsid w:val="00294165"/>
    <w:rsid w:val="00294EE0"/>
    <w:rsid w:val="002954E6"/>
    <w:rsid w:val="002967EA"/>
    <w:rsid w:val="00296D7C"/>
    <w:rsid w:val="00297755"/>
    <w:rsid w:val="002A017D"/>
    <w:rsid w:val="002A0F13"/>
    <w:rsid w:val="002A0F8E"/>
    <w:rsid w:val="002A1359"/>
    <w:rsid w:val="002A204D"/>
    <w:rsid w:val="002A23D1"/>
    <w:rsid w:val="002A423E"/>
    <w:rsid w:val="002A6C56"/>
    <w:rsid w:val="002A6D66"/>
    <w:rsid w:val="002A6FAE"/>
    <w:rsid w:val="002A739D"/>
    <w:rsid w:val="002A73F2"/>
    <w:rsid w:val="002A7ACF"/>
    <w:rsid w:val="002B0BD9"/>
    <w:rsid w:val="002B1A92"/>
    <w:rsid w:val="002B21D6"/>
    <w:rsid w:val="002B410E"/>
    <w:rsid w:val="002B475F"/>
    <w:rsid w:val="002B4943"/>
    <w:rsid w:val="002B548A"/>
    <w:rsid w:val="002B5D97"/>
    <w:rsid w:val="002B6F5E"/>
    <w:rsid w:val="002B7FC2"/>
    <w:rsid w:val="002C048E"/>
    <w:rsid w:val="002C1A7E"/>
    <w:rsid w:val="002C2E3F"/>
    <w:rsid w:val="002C3759"/>
    <w:rsid w:val="002C4492"/>
    <w:rsid w:val="002C4993"/>
    <w:rsid w:val="002C735F"/>
    <w:rsid w:val="002C75B1"/>
    <w:rsid w:val="002C7A9E"/>
    <w:rsid w:val="002C7F41"/>
    <w:rsid w:val="002D2FF4"/>
    <w:rsid w:val="002D3036"/>
    <w:rsid w:val="002D38B6"/>
    <w:rsid w:val="002D47DC"/>
    <w:rsid w:val="002D4C9E"/>
    <w:rsid w:val="002D4F2A"/>
    <w:rsid w:val="002D5705"/>
    <w:rsid w:val="002D578D"/>
    <w:rsid w:val="002D68D7"/>
    <w:rsid w:val="002D717E"/>
    <w:rsid w:val="002E0F79"/>
    <w:rsid w:val="002E1721"/>
    <w:rsid w:val="002E1E04"/>
    <w:rsid w:val="002E1E7F"/>
    <w:rsid w:val="002E23FA"/>
    <w:rsid w:val="002E272D"/>
    <w:rsid w:val="002E2843"/>
    <w:rsid w:val="002E32AA"/>
    <w:rsid w:val="002E33E8"/>
    <w:rsid w:val="002E377A"/>
    <w:rsid w:val="002E48E1"/>
    <w:rsid w:val="002E58CB"/>
    <w:rsid w:val="002E58F4"/>
    <w:rsid w:val="002E621C"/>
    <w:rsid w:val="002E62DE"/>
    <w:rsid w:val="002E7892"/>
    <w:rsid w:val="002F150B"/>
    <w:rsid w:val="002F232A"/>
    <w:rsid w:val="002F26B3"/>
    <w:rsid w:val="002F32CA"/>
    <w:rsid w:val="002F3CA7"/>
    <w:rsid w:val="002F5364"/>
    <w:rsid w:val="002F558F"/>
    <w:rsid w:val="002F5D9F"/>
    <w:rsid w:val="002F646F"/>
    <w:rsid w:val="002F64C6"/>
    <w:rsid w:val="00300412"/>
    <w:rsid w:val="00302429"/>
    <w:rsid w:val="00302E9D"/>
    <w:rsid w:val="00302FFB"/>
    <w:rsid w:val="00303680"/>
    <w:rsid w:val="0030422A"/>
    <w:rsid w:val="003045C8"/>
    <w:rsid w:val="00304611"/>
    <w:rsid w:val="00304A85"/>
    <w:rsid w:val="00306FF3"/>
    <w:rsid w:val="00307CEC"/>
    <w:rsid w:val="003100A2"/>
    <w:rsid w:val="00310F00"/>
    <w:rsid w:val="003113A3"/>
    <w:rsid w:val="00312CC2"/>
    <w:rsid w:val="003130E0"/>
    <w:rsid w:val="00315532"/>
    <w:rsid w:val="0031559D"/>
    <w:rsid w:val="00315CD1"/>
    <w:rsid w:val="00315D34"/>
    <w:rsid w:val="00315DEC"/>
    <w:rsid w:val="00316441"/>
    <w:rsid w:val="00317A76"/>
    <w:rsid w:val="00320FBF"/>
    <w:rsid w:val="00321951"/>
    <w:rsid w:val="00321DA9"/>
    <w:rsid w:val="00322130"/>
    <w:rsid w:val="00322409"/>
    <w:rsid w:val="00322798"/>
    <w:rsid w:val="00322A87"/>
    <w:rsid w:val="00322B4A"/>
    <w:rsid w:val="00323062"/>
    <w:rsid w:val="003234F7"/>
    <w:rsid w:val="00323C24"/>
    <w:rsid w:val="00323D49"/>
    <w:rsid w:val="00324154"/>
    <w:rsid w:val="00325140"/>
    <w:rsid w:val="00325193"/>
    <w:rsid w:val="0032637C"/>
    <w:rsid w:val="00327696"/>
    <w:rsid w:val="00327904"/>
    <w:rsid w:val="00327DB0"/>
    <w:rsid w:val="00331706"/>
    <w:rsid w:val="003359CA"/>
    <w:rsid w:val="00336104"/>
    <w:rsid w:val="0033674A"/>
    <w:rsid w:val="00336CCB"/>
    <w:rsid w:val="00337F1B"/>
    <w:rsid w:val="0034006E"/>
    <w:rsid w:val="003400D8"/>
    <w:rsid w:val="003412DE"/>
    <w:rsid w:val="00341601"/>
    <w:rsid w:val="00341FE2"/>
    <w:rsid w:val="0034269D"/>
    <w:rsid w:val="00342D6F"/>
    <w:rsid w:val="0034350B"/>
    <w:rsid w:val="003438F1"/>
    <w:rsid w:val="003442CE"/>
    <w:rsid w:val="00344349"/>
    <w:rsid w:val="00345610"/>
    <w:rsid w:val="00345E4E"/>
    <w:rsid w:val="003468D6"/>
    <w:rsid w:val="0034751D"/>
    <w:rsid w:val="00347CCD"/>
    <w:rsid w:val="003508EC"/>
    <w:rsid w:val="00351420"/>
    <w:rsid w:val="00351EED"/>
    <w:rsid w:val="00351FAE"/>
    <w:rsid w:val="00352650"/>
    <w:rsid w:val="003529BB"/>
    <w:rsid w:val="00352D06"/>
    <w:rsid w:val="00353D6A"/>
    <w:rsid w:val="00354672"/>
    <w:rsid w:val="00355204"/>
    <w:rsid w:val="003561ED"/>
    <w:rsid w:val="00357EC3"/>
    <w:rsid w:val="00360F32"/>
    <w:rsid w:val="00360F9D"/>
    <w:rsid w:val="00361019"/>
    <w:rsid w:val="0036128A"/>
    <w:rsid w:val="00361AD3"/>
    <w:rsid w:val="00362084"/>
    <w:rsid w:val="00362D03"/>
    <w:rsid w:val="003634C4"/>
    <w:rsid w:val="003645C5"/>
    <w:rsid w:val="003652EC"/>
    <w:rsid w:val="003662FC"/>
    <w:rsid w:val="00366366"/>
    <w:rsid w:val="003668CF"/>
    <w:rsid w:val="0037047E"/>
    <w:rsid w:val="00370ABA"/>
    <w:rsid w:val="00370DA8"/>
    <w:rsid w:val="00371BAC"/>
    <w:rsid w:val="00372AF7"/>
    <w:rsid w:val="00373061"/>
    <w:rsid w:val="00374F2A"/>
    <w:rsid w:val="0037595B"/>
    <w:rsid w:val="00375B5F"/>
    <w:rsid w:val="00375D93"/>
    <w:rsid w:val="003763B6"/>
    <w:rsid w:val="00377EE9"/>
    <w:rsid w:val="00377FFC"/>
    <w:rsid w:val="00380070"/>
    <w:rsid w:val="00380C91"/>
    <w:rsid w:val="00382684"/>
    <w:rsid w:val="00382D32"/>
    <w:rsid w:val="00382DC8"/>
    <w:rsid w:val="00383007"/>
    <w:rsid w:val="00383467"/>
    <w:rsid w:val="00383E5F"/>
    <w:rsid w:val="0038417C"/>
    <w:rsid w:val="003841A8"/>
    <w:rsid w:val="0038434C"/>
    <w:rsid w:val="00384B78"/>
    <w:rsid w:val="00385255"/>
    <w:rsid w:val="00385583"/>
    <w:rsid w:val="003855FB"/>
    <w:rsid w:val="0038597E"/>
    <w:rsid w:val="00385C36"/>
    <w:rsid w:val="00387741"/>
    <w:rsid w:val="003877C6"/>
    <w:rsid w:val="00390713"/>
    <w:rsid w:val="00390B2B"/>
    <w:rsid w:val="00392F02"/>
    <w:rsid w:val="00394925"/>
    <w:rsid w:val="00394F1D"/>
    <w:rsid w:val="0039508D"/>
    <w:rsid w:val="00395CB3"/>
    <w:rsid w:val="00396A5A"/>
    <w:rsid w:val="003970DC"/>
    <w:rsid w:val="003974BF"/>
    <w:rsid w:val="00397891"/>
    <w:rsid w:val="003A0443"/>
    <w:rsid w:val="003A0B18"/>
    <w:rsid w:val="003A0BA5"/>
    <w:rsid w:val="003A0C70"/>
    <w:rsid w:val="003A2276"/>
    <w:rsid w:val="003A263F"/>
    <w:rsid w:val="003A2808"/>
    <w:rsid w:val="003A3004"/>
    <w:rsid w:val="003A300A"/>
    <w:rsid w:val="003A327F"/>
    <w:rsid w:val="003A3DBE"/>
    <w:rsid w:val="003A4FC5"/>
    <w:rsid w:val="003B04B9"/>
    <w:rsid w:val="003B1FE5"/>
    <w:rsid w:val="003B256F"/>
    <w:rsid w:val="003B36F3"/>
    <w:rsid w:val="003B474E"/>
    <w:rsid w:val="003B5986"/>
    <w:rsid w:val="003B6644"/>
    <w:rsid w:val="003C00DB"/>
    <w:rsid w:val="003C3666"/>
    <w:rsid w:val="003C3D7C"/>
    <w:rsid w:val="003C428E"/>
    <w:rsid w:val="003C45C6"/>
    <w:rsid w:val="003C51FD"/>
    <w:rsid w:val="003C5A39"/>
    <w:rsid w:val="003C6416"/>
    <w:rsid w:val="003C69BD"/>
    <w:rsid w:val="003C69D3"/>
    <w:rsid w:val="003C6B57"/>
    <w:rsid w:val="003C6CE7"/>
    <w:rsid w:val="003C6E8B"/>
    <w:rsid w:val="003C7111"/>
    <w:rsid w:val="003C7341"/>
    <w:rsid w:val="003C782E"/>
    <w:rsid w:val="003C7B38"/>
    <w:rsid w:val="003C7D3C"/>
    <w:rsid w:val="003D0F0E"/>
    <w:rsid w:val="003D0FC5"/>
    <w:rsid w:val="003D1276"/>
    <w:rsid w:val="003D14C7"/>
    <w:rsid w:val="003D1A71"/>
    <w:rsid w:val="003D2A17"/>
    <w:rsid w:val="003D348B"/>
    <w:rsid w:val="003D34A1"/>
    <w:rsid w:val="003D3597"/>
    <w:rsid w:val="003D38B5"/>
    <w:rsid w:val="003D394B"/>
    <w:rsid w:val="003D3B31"/>
    <w:rsid w:val="003D3C68"/>
    <w:rsid w:val="003D443A"/>
    <w:rsid w:val="003D5A9C"/>
    <w:rsid w:val="003D737B"/>
    <w:rsid w:val="003D74F6"/>
    <w:rsid w:val="003D7ADF"/>
    <w:rsid w:val="003D7DD1"/>
    <w:rsid w:val="003E0A36"/>
    <w:rsid w:val="003E0EDC"/>
    <w:rsid w:val="003E1046"/>
    <w:rsid w:val="003E1E47"/>
    <w:rsid w:val="003E22B2"/>
    <w:rsid w:val="003E2D08"/>
    <w:rsid w:val="003E42AA"/>
    <w:rsid w:val="003E42F8"/>
    <w:rsid w:val="003E449F"/>
    <w:rsid w:val="003E4AC2"/>
    <w:rsid w:val="003E50E4"/>
    <w:rsid w:val="003E55E5"/>
    <w:rsid w:val="003E6D74"/>
    <w:rsid w:val="003E6DD2"/>
    <w:rsid w:val="003E6F4C"/>
    <w:rsid w:val="003E7D65"/>
    <w:rsid w:val="003F057C"/>
    <w:rsid w:val="003F0C5F"/>
    <w:rsid w:val="003F110D"/>
    <w:rsid w:val="003F13D7"/>
    <w:rsid w:val="003F1B66"/>
    <w:rsid w:val="003F1C02"/>
    <w:rsid w:val="003F32BB"/>
    <w:rsid w:val="003F393C"/>
    <w:rsid w:val="003F3B28"/>
    <w:rsid w:val="003F5493"/>
    <w:rsid w:val="003F68F7"/>
    <w:rsid w:val="003F6E2B"/>
    <w:rsid w:val="003F7A44"/>
    <w:rsid w:val="00400953"/>
    <w:rsid w:val="00401D34"/>
    <w:rsid w:val="00402657"/>
    <w:rsid w:val="00402C7D"/>
    <w:rsid w:val="00403178"/>
    <w:rsid w:val="00403C83"/>
    <w:rsid w:val="00403CF7"/>
    <w:rsid w:val="004043DC"/>
    <w:rsid w:val="004045EF"/>
    <w:rsid w:val="004047A0"/>
    <w:rsid w:val="00404A5B"/>
    <w:rsid w:val="00404ADB"/>
    <w:rsid w:val="00404BEE"/>
    <w:rsid w:val="004057EF"/>
    <w:rsid w:val="00405E39"/>
    <w:rsid w:val="00406211"/>
    <w:rsid w:val="00406EAB"/>
    <w:rsid w:val="004070F8"/>
    <w:rsid w:val="004070FD"/>
    <w:rsid w:val="004078EE"/>
    <w:rsid w:val="00410687"/>
    <w:rsid w:val="00410774"/>
    <w:rsid w:val="00412A45"/>
    <w:rsid w:val="00412C09"/>
    <w:rsid w:val="00412C1C"/>
    <w:rsid w:val="0041478B"/>
    <w:rsid w:val="004152B5"/>
    <w:rsid w:val="00415606"/>
    <w:rsid w:val="00415DC9"/>
    <w:rsid w:val="00417E09"/>
    <w:rsid w:val="00417EDB"/>
    <w:rsid w:val="004211C1"/>
    <w:rsid w:val="00421F2C"/>
    <w:rsid w:val="004225CD"/>
    <w:rsid w:val="00422DD8"/>
    <w:rsid w:val="00423D2E"/>
    <w:rsid w:val="004243B3"/>
    <w:rsid w:val="00424597"/>
    <w:rsid w:val="0042482F"/>
    <w:rsid w:val="00425640"/>
    <w:rsid w:val="0042589A"/>
    <w:rsid w:val="0042631F"/>
    <w:rsid w:val="0042736B"/>
    <w:rsid w:val="00427575"/>
    <w:rsid w:val="00427E85"/>
    <w:rsid w:val="004300EE"/>
    <w:rsid w:val="00431200"/>
    <w:rsid w:val="00431218"/>
    <w:rsid w:val="00431C2D"/>
    <w:rsid w:val="00431DDE"/>
    <w:rsid w:val="004320AC"/>
    <w:rsid w:val="004353B8"/>
    <w:rsid w:val="004357A2"/>
    <w:rsid w:val="00436272"/>
    <w:rsid w:val="00436539"/>
    <w:rsid w:val="0043671C"/>
    <w:rsid w:val="0043789A"/>
    <w:rsid w:val="00437B57"/>
    <w:rsid w:val="00440925"/>
    <w:rsid w:val="00440C87"/>
    <w:rsid w:val="00441367"/>
    <w:rsid w:val="00443CD9"/>
    <w:rsid w:val="00444AED"/>
    <w:rsid w:val="004454A6"/>
    <w:rsid w:val="00446505"/>
    <w:rsid w:val="00446952"/>
    <w:rsid w:val="00446AE1"/>
    <w:rsid w:val="00450566"/>
    <w:rsid w:val="0045119D"/>
    <w:rsid w:val="004517C5"/>
    <w:rsid w:val="00451B77"/>
    <w:rsid w:val="00451BEE"/>
    <w:rsid w:val="0045244C"/>
    <w:rsid w:val="00452774"/>
    <w:rsid w:val="00453135"/>
    <w:rsid w:val="00453D12"/>
    <w:rsid w:val="00454C5C"/>
    <w:rsid w:val="00455176"/>
    <w:rsid w:val="00455222"/>
    <w:rsid w:val="004553AA"/>
    <w:rsid w:val="00455869"/>
    <w:rsid w:val="00455A85"/>
    <w:rsid w:val="00456FF5"/>
    <w:rsid w:val="00457A8D"/>
    <w:rsid w:val="00460E7D"/>
    <w:rsid w:val="00460F71"/>
    <w:rsid w:val="004610A1"/>
    <w:rsid w:val="0046146F"/>
    <w:rsid w:val="004619E3"/>
    <w:rsid w:val="00461E24"/>
    <w:rsid w:val="0046203B"/>
    <w:rsid w:val="00463856"/>
    <w:rsid w:val="00463AA8"/>
    <w:rsid w:val="0046480B"/>
    <w:rsid w:val="00464928"/>
    <w:rsid w:val="004654EE"/>
    <w:rsid w:val="00465DFE"/>
    <w:rsid w:val="004661AA"/>
    <w:rsid w:val="0046646A"/>
    <w:rsid w:val="0046682D"/>
    <w:rsid w:val="004673DE"/>
    <w:rsid w:val="004677FC"/>
    <w:rsid w:val="00467AD9"/>
    <w:rsid w:val="00467FD2"/>
    <w:rsid w:val="00470377"/>
    <w:rsid w:val="00471C20"/>
    <w:rsid w:val="0047349D"/>
    <w:rsid w:val="004735A6"/>
    <w:rsid w:val="004735A7"/>
    <w:rsid w:val="00473F21"/>
    <w:rsid w:val="00474789"/>
    <w:rsid w:val="004762EE"/>
    <w:rsid w:val="00476623"/>
    <w:rsid w:val="00477380"/>
    <w:rsid w:val="0048014A"/>
    <w:rsid w:val="004809A0"/>
    <w:rsid w:val="00480BEE"/>
    <w:rsid w:val="004815AC"/>
    <w:rsid w:val="0048191B"/>
    <w:rsid w:val="00482919"/>
    <w:rsid w:val="0048310E"/>
    <w:rsid w:val="004839CC"/>
    <w:rsid w:val="00483ACF"/>
    <w:rsid w:val="0048514A"/>
    <w:rsid w:val="004856DE"/>
    <w:rsid w:val="00485EB0"/>
    <w:rsid w:val="0048696C"/>
    <w:rsid w:val="00487634"/>
    <w:rsid w:val="00490BE0"/>
    <w:rsid w:val="0049119C"/>
    <w:rsid w:val="00491E13"/>
    <w:rsid w:val="0049272A"/>
    <w:rsid w:val="00493032"/>
    <w:rsid w:val="004933BF"/>
    <w:rsid w:val="00493B99"/>
    <w:rsid w:val="00493E81"/>
    <w:rsid w:val="004942BC"/>
    <w:rsid w:val="00494887"/>
    <w:rsid w:val="00495D9E"/>
    <w:rsid w:val="00496104"/>
    <w:rsid w:val="0049626A"/>
    <w:rsid w:val="004A03AA"/>
    <w:rsid w:val="004A097E"/>
    <w:rsid w:val="004A0A9E"/>
    <w:rsid w:val="004A1613"/>
    <w:rsid w:val="004A2456"/>
    <w:rsid w:val="004A29FE"/>
    <w:rsid w:val="004A2E1E"/>
    <w:rsid w:val="004A3F11"/>
    <w:rsid w:val="004A41DB"/>
    <w:rsid w:val="004A44D2"/>
    <w:rsid w:val="004A4EB5"/>
    <w:rsid w:val="004A50D5"/>
    <w:rsid w:val="004A5923"/>
    <w:rsid w:val="004A5FDD"/>
    <w:rsid w:val="004A605C"/>
    <w:rsid w:val="004A6413"/>
    <w:rsid w:val="004A67E7"/>
    <w:rsid w:val="004A6952"/>
    <w:rsid w:val="004A6E8C"/>
    <w:rsid w:val="004A78F2"/>
    <w:rsid w:val="004B077E"/>
    <w:rsid w:val="004B10D0"/>
    <w:rsid w:val="004B22A3"/>
    <w:rsid w:val="004B23AC"/>
    <w:rsid w:val="004B35AD"/>
    <w:rsid w:val="004B3A40"/>
    <w:rsid w:val="004B3CED"/>
    <w:rsid w:val="004B3D55"/>
    <w:rsid w:val="004B4D3E"/>
    <w:rsid w:val="004B56BB"/>
    <w:rsid w:val="004B5B79"/>
    <w:rsid w:val="004B61AC"/>
    <w:rsid w:val="004B6700"/>
    <w:rsid w:val="004B67DD"/>
    <w:rsid w:val="004C0105"/>
    <w:rsid w:val="004C1273"/>
    <w:rsid w:val="004C2AB4"/>
    <w:rsid w:val="004C2D40"/>
    <w:rsid w:val="004C3242"/>
    <w:rsid w:val="004C45A4"/>
    <w:rsid w:val="004C45CE"/>
    <w:rsid w:val="004C4704"/>
    <w:rsid w:val="004C497E"/>
    <w:rsid w:val="004C49D7"/>
    <w:rsid w:val="004C5410"/>
    <w:rsid w:val="004C57E1"/>
    <w:rsid w:val="004C58B4"/>
    <w:rsid w:val="004C5AF9"/>
    <w:rsid w:val="004C6168"/>
    <w:rsid w:val="004C6193"/>
    <w:rsid w:val="004C6581"/>
    <w:rsid w:val="004C6708"/>
    <w:rsid w:val="004C68AF"/>
    <w:rsid w:val="004C6FAD"/>
    <w:rsid w:val="004D0DCD"/>
    <w:rsid w:val="004D0F60"/>
    <w:rsid w:val="004D1221"/>
    <w:rsid w:val="004D16FC"/>
    <w:rsid w:val="004D17FC"/>
    <w:rsid w:val="004D182B"/>
    <w:rsid w:val="004D576B"/>
    <w:rsid w:val="004D5D04"/>
    <w:rsid w:val="004D5E36"/>
    <w:rsid w:val="004D6675"/>
    <w:rsid w:val="004D6C0B"/>
    <w:rsid w:val="004D6E70"/>
    <w:rsid w:val="004D6E7E"/>
    <w:rsid w:val="004D7671"/>
    <w:rsid w:val="004D7A47"/>
    <w:rsid w:val="004E02B6"/>
    <w:rsid w:val="004E0DB0"/>
    <w:rsid w:val="004E0FBE"/>
    <w:rsid w:val="004E1054"/>
    <w:rsid w:val="004E16A1"/>
    <w:rsid w:val="004E1C77"/>
    <w:rsid w:val="004E2B0D"/>
    <w:rsid w:val="004E2B8D"/>
    <w:rsid w:val="004E2F12"/>
    <w:rsid w:val="004E318D"/>
    <w:rsid w:val="004E410B"/>
    <w:rsid w:val="004E4185"/>
    <w:rsid w:val="004E4F5A"/>
    <w:rsid w:val="004E53C3"/>
    <w:rsid w:val="004E6409"/>
    <w:rsid w:val="004E6D48"/>
    <w:rsid w:val="004F229A"/>
    <w:rsid w:val="004F2596"/>
    <w:rsid w:val="004F27AC"/>
    <w:rsid w:val="004F27F9"/>
    <w:rsid w:val="004F2DDB"/>
    <w:rsid w:val="004F3097"/>
    <w:rsid w:val="004F3553"/>
    <w:rsid w:val="004F3D82"/>
    <w:rsid w:val="004F40E7"/>
    <w:rsid w:val="004F578B"/>
    <w:rsid w:val="004F59F3"/>
    <w:rsid w:val="004F60E6"/>
    <w:rsid w:val="004F6751"/>
    <w:rsid w:val="004F7639"/>
    <w:rsid w:val="004F7765"/>
    <w:rsid w:val="005011D2"/>
    <w:rsid w:val="0050128E"/>
    <w:rsid w:val="0050149C"/>
    <w:rsid w:val="00501B5B"/>
    <w:rsid w:val="005028DD"/>
    <w:rsid w:val="00503951"/>
    <w:rsid w:val="0050477D"/>
    <w:rsid w:val="005056A3"/>
    <w:rsid w:val="00505F3F"/>
    <w:rsid w:val="005065E7"/>
    <w:rsid w:val="00506D55"/>
    <w:rsid w:val="005076B7"/>
    <w:rsid w:val="005103D3"/>
    <w:rsid w:val="00512047"/>
    <w:rsid w:val="00512E48"/>
    <w:rsid w:val="005131C7"/>
    <w:rsid w:val="00513735"/>
    <w:rsid w:val="005137E1"/>
    <w:rsid w:val="00513807"/>
    <w:rsid w:val="00513A10"/>
    <w:rsid w:val="005157EB"/>
    <w:rsid w:val="005168A1"/>
    <w:rsid w:val="00516A1A"/>
    <w:rsid w:val="00516D98"/>
    <w:rsid w:val="00517CF7"/>
    <w:rsid w:val="00521427"/>
    <w:rsid w:val="0052145D"/>
    <w:rsid w:val="00521CE4"/>
    <w:rsid w:val="00523646"/>
    <w:rsid w:val="00523E7C"/>
    <w:rsid w:val="005247BE"/>
    <w:rsid w:val="00525B49"/>
    <w:rsid w:val="00525BF2"/>
    <w:rsid w:val="00526999"/>
    <w:rsid w:val="00527D3C"/>
    <w:rsid w:val="005313F3"/>
    <w:rsid w:val="00531A3C"/>
    <w:rsid w:val="00531E02"/>
    <w:rsid w:val="00532D56"/>
    <w:rsid w:val="00533AEF"/>
    <w:rsid w:val="0053433B"/>
    <w:rsid w:val="00534751"/>
    <w:rsid w:val="00535285"/>
    <w:rsid w:val="005352F9"/>
    <w:rsid w:val="0053595F"/>
    <w:rsid w:val="00536431"/>
    <w:rsid w:val="005366DC"/>
    <w:rsid w:val="00536EAB"/>
    <w:rsid w:val="005374F8"/>
    <w:rsid w:val="00540A52"/>
    <w:rsid w:val="005413BD"/>
    <w:rsid w:val="005418F4"/>
    <w:rsid w:val="0054242E"/>
    <w:rsid w:val="0054299D"/>
    <w:rsid w:val="00542CB4"/>
    <w:rsid w:val="00543BA6"/>
    <w:rsid w:val="005441E4"/>
    <w:rsid w:val="00544D18"/>
    <w:rsid w:val="005451D6"/>
    <w:rsid w:val="00545FCE"/>
    <w:rsid w:val="0054639C"/>
    <w:rsid w:val="00550740"/>
    <w:rsid w:val="005514EF"/>
    <w:rsid w:val="00552F49"/>
    <w:rsid w:val="00553266"/>
    <w:rsid w:val="00553D33"/>
    <w:rsid w:val="00554020"/>
    <w:rsid w:val="005544DD"/>
    <w:rsid w:val="005547DD"/>
    <w:rsid w:val="00554E6A"/>
    <w:rsid w:val="0055507E"/>
    <w:rsid w:val="00556CC1"/>
    <w:rsid w:val="00560344"/>
    <w:rsid w:val="005603CB"/>
    <w:rsid w:val="005604FA"/>
    <w:rsid w:val="00560824"/>
    <w:rsid w:val="00561146"/>
    <w:rsid w:val="0056191F"/>
    <w:rsid w:val="00561F99"/>
    <w:rsid w:val="00562330"/>
    <w:rsid w:val="00563114"/>
    <w:rsid w:val="005633EF"/>
    <w:rsid w:val="00563E17"/>
    <w:rsid w:val="0056456E"/>
    <w:rsid w:val="005648F2"/>
    <w:rsid w:val="00564C66"/>
    <w:rsid w:val="005658A6"/>
    <w:rsid w:val="005661B9"/>
    <w:rsid w:val="0056658C"/>
    <w:rsid w:val="0056774E"/>
    <w:rsid w:val="00567930"/>
    <w:rsid w:val="00567BB0"/>
    <w:rsid w:val="00567F37"/>
    <w:rsid w:val="005711A0"/>
    <w:rsid w:val="00571BBC"/>
    <w:rsid w:val="00571BD0"/>
    <w:rsid w:val="00572287"/>
    <w:rsid w:val="005727E8"/>
    <w:rsid w:val="00572D18"/>
    <w:rsid w:val="00573DEF"/>
    <w:rsid w:val="005741A7"/>
    <w:rsid w:val="005765FD"/>
    <w:rsid w:val="005766BF"/>
    <w:rsid w:val="00577086"/>
    <w:rsid w:val="005771A5"/>
    <w:rsid w:val="0057776D"/>
    <w:rsid w:val="005778EB"/>
    <w:rsid w:val="005811F1"/>
    <w:rsid w:val="00581D10"/>
    <w:rsid w:val="0058219C"/>
    <w:rsid w:val="005829B6"/>
    <w:rsid w:val="00582A77"/>
    <w:rsid w:val="00582DC8"/>
    <w:rsid w:val="0058537C"/>
    <w:rsid w:val="005854B5"/>
    <w:rsid w:val="00586415"/>
    <w:rsid w:val="0058648A"/>
    <w:rsid w:val="00586BD5"/>
    <w:rsid w:val="00586C5E"/>
    <w:rsid w:val="00586E23"/>
    <w:rsid w:val="00587A77"/>
    <w:rsid w:val="00590C88"/>
    <w:rsid w:val="00591A3F"/>
    <w:rsid w:val="0059251D"/>
    <w:rsid w:val="00592BDC"/>
    <w:rsid w:val="00592E9F"/>
    <w:rsid w:val="00593632"/>
    <w:rsid w:val="00595127"/>
    <w:rsid w:val="00595CE8"/>
    <w:rsid w:val="005961BB"/>
    <w:rsid w:val="005971EF"/>
    <w:rsid w:val="00597BB3"/>
    <w:rsid w:val="005A0523"/>
    <w:rsid w:val="005A0B08"/>
    <w:rsid w:val="005A0EFF"/>
    <w:rsid w:val="005A11CE"/>
    <w:rsid w:val="005A1FFE"/>
    <w:rsid w:val="005A2129"/>
    <w:rsid w:val="005A3AD7"/>
    <w:rsid w:val="005A419A"/>
    <w:rsid w:val="005A4A47"/>
    <w:rsid w:val="005A625F"/>
    <w:rsid w:val="005A63DD"/>
    <w:rsid w:val="005A78F7"/>
    <w:rsid w:val="005B0197"/>
    <w:rsid w:val="005B0398"/>
    <w:rsid w:val="005B056F"/>
    <w:rsid w:val="005B1C5D"/>
    <w:rsid w:val="005B1D7E"/>
    <w:rsid w:val="005B1DAC"/>
    <w:rsid w:val="005B25B6"/>
    <w:rsid w:val="005B3CD9"/>
    <w:rsid w:val="005B44A4"/>
    <w:rsid w:val="005B459C"/>
    <w:rsid w:val="005B48AB"/>
    <w:rsid w:val="005B5304"/>
    <w:rsid w:val="005B61E6"/>
    <w:rsid w:val="005B64E7"/>
    <w:rsid w:val="005B7BA8"/>
    <w:rsid w:val="005B7BEE"/>
    <w:rsid w:val="005B7EC3"/>
    <w:rsid w:val="005C0978"/>
    <w:rsid w:val="005C0F10"/>
    <w:rsid w:val="005C1081"/>
    <w:rsid w:val="005C21EA"/>
    <w:rsid w:val="005C3BB6"/>
    <w:rsid w:val="005C4177"/>
    <w:rsid w:val="005C5436"/>
    <w:rsid w:val="005C5AE4"/>
    <w:rsid w:val="005C683D"/>
    <w:rsid w:val="005C694E"/>
    <w:rsid w:val="005C7E84"/>
    <w:rsid w:val="005D062A"/>
    <w:rsid w:val="005D07B7"/>
    <w:rsid w:val="005D1881"/>
    <w:rsid w:val="005D377C"/>
    <w:rsid w:val="005D389E"/>
    <w:rsid w:val="005D3A68"/>
    <w:rsid w:val="005D6DEB"/>
    <w:rsid w:val="005D6EA2"/>
    <w:rsid w:val="005D7D83"/>
    <w:rsid w:val="005E05E6"/>
    <w:rsid w:val="005E0D43"/>
    <w:rsid w:val="005E10A9"/>
    <w:rsid w:val="005E1AF6"/>
    <w:rsid w:val="005E1EB9"/>
    <w:rsid w:val="005E2DB7"/>
    <w:rsid w:val="005E3E4D"/>
    <w:rsid w:val="005E489E"/>
    <w:rsid w:val="005E5AC2"/>
    <w:rsid w:val="005E6DD1"/>
    <w:rsid w:val="005E7742"/>
    <w:rsid w:val="005F36F4"/>
    <w:rsid w:val="005F417B"/>
    <w:rsid w:val="005F451C"/>
    <w:rsid w:val="005F4F5B"/>
    <w:rsid w:val="005F59D6"/>
    <w:rsid w:val="005F5DEC"/>
    <w:rsid w:val="005F5E00"/>
    <w:rsid w:val="005F6DF7"/>
    <w:rsid w:val="005F7D7E"/>
    <w:rsid w:val="00600F18"/>
    <w:rsid w:val="00601B9A"/>
    <w:rsid w:val="00601D91"/>
    <w:rsid w:val="00602927"/>
    <w:rsid w:val="0060294B"/>
    <w:rsid w:val="006030C4"/>
    <w:rsid w:val="006037EA"/>
    <w:rsid w:val="006039F5"/>
    <w:rsid w:val="00604338"/>
    <w:rsid w:val="00604A18"/>
    <w:rsid w:val="00605724"/>
    <w:rsid w:val="00605C93"/>
    <w:rsid w:val="006071DF"/>
    <w:rsid w:val="00607B68"/>
    <w:rsid w:val="00610A1C"/>
    <w:rsid w:val="0061297B"/>
    <w:rsid w:val="00613463"/>
    <w:rsid w:val="00613969"/>
    <w:rsid w:val="006145B7"/>
    <w:rsid w:val="0061480D"/>
    <w:rsid w:val="00614CE0"/>
    <w:rsid w:val="00615231"/>
    <w:rsid w:val="00615C1C"/>
    <w:rsid w:val="00616086"/>
    <w:rsid w:val="00616598"/>
    <w:rsid w:val="00617A15"/>
    <w:rsid w:val="006205E1"/>
    <w:rsid w:val="00620E1C"/>
    <w:rsid w:val="006212F3"/>
    <w:rsid w:val="006218CC"/>
    <w:rsid w:val="006219CE"/>
    <w:rsid w:val="00622D35"/>
    <w:rsid w:val="00623086"/>
    <w:rsid w:val="006235AB"/>
    <w:rsid w:val="006242B8"/>
    <w:rsid w:val="00625319"/>
    <w:rsid w:val="0062580E"/>
    <w:rsid w:val="00625BD0"/>
    <w:rsid w:val="00625DDF"/>
    <w:rsid w:val="0062603A"/>
    <w:rsid w:val="00626326"/>
    <w:rsid w:val="00626FCB"/>
    <w:rsid w:val="0062719B"/>
    <w:rsid w:val="0062729B"/>
    <w:rsid w:val="0062764D"/>
    <w:rsid w:val="00627FEE"/>
    <w:rsid w:val="00630331"/>
    <w:rsid w:val="00631ACB"/>
    <w:rsid w:val="00631EEA"/>
    <w:rsid w:val="00632117"/>
    <w:rsid w:val="00632C40"/>
    <w:rsid w:val="0063451E"/>
    <w:rsid w:val="00634569"/>
    <w:rsid w:val="006363F8"/>
    <w:rsid w:val="006374E1"/>
    <w:rsid w:val="006414C5"/>
    <w:rsid w:val="00641C28"/>
    <w:rsid w:val="00641E82"/>
    <w:rsid w:val="006421D6"/>
    <w:rsid w:val="0064229B"/>
    <w:rsid w:val="00642804"/>
    <w:rsid w:val="006434FC"/>
    <w:rsid w:val="0064352A"/>
    <w:rsid w:val="0064410F"/>
    <w:rsid w:val="00644C79"/>
    <w:rsid w:val="00644E14"/>
    <w:rsid w:val="00647EE9"/>
    <w:rsid w:val="006501B8"/>
    <w:rsid w:val="0065073A"/>
    <w:rsid w:val="00651161"/>
    <w:rsid w:val="00651B20"/>
    <w:rsid w:val="00653289"/>
    <w:rsid w:val="00653313"/>
    <w:rsid w:val="0065344E"/>
    <w:rsid w:val="00654FA4"/>
    <w:rsid w:val="00655BEE"/>
    <w:rsid w:val="00655D07"/>
    <w:rsid w:val="006563D9"/>
    <w:rsid w:val="0065682E"/>
    <w:rsid w:val="00656C0B"/>
    <w:rsid w:val="006576A0"/>
    <w:rsid w:val="0066047E"/>
    <w:rsid w:val="00660F27"/>
    <w:rsid w:val="00661281"/>
    <w:rsid w:val="00661A52"/>
    <w:rsid w:val="006628CF"/>
    <w:rsid w:val="006632DD"/>
    <w:rsid w:val="006638B1"/>
    <w:rsid w:val="00665249"/>
    <w:rsid w:val="00667128"/>
    <w:rsid w:val="00667542"/>
    <w:rsid w:val="00670C72"/>
    <w:rsid w:val="00671054"/>
    <w:rsid w:val="00672608"/>
    <w:rsid w:val="00672D48"/>
    <w:rsid w:val="006736CE"/>
    <w:rsid w:val="0067429E"/>
    <w:rsid w:val="0067452D"/>
    <w:rsid w:val="0067538E"/>
    <w:rsid w:val="00675F4A"/>
    <w:rsid w:val="00676D01"/>
    <w:rsid w:val="00677212"/>
    <w:rsid w:val="00677217"/>
    <w:rsid w:val="00677A1B"/>
    <w:rsid w:val="00677E14"/>
    <w:rsid w:val="00680202"/>
    <w:rsid w:val="006813A8"/>
    <w:rsid w:val="00681CDE"/>
    <w:rsid w:val="006820B3"/>
    <w:rsid w:val="006831D6"/>
    <w:rsid w:val="00683503"/>
    <w:rsid w:val="006836A4"/>
    <w:rsid w:val="00685005"/>
    <w:rsid w:val="006852C7"/>
    <w:rsid w:val="00685E53"/>
    <w:rsid w:val="00690083"/>
    <w:rsid w:val="00690A70"/>
    <w:rsid w:val="00691606"/>
    <w:rsid w:val="006919CC"/>
    <w:rsid w:val="00692043"/>
    <w:rsid w:val="0069646C"/>
    <w:rsid w:val="00697D53"/>
    <w:rsid w:val="006A1049"/>
    <w:rsid w:val="006A1073"/>
    <w:rsid w:val="006A10A9"/>
    <w:rsid w:val="006A110D"/>
    <w:rsid w:val="006A1685"/>
    <w:rsid w:val="006A2169"/>
    <w:rsid w:val="006A3C5E"/>
    <w:rsid w:val="006A471D"/>
    <w:rsid w:val="006A49BB"/>
    <w:rsid w:val="006A5045"/>
    <w:rsid w:val="006A5FE9"/>
    <w:rsid w:val="006A6EC9"/>
    <w:rsid w:val="006A6F57"/>
    <w:rsid w:val="006A7927"/>
    <w:rsid w:val="006A79EA"/>
    <w:rsid w:val="006A7BB9"/>
    <w:rsid w:val="006B02DD"/>
    <w:rsid w:val="006B0340"/>
    <w:rsid w:val="006B1020"/>
    <w:rsid w:val="006B11A4"/>
    <w:rsid w:val="006B140A"/>
    <w:rsid w:val="006B1602"/>
    <w:rsid w:val="006B2786"/>
    <w:rsid w:val="006B4B6A"/>
    <w:rsid w:val="006B53B5"/>
    <w:rsid w:val="006B607D"/>
    <w:rsid w:val="006B64BC"/>
    <w:rsid w:val="006B6D02"/>
    <w:rsid w:val="006C0389"/>
    <w:rsid w:val="006C0D54"/>
    <w:rsid w:val="006C176C"/>
    <w:rsid w:val="006C21CD"/>
    <w:rsid w:val="006C2A28"/>
    <w:rsid w:val="006C2BFB"/>
    <w:rsid w:val="006C2DC5"/>
    <w:rsid w:val="006C2F32"/>
    <w:rsid w:val="006C326D"/>
    <w:rsid w:val="006C43D3"/>
    <w:rsid w:val="006C506A"/>
    <w:rsid w:val="006C57EE"/>
    <w:rsid w:val="006C6771"/>
    <w:rsid w:val="006C6F22"/>
    <w:rsid w:val="006D013E"/>
    <w:rsid w:val="006D0564"/>
    <w:rsid w:val="006D0E26"/>
    <w:rsid w:val="006D1C15"/>
    <w:rsid w:val="006D243A"/>
    <w:rsid w:val="006D2B40"/>
    <w:rsid w:val="006D2DC1"/>
    <w:rsid w:val="006D2F95"/>
    <w:rsid w:val="006D4561"/>
    <w:rsid w:val="006D5D93"/>
    <w:rsid w:val="006D6CB0"/>
    <w:rsid w:val="006D7BE4"/>
    <w:rsid w:val="006E00F1"/>
    <w:rsid w:val="006E1F43"/>
    <w:rsid w:val="006E204D"/>
    <w:rsid w:val="006E2466"/>
    <w:rsid w:val="006E424F"/>
    <w:rsid w:val="006E4375"/>
    <w:rsid w:val="006E48F5"/>
    <w:rsid w:val="006E4D48"/>
    <w:rsid w:val="006E4D81"/>
    <w:rsid w:val="006E5130"/>
    <w:rsid w:val="006E5D4F"/>
    <w:rsid w:val="006E6DE0"/>
    <w:rsid w:val="006F16EF"/>
    <w:rsid w:val="006F2204"/>
    <w:rsid w:val="006F281F"/>
    <w:rsid w:val="006F375F"/>
    <w:rsid w:val="006F3DA9"/>
    <w:rsid w:val="006F3EAB"/>
    <w:rsid w:val="006F497B"/>
    <w:rsid w:val="006F56AA"/>
    <w:rsid w:val="006F70BB"/>
    <w:rsid w:val="00700198"/>
    <w:rsid w:val="007008A3"/>
    <w:rsid w:val="00701077"/>
    <w:rsid w:val="007014A3"/>
    <w:rsid w:val="00701897"/>
    <w:rsid w:val="00703096"/>
    <w:rsid w:val="00703C3D"/>
    <w:rsid w:val="00704F0C"/>
    <w:rsid w:val="0070623D"/>
    <w:rsid w:val="00707470"/>
    <w:rsid w:val="00707569"/>
    <w:rsid w:val="00707E36"/>
    <w:rsid w:val="00711C33"/>
    <w:rsid w:val="00711C4A"/>
    <w:rsid w:val="00712DA9"/>
    <w:rsid w:val="00712E73"/>
    <w:rsid w:val="00713F50"/>
    <w:rsid w:val="007146E0"/>
    <w:rsid w:val="00714973"/>
    <w:rsid w:val="00715482"/>
    <w:rsid w:val="00715A7C"/>
    <w:rsid w:val="00716790"/>
    <w:rsid w:val="00716ABB"/>
    <w:rsid w:val="0071781C"/>
    <w:rsid w:val="00717C40"/>
    <w:rsid w:val="00717C56"/>
    <w:rsid w:val="00717CD2"/>
    <w:rsid w:val="0072130F"/>
    <w:rsid w:val="0072239C"/>
    <w:rsid w:val="00722437"/>
    <w:rsid w:val="007229C5"/>
    <w:rsid w:val="00722D88"/>
    <w:rsid w:val="00723A83"/>
    <w:rsid w:val="00723F12"/>
    <w:rsid w:val="0072455A"/>
    <w:rsid w:val="007258A6"/>
    <w:rsid w:val="00725CAE"/>
    <w:rsid w:val="007262D7"/>
    <w:rsid w:val="00726357"/>
    <w:rsid w:val="00726E34"/>
    <w:rsid w:val="00727FD5"/>
    <w:rsid w:val="0073003C"/>
    <w:rsid w:val="007302B8"/>
    <w:rsid w:val="00731D47"/>
    <w:rsid w:val="00732760"/>
    <w:rsid w:val="00732EDE"/>
    <w:rsid w:val="00733959"/>
    <w:rsid w:val="00733D1D"/>
    <w:rsid w:val="00733DDD"/>
    <w:rsid w:val="00734DBC"/>
    <w:rsid w:val="00734F71"/>
    <w:rsid w:val="007352B8"/>
    <w:rsid w:val="007352F9"/>
    <w:rsid w:val="007360E6"/>
    <w:rsid w:val="00736AEB"/>
    <w:rsid w:val="00736C04"/>
    <w:rsid w:val="00736F83"/>
    <w:rsid w:val="00737B06"/>
    <w:rsid w:val="00737CCF"/>
    <w:rsid w:val="007406A4"/>
    <w:rsid w:val="00741A7F"/>
    <w:rsid w:val="007436A4"/>
    <w:rsid w:val="00743982"/>
    <w:rsid w:val="00743DA1"/>
    <w:rsid w:val="007448A5"/>
    <w:rsid w:val="00744CC2"/>
    <w:rsid w:val="007451A1"/>
    <w:rsid w:val="0074598B"/>
    <w:rsid w:val="00745CE9"/>
    <w:rsid w:val="007469C2"/>
    <w:rsid w:val="0074762A"/>
    <w:rsid w:val="007511F5"/>
    <w:rsid w:val="00751D7C"/>
    <w:rsid w:val="00752916"/>
    <w:rsid w:val="0075450F"/>
    <w:rsid w:val="00754626"/>
    <w:rsid w:val="00754877"/>
    <w:rsid w:val="00754D8C"/>
    <w:rsid w:val="00755480"/>
    <w:rsid w:val="00755C22"/>
    <w:rsid w:val="0075728C"/>
    <w:rsid w:val="007602E3"/>
    <w:rsid w:val="00761724"/>
    <w:rsid w:val="007622EF"/>
    <w:rsid w:val="00762691"/>
    <w:rsid w:val="00763245"/>
    <w:rsid w:val="00763C91"/>
    <w:rsid w:val="00763FE9"/>
    <w:rsid w:val="007649B6"/>
    <w:rsid w:val="00764D61"/>
    <w:rsid w:val="0076506A"/>
    <w:rsid w:val="00765D23"/>
    <w:rsid w:val="00766201"/>
    <w:rsid w:val="007663F8"/>
    <w:rsid w:val="00766B99"/>
    <w:rsid w:val="00766D28"/>
    <w:rsid w:val="00766E33"/>
    <w:rsid w:val="00766EC2"/>
    <w:rsid w:val="00767A97"/>
    <w:rsid w:val="00767EE4"/>
    <w:rsid w:val="0077136F"/>
    <w:rsid w:val="00771771"/>
    <w:rsid w:val="007731E6"/>
    <w:rsid w:val="00773728"/>
    <w:rsid w:val="00773E2C"/>
    <w:rsid w:val="007746D4"/>
    <w:rsid w:val="007749DF"/>
    <w:rsid w:val="007753C9"/>
    <w:rsid w:val="00775D72"/>
    <w:rsid w:val="00776475"/>
    <w:rsid w:val="007773CF"/>
    <w:rsid w:val="00777754"/>
    <w:rsid w:val="00780E87"/>
    <w:rsid w:val="0078171B"/>
    <w:rsid w:val="00782A73"/>
    <w:rsid w:val="00782C13"/>
    <w:rsid w:val="00783284"/>
    <w:rsid w:val="00783414"/>
    <w:rsid w:val="0078366F"/>
    <w:rsid w:val="00784423"/>
    <w:rsid w:val="00785182"/>
    <w:rsid w:val="007865A1"/>
    <w:rsid w:val="007867A6"/>
    <w:rsid w:val="00786EE8"/>
    <w:rsid w:val="00787D6D"/>
    <w:rsid w:val="00787EF3"/>
    <w:rsid w:val="007911E5"/>
    <w:rsid w:val="007914C7"/>
    <w:rsid w:val="00791831"/>
    <w:rsid w:val="00791A5C"/>
    <w:rsid w:val="00791EBD"/>
    <w:rsid w:val="00792C42"/>
    <w:rsid w:val="007941FE"/>
    <w:rsid w:val="00795817"/>
    <w:rsid w:val="00795E9C"/>
    <w:rsid w:val="0079675D"/>
    <w:rsid w:val="00796CA0"/>
    <w:rsid w:val="00796E9F"/>
    <w:rsid w:val="00796F7C"/>
    <w:rsid w:val="0079763F"/>
    <w:rsid w:val="00797E5A"/>
    <w:rsid w:val="007A09DE"/>
    <w:rsid w:val="007A193C"/>
    <w:rsid w:val="007A1C4F"/>
    <w:rsid w:val="007A3026"/>
    <w:rsid w:val="007A413A"/>
    <w:rsid w:val="007A45BD"/>
    <w:rsid w:val="007A4C07"/>
    <w:rsid w:val="007A4EBF"/>
    <w:rsid w:val="007A52F6"/>
    <w:rsid w:val="007A53BF"/>
    <w:rsid w:val="007A64C3"/>
    <w:rsid w:val="007A7E08"/>
    <w:rsid w:val="007A7EB0"/>
    <w:rsid w:val="007B0037"/>
    <w:rsid w:val="007B2388"/>
    <w:rsid w:val="007B261F"/>
    <w:rsid w:val="007B3519"/>
    <w:rsid w:val="007B45E0"/>
    <w:rsid w:val="007B5049"/>
    <w:rsid w:val="007B742B"/>
    <w:rsid w:val="007B7789"/>
    <w:rsid w:val="007B7F45"/>
    <w:rsid w:val="007C0012"/>
    <w:rsid w:val="007C1C70"/>
    <w:rsid w:val="007C1D2B"/>
    <w:rsid w:val="007C2393"/>
    <w:rsid w:val="007C26CB"/>
    <w:rsid w:val="007C390A"/>
    <w:rsid w:val="007C4B6C"/>
    <w:rsid w:val="007C4B8D"/>
    <w:rsid w:val="007C51B8"/>
    <w:rsid w:val="007C5ECE"/>
    <w:rsid w:val="007C623F"/>
    <w:rsid w:val="007C6874"/>
    <w:rsid w:val="007C6881"/>
    <w:rsid w:val="007C6A0B"/>
    <w:rsid w:val="007C6AAE"/>
    <w:rsid w:val="007C6D78"/>
    <w:rsid w:val="007C6E29"/>
    <w:rsid w:val="007C6FD6"/>
    <w:rsid w:val="007D00E1"/>
    <w:rsid w:val="007D0400"/>
    <w:rsid w:val="007D04B1"/>
    <w:rsid w:val="007D08B5"/>
    <w:rsid w:val="007D0918"/>
    <w:rsid w:val="007D0F0D"/>
    <w:rsid w:val="007D1115"/>
    <w:rsid w:val="007D1ACD"/>
    <w:rsid w:val="007D24FA"/>
    <w:rsid w:val="007D3188"/>
    <w:rsid w:val="007D3195"/>
    <w:rsid w:val="007D3357"/>
    <w:rsid w:val="007D35CA"/>
    <w:rsid w:val="007D3B66"/>
    <w:rsid w:val="007D3BA6"/>
    <w:rsid w:val="007D3EE6"/>
    <w:rsid w:val="007D44A5"/>
    <w:rsid w:val="007D49B5"/>
    <w:rsid w:val="007D4A74"/>
    <w:rsid w:val="007D5AAF"/>
    <w:rsid w:val="007D5EF0"/>
    <w:rsid w:val="007D781A"/>
    <w:rsid w:val="007D7E44"/>
    <w:rsid w:val="007E144D"/>
    <w:rsid w:val="007E1D0F"/>
    <w:rsid w:val="007E2525"/>
    <w:rsid w:val="007E2B42"/>
    <w:rsid w:val="007E395C"/>
    <w:rsid w:val="007E5071"/>
    <w:rsid w:val="007E5704"/>
    <w:rsid w:val="007E6C48"/>
    <w:rsid w:val="007E70F6"/>
    <w:rsid w:val="007F01B9"/>
    <w:rsid w:val="007F16BC"/>
    <w:rsid w:val="007F19FA"/>
    <w:rsid w:val="007F2AF3"/>
    <w:rsid w:val="007F33E4"/>
    <w:rsid w:val="007F404E"/>
    <w:rsid w:val="007F4252"/>
    <w:rsid w:val="007F461D"/>
    <w:rsid w:val="007F4E2A"/>
    <w:rsid w:val="007F52FB"/>
    <w:rsid w:val="007F5375"/>
    <w:rsid w:val="007F7989"/>
    <w:rsid w:val="00800A26"/>
    <w:rsid w:val="00801FC6"/>
    <w:rsid w:val="0080288D"/>
    <w:rsid w:val="00802A47"/>
    <w:rsid w:val="008035C9"/>
    <w:rsid w:val="00803BF1"/>
    <w:rsid w:val="00803BF5"/>
    <w:rsid w:val="00804CEC"/>
    <w:rsid w:val="008056BA"/>
    <w:rsid w:val="00805F3D"/>
    <w:rsid w:val="008064A5"/>
    <w:rsid w:val="00806DF3"/>
    <w:rsid w:val="00807BAB"/>
    <w:rsid w:val="008102D4"/>
    <w:rsid w:val="00811CD0"/>
    <w:rsid w:val="00811D6B"/>
    <w:rsid w:val="00811EE0"/>
    <w:rsid w:val="00812001"/>
    <w:rsid w:val="0081238A"/>
    <w:rsid w:val="00812A07"/>
    <w:rsid w:val="00812B42"/>
    <w:rsid w:val="00813657"/>
    <w:rsid w:val="008137D5"/>
    <w:rsid w:val="00813A74"/>
    <w:rsid w:val="008141BE"/>
    <w:rsid w:val="00814AF0"/>
    <w:rsid w:val="00815273"/>
    <w:rsid w:val="008153FA"/>
    <w:rsid w:val="008156BF"/>
    <w:rsid w:val="008160E2"/>
    <w:rsid w:val="00816E39"/>
    <w:rsid w:val="0081703E"/>
    <w:rsid w:val="008170F0"/>
    <w:rsid w:val="008171FA"/>
    <w:rsid w:val="00817851"/>
    <w:rsid w:val="008209B8"/>
    <w:rsid w:val="00821771"/>
    <w:rsid w:val="0082205B"/>
    <w:rsid w:val="00822E55"/>
    <w:rsid w:val="0082337C"/>
    <w:rsid w:val="00824392"/>
    <w:rsid w:val="008256D4"/>
    <w:rsid w:val="00825FCA"/>
    <w:rsid w:val="008266F3"/>
    <w:rsid w:val="00826871"/>
    <w:rsid w:val="00830081"/>
    <w:rsid w:val="0083087B"/>
    <w:rsid w:val="00831CDE"/>
    <w:rsid w:val="00832038"/>
    <w:rsid w:val="00835495"/>
    <w:rsid w:val="00836DD0"/>
    <w:rsid w:val="00841202"/>
    <w:rsid w:val="00842675"/>
    <w:rsid w:val="00842DF7"/>
    <w:rsid w:val="00844607"/>
    <w:rsid w:val="00844C01"/>
    <w:rsid w:val="00846B3D"/>
    <w:rsid w:val="00847F88"/>
    <w:rsid w:val="0085143D"/>
    <w:rsid w:val="008517A5"/>
    <w:rsid w:val="00852295"/>
    <w:rsid w:val="0085233E"/>
    <w:rsid w:val="008526E0"/>
    <w:rsid w:val="0085336A"/>
    <w:rsid w:val="00853703"/>
    <w:rsid w:val="00854E20"/>
    <w:rsid w:val="0086043B"/>
    <w:rsid w:val="00860A63"/>
    <w:rsid w:val="00862791"/>
    <w:rsid w:val="00862923"/>
    <w:rsid w:val="00863037"/>
    <w:rsid w:val="008637C5"/>
    <w:rsid w:val="008637E5"/>
    <w:rsid w:val="00867221"/>
    <w:rsid w:val="00867ED6"/>
    <w:rsid w:val="00870457"/>
    <w:rsid w:val="0087085A"/>
    <w:rsid w:val="008708E5"/>
    <w:rsid w:val="0087138F"/>
    <w:rsid w:val="008727FF"/>
    <w:rsid w:val="00874C92"/>
    <w:rsid w:val="008754C6"/>
    <w:rsid w:val="00875EAF"/>
    <w:rsid w:val="00876916"/>
    <w:rsid w:val="00880027"/>
    <w:rsid w:val="0088011D"/>
    <w:rsid w:val="00880846"/>
    <w:rsid w:val="008810FC"/>
    <w:rsid w:val="00881591"/>
    <w:rsid w:val="00882085"/>
    <w:rsid w:val="00883A06"/>
    <w:rsid w:val="00884FB7"/>
    <w:rsid w:val="0088624B"/>
    <w:rsid w:val="00886605"/>
    <w:rsid w:val="008871DF"/>
    <w:rsid w:val="00887834"/>
    <w:rsid w:val="00890806"/>
    <w:rsid w:val="00890996"/>
    <w:rsid w:val="00890DF7"/>
    <w:rsid w:val="00891345"/>
    <w:rsid w:val="00891370"/>
    <w:rsid w:val="0089381B"/>
    <w:rsid w:val="00893C47"/>
    <w:rsid w:val="008950FC"/>
    <w:rsid w:val="00895960"/>
    <w:rsid w:val="008961B2"/>
    <w:rsid w:val="0089669D"/>
    <w:rsid w:val="00897ECB"/>
    <w:rsid w:val="008A0769"/>
    <w:rsid w:val="008A0F80"/>
    <w:rsid w:val="008A11D5"/>
    <w:rsid w:val="008A1529"/>
    <w:rsid w:val="008A2289"/>
    <w:rsid w:val="008A34E3"/>
    <w:rsid w:val="008A3538"/>
    <w:rsid w:val="008A3539"/>
    <w:rsid w:val="008A3EDD"/>
    <w:rsid w:val="008A492B"/>
    <w:rsid w:val="008A4A49"/>
    <w:rsid w:val="008A4A7E"/>
    <w:rsid w:val="008A4C1E"/>
    <w:rsid w:val="008A4F21"/>
    <w:rsid w:val="008A5440"/>
    <w:rsid w:val="008A55BB"/>
    <w:rsid w:val="008A5E28"/>
    <w:rsid w:val="008A643A"/>
    <w:rsid w:val="008A64CD"/>
    <w:rsid w:val="008B22FF"/>
    <w:rsid w:val="008B2AF9"/>
    <w:rsid w:val="008B2EF0"/>
    <w:rsid w:val="008B3042"/>
    <w:rsid w:val="008B356D"/>
    <w:rsid w:val="008B51BB"/>
    <w:rsid w:val="008B600B"/>
    <w:rsid w:val="008B719F"/>
    <w:rsid w:val="008C0109"/>
    <w:rsid w:val="008C0675"/>
    <w:rsid w:val="008C0FC2"/>
    <w:rsid w:val="008C1F24"/>
    <w:rsid w:val="008C36BD"/>
    <w:rsid w:val="008C4238"/>
    <w:rsid w:val="008C453D"/>
    <w:rsid w:val="008C5023"/>
    <w:rsid w:val="008C5A59"/>
    <w:rsid w:val="008C6211"/>
    <w:rsid w:val="008C741D"/>
    <w:rsid w:val="008C7ABB"/>
    <w:rsid w:val="008C7AF7"/>
    <w:rsid w:val="008D0076"/>
    <w:rsid w:val="008D1205"/>
    <w:rsid w:val="008D1487"/>
    <w:rsid w:val="008D1514"/>
    <w:rsid w:val="008D1E09"/>
    <w:rsid w:val="008D2BEA"/>
    <w:rsid w:val="008D39FF"/>
    <w:rsid w:val="008D4E1A"/>
    <w:rsid w:val="008D5C5F"/>
    <w:rsid w:val="008D6E88"/>
    <w:rsid w:val="008E09C0"/>
    <w:rsid w:val="008E101D"/>
    <w:rsid w:val="008E15F6"/>
    <w:rsid w:val="008E2581"/>
    <w:rsid w:val="008E2C92"/>
    <w:rsid w:val="008E36EC"/>
    <w:rsid w:val="008E3875"/>
    <w:rsid w:val="008E49EC"/>
    <w:rsid w:val="008E5200"/>
    <w:rsid w:val="008E6D51"/>
    <w:rsid w:val="008E7D69"/>
    <w:rsid w:val="008E7E51"/>
    <w:rsid w:val="008F0B78"/>
    <w:rsid w:val="008F0BF0"/>
    <w:rsid w:val="008F1AD2"/>
    <w:rsid w:val="008F1ADD"/>
    <w:rsid w:val="008F2061"/>
    <w:rsid w:val="008F2097"/>
    <w:rsid w:val="008F2250"/>
    <w:rsid w:val="008F3B67"/>
    <w:rsid w:val="008F4188"/>
    <w:rsid w:val="008F45A0"/>
    <w:rsid w:val="008F45D4"/>
    <w:rsid w:val="008F59EA"/>
    <w:rsid w:val="008F5A60"/>
    <w:rsid w:val="008F60BB"/>
    <w:rsid w:val="008F69AE"/>
    <w:rsid w:val="008F6D41"/>
    <w:rsid w:val="008F7717"/>
    <w:rsid w:val="009004EA"/>
    <w:rsid w:val="009006BA"/>
    <w:rsid w:val="00900FD7"/>
    <w:rsid w:val="00901293"/>
    <w:rsid w:val="0090146B"/>
    <w:rsid w:val="00901508"/>
    <w:rsid w:val="009017C7"/>
    <w:rsid w:val="009018B3"/>
    <w:rsid w:val="0090261E"/>
    <w:rsid w:val="00902F0E"/>
    <w:rsid w:val="00903787"/>
    <w:rsid w:val="0090479E"/>
    <w:rsid w:val="009055D9"/>
    <w:rsid w:val="00905610"/>
    <w:rsid w:val="00905EBD"/>
    <w:rsid w:val="009074AF"/>
    <w:rsid w:val="00910A31"/>
    <w:rsid w:val="009138AD"/>
    <w:rsid w:val="0091432C"/>
    <w:rsid w:val="00914616"/>
    <w:rsid w:val="00914731"/>
    <w:rsid w:val="00914E4D"/>
    <w:rsid w:val="00914ECB"/>
    <w:rsid w:val="00915C62"/>
    <w:rsid w:val="00916D19"/>
    <w:rsid w:val="009175C9"/>
    <w:rsid w:val="00920576"/>
    <w:rsid w:val="00920998"/>
    <w:rsid w:val="00920F65"/>
    <w:rsid w:val="00922125"/>
    <w:rsid w:val="00922CF7"/>
    <w:rsid w:val="00925D72"/>
    <w:rsid w:val="009269E8"/>
    <w:rsid w:val="00926CA4"/>
    <w:rsid w:val="00926E46"/>
    <w:rsid w:val="0092715A"/>
    <w:rsid w:val="00927E86"/>
    <w:rsid w:val="00931DEA"/>
    <w:rsid w:val="00932714"/>
    <w:rsid w:val="0093296C"/>
    <w:rsid w:val="00932E2E"/>
    <w:rsid w:val="009339FA"/>
    <w:rsid w:val="00934751"/>
    <w:rsid w:val="00934A66"/>
    <w:rsid w:val="0093568B"/>
    <w:rsid w:val="00935A68"/>
    <w:rsid w:val="00937C5E"/>
    <w:rsid w:val="0094212D"/>
    <w:rsid w:val="009431A7"/>
    <w:rsid w:val="009436C5"/>
    <w:rsid w:val="00943E66"/>
    <w:rsid w:val="00945B72"/>
    <w:rsid w:val="00947B12"/>
    <w:rsid w:val="00947F48"/>
    <w:rsid w:val="00950327"/>
    <w:rsid w:val="009503D0"/>
    <w:rsid w:val="009517F8"/>
    <w:rsid w:val="00952037"/>
    <w:rsid w:val="0095205D"/>
    <w:rsid w:val="009528B8"/>
    <w:rsid w:val="00953F2B"/>
    <w:rsid w:val="00954473"/>
    <w:rsid w:val="00954F37"/>
    <w:rsid w:val="00954F3F"/>
    <w:rsid w:val="00956188"/>
    <w:rsid w:val="009573D7"/>
    <w:rsid w:val="009576C2"/>
    <w:rsid w:val="00957FDD"/>
    <w:rsid w:val="00960DA1"/>
    <w:rsid w:val="00960F00"/>
    <w:rsid w:val="00962A83"/>
    <w:rsid w:val="00962DB0"/>
    <w:rsid w:val="00962E8D"/>
    <w:rsid w:val="00964202"/>
    <w:rsid w:val="00965459"/>
    <w:rsid w:val="0096554C"/>
    <w:rsid w:val="00965DEC"/>
    <w:rsid w:val="00966626"/>
    <w:rsid w:val="00966C1C"/>
    <w:rsid w:val="00966EF3"/>
    <w:rsid w:val="00967C3D"/>
    <w:rsid w:val="00970745"/>
    <w:rsid w:val="0097156F"/>
    <w:rsid w:val="00971BD6"/>
    <w:rsid w:val="00971F9F"/>
    <w:rsid w:val="00972064"/>
    <w:rsid w:val="00972DDA"/>
    <w:rsid w:val="00973C6B"/>
    <w:rsid w:val="00974827"/>
    <w:rsid w:val="0097589B"/>
    <w:rsid w:val="009813AB"/>
    <w:rsid w:val="00982F1C"/>
    <w:rsid w:val="00982F24"/>
    <w:rsid w:val="00983351"/>
    <w:rsid w:val="009838CB"/>
    <w:rsid w:val="00983DAC"/>
    <w:rsid w:val="009850CB"/>
    <w:rsid w:val="00985D73"/>
    <w:rsid w:val="00985D75"/>
    <w:rsid w:val="009878F6"/>
    <w:rsid w:val="00990D61"/>
    <w:rsid w:val="00991A7A"/>
    <w:rsid w:val="009922D2"/>
    <w:rsid w:val="00992B85"/>
    <w:rsid w:val="009932B5"/>
    <w:rsid w:val="00993D80"/>
    <w:rsid w:val="00993FB1"/>
    <w:rsid w:val="00994132"/>
    <w:rsid w:val="00995295"/>
    <w:rsid w:val="0099564E"/>
    <w:rsid w:val="00995DF2"/>
    <w:rsid w:val="00996A1D"/>
    <w:rsid w:val="00996D92"/>
    <w:rsid w:val="009A03CB"/>
    <w:rsid w:val="009A1209"/>
    <w:rsid w:val="009A1926"/>
    <w:rsid w:val="009A2241"/>
    <w:rsid w:val="009A266A"/>
    <w:rsid w:val="009A3379"/>
    <w:rsid w:val="009A3A16"/>
    <w:rsid w:val="009A469D"/>
    <w:rsid w:val="009A49FC"/>
    <w:rsid w:val="009A4EBF"/>
    <w:rsid w:val="009A500A"/>
    <w:rsid w:val="009A529A"/>
    <w:rsid w:val="009A7283"/>
    <w:rsid w:val="009A762C"/>
    <w:rsid w:val="009B05E8"/>
    <w:rsid w:val="009B0741"/>
    <w:rsid w:val="009B0EBD"/>
    <w:rsid w:val="009B2A4E"/>
    <w:rsid w:val="009B2ACF"/>
    <w:rsid w:val="009B2CF4"/>
    <w:rsid w:val="009B381B"/>
    <w:rsid w:val="009B553E"/>
    <w:rsid w:val="009B5DD6"/>
    <w:rsid w:val="009C0691"/>
    <w:rsid w:val="009C08BD"/>
    <w:rsid w:val="009C0986"/>
    <w:rsid w:val="009C1398"/>
    <w:rsid w:val="009C1442"/>
    <w:rsid w:val="009C18FF"/>
    <w:rsid w:val="009C1EFC"/>
    <w:rsid w:val="009C25B6"/>
    <w:rsid w:val="009C37EF"/>
    <w:rsid w:val="009C46D7"/>
    <w:rsid w:val="009C4B34"/>
    <w:rsid w:val="009C5161"/>
    <w:rsid w:val="009C56B7"/>
    <w:rsid w:val="009C6A88"/>
    <w:rsid w:val="009C74DE"/>
    <w:rsid w:val="009D10B6"/>
    <w:rsid w:val="009D2C70"/>
    <w:rsid w:val="009D2CC1"/>
    <w:rsid w:val="009D3546"/>
    <w:rsid w:val="009D435E"/>
    <w:rsid w:val="009D533E"/>
    <w:rsid w:val="009D5D9A"/>
    <w:rsid w:val="009D6BD9"/>
    <w:rsid w:val="009D6E71"/>
    <w:rsid w:val="009D7615"/>
    <w:rsid w:val="009E088C"/>
    <w:rsid w:val="009E0ECC"/>
    <w:rsid w:val="009E1043"/>
    <w:rsid w:val="009E1A47"/>
    <w:rsid w:val="009E2511"/>
    <w:rsid w:val="009E2AAB"/>
    <w:rsid w:val="009E3830"/>
    <w:rsid w:val="009E3B53"/>
    <w:rsid w:val="009E54DD"/>
    <w:rsid w:val="009E7B87"/>
    <w:rsid w:val="009F09AE"/>
    <w:rsid w:val="009F0BC9"/>
    <w:rsid w:val="009F17C3"/>
    <w:rsid w:val="009F1AEF"/>
    <w:rsid w:val="009F2B98"/>
    <w:rsid w:val="009F443E"/>
    <w:rsid w:val="009F44F6"/>
    <w:rsid w:val="009F4CE4"/>
    <w:rsid w:val="009F4E64"/>
    <w:rsid w:val="009F634B"/>
    <w:rsid w:val="009F69F2"/>
    <w:rsid w:val="009F6C5C"/>
    <w:rsid w:val="009F6D1E"/>
    <w:rsid w:val="009F77BC"/>
    <w:rsid w:val="009F7F63"/>
    <w:rsid w:val="00A0012C"/>
    <w:rsid w:val="00A002E6"/>
    <w:rsid w:val="00A00928"/>
    <w:rsid w:val="00A012B4"/>
    <w:rsid w:val="00A019D2"/>
    <w:rsid w:val="00A02133"/>
    <w:rsid w:val="00A02F49"/>
    <w:rsid w:val="00A03430"/>
    <w:rsid w:val="00A03484"/>
    <w:rsid w:val="00A0416C"/>
    <w:rsid w:val="00A1063A"/>
    <w:rsid w:val="00A11232"/>
    <w:rsid w:val="00A11255"/>
    <w:rsid w:val="00A11390"/>
    <w:rsid w:val="00A11FD3"/>
    <w:rsid w:val="00A12345"/>
    <w:rsid w:val="00A12789"/>
    <w:rsid w:val="00A13B66"/>
    <w:rsid w:val="00A13BA7"/>
    <w:rsid w:val="00A13C65"/>
    <w:rsid w:val="00A14677"/>
    <w:rsid w:val="00A15161"/>
    <w:rsid w:val="00A152BF"/>
    <w:rsid w:val="00A157EA"/>
    <w:rsid w:val="00A202E6"/>
    <w:rsid w:val="00A21154"/>
    <w:rsid w:val="00A21168"/>
    <w:rsid w:val="00A21E6F"/>
    <w:rsid w:val="00A22109"/>
    <w:rsid w:val="00A229D1"/>
    <w:rsid w:val="00A23067"/>
    <w:rsid w:val="00A24D46"/>
    <w:rsid w:val="00A24D9E"/>
    <w:rsid w:val="00A2581D"/>
    <w:rsid w:val="00A25919"/>
    <w:rsid w:val="00A259A2"/>
    <w:rsid w:val="00A26D22"/>
    <w:rsid w:val="00A31195"/>
    <w:rsid w:val="00A31274"/>
    <w:rsid w:val="00A315B4"/>
    <w:rsid w:val="00A342AD"/>
    <w:rsid w:val="00A34821"/>
    <w:rsid w:val="00A34B17"/>
    <w:rsid w:val="00A355B9"/>
    <w:rsid w:val="00A35AA1"/>
    <w:rsid w:val="00A35BDB"/>
    <w:rsid w:val="00A361FC"/>
    <w:rsid w:val="00A364FD"/>
    <w:rsid w:val="00A36F8F"/>
    <w:rsid w:val="00A36FD5"/>
    <w:rsid w:val="00A371DB"/>
    <w:rsid w:val="00A3732A"/>
    <w:rsid w:val="00A40079"/>
    <w:rsid w:val="00A400D8"/>
    <w:rsid w:val="00A409AC"/>
    <w:rsid w:val="00A41A48"/>
    <w:rsid w:val="00A422BF"/>
    <w:rsid w:val="00A42A05"/>
    <w:rsid w:val="00A42A1F"/>
    <w:rsid w:val="00A42B33"/>
    <w:rsid w:val="00A44387"/>
    <w:rsid w:val="00A447E3"/>
    <w:rsid w:val="00A4493A"/>
    <w:rsid w:val="00A44E00"/>
    <w:rsid w:val="00A45CBB"/>
    <w:rsid w:val="00A467C5"/>
    <w:rsid w:val="00A46F27"/>
    <w:rsid w:val="00A477C7"/>
    <w:rsid w:val="00A47B2B"/>
    <w:rsid w:val="00A50819"/>
    <w:rsid w:val="00A50EDB"/>
    <w:rsid w:val="00A53143"/>
    <w:rsid w:val="00A531A9"/>
    <w:rsid w:val="00A539D7"/>
    <w:rsid w:val="00A53DDF"/>
    <w:rsid w:val="00A54236"/>
    <w:rsid w:val="00A545BA"/>
    <w:rsid w:val="00A54C72"/>
    <w:rsid w:val="00A55F79"/>
    <w:rsid w:val="00A56224"/>
    <w:rsid w:val="00A612D6"/>
    <w:rsid w:val="00A6322D"/>
    <w:rsid w:val="00A64B49"/>
    <w:rsid w:val="00A65179"/>
    <w:rsid w:val="00A65552"/>
    <w:rsid w:val="00A66804"/>
    <w:rsid w:val="00A66E30"/>
    <w:rsid w:val="00A677EB"/>
    <w:rsid w:val="00A67867"/>
    <w:rsid w:val="00A67BA9"/>
    <w:rsid w:val="00A70657"/>
    <w:rsid w:val="00A708A6"/>
    <w:rsid w:val="00A7144D"/>
    <w:rsid w:val="00A716D8"/>
    <w:rsid w:val="00A71D44"/>
    <w:rsid w:val="00A728D5"/>
    <w:rsid w:val="00A72A89"/>
    <w:rsid w:val="00A73663"/>
    <w:rsid w:val="00A73C51"/>
    <w:rsid w:val="00A7441C"/>
    <w:rsid w:val="00A7468A"/>
    <w:rsid w:val="00A754F0"/>
    <w:rsid w:val="00A75763"/>
    <w:rsid w:val="00A75AB0"/>
    <w:rsid w:val="00A76B4C"/>
    <w:rsid w:val="00A76F38"/>
    <w:rsid w:val="00A7797E"/>
    <w:rsid w:val="00A779B7"/>
    <w:rsid w:val="00A80198"/>
    <w:rsid w:val="00A80D36"/>
    <w:rsid w:val="00A811B5"/>
    <w:rsid w:val="00A8249B"/>
    <w:rsid w:val="00A843C9"/>
    <w:rsid w:val="00A845DD"/>
    <w:rsid w:val="00A848A4"/>
    <w:rsid w:val="00A862DB"/>
    <w:rsid w:val="00A86B2A"/>
    <w:rsid w:val="00A86E9C"/>
    <w:rsid w:val="00A87E9B"/>
    <w:rsid w:val="00A90CEA"/>
    <w:rsid w:val="00A91583"/>
    <w:rsid w:val="00A923E8"/>
    <w:rsid w:val="00A92632"/>
    <w:rsid w:val="00A9289D"/>
    <w:rsid w:val="00A92C8D"/>
    <w:rsid w:val="00A93A7D"/>
    <w:rsid w:val="00A93AB4"/>
    <w:rsid w:val="00A93B4B"/>
    <w:rsid w:val="00A94A24"/>
    <w:rsid w:val="00A95B49"/>
    <w:rsid w:val="00A97B0F"/>
    <w:rsid w:val="00AA0868"/>
    <w:rsid w:val="00AA2148"/>
    <w:rsid w:val="00AA2779"/>
    <w:rsid w:val="00AA28FE"/>
    <w:rsid w:val="00AA31FA"/>
    <w:rsid w:val="00AA349A"/>
    <w:rsid w:val="00AA3833"/>
    <w:rsid w:val="00AA3947"/>
    <w:rsid w:val="00AA4A6F"/>
    <w:rsid w:val="00AA4B98"/>
    <w:rsid w:val="00AA4DD8"/>
    <w:rsid w:val="00AA5204"/>
    <w:rsid w:val="00AA559D"/>
    <w:rsid w:val="00AA55C0"/>
    <w:rsid w:val="00AA578C"/>
    <w:rsid w:val="00AA5C3E"/>
    <w:rsid w:val="00AA5C4C"/>
    <w:rsid w:val="00AA6218"/>
    <w:rsid w:val="00AA7A14"/>
    <w:rsid w:val="00AA7ABA"/>
    <w:rsid w:val="00AA7B56"/>
    <w:rsid w:val="00AB110D"/>
    <w:rsid w:val="00AB12C6"/>
    <w:rsid w:val="00AB2D09"/>
    <w:rsid w:val="00AB372C"/>
    <w:rsid w:val="00AB3A5E"/>
    <w:rsid w:val="00AB3CD9"/>
    <w:rsid w:val="00AB3D57"/>
    <w:rsid w:val="00AB4371"/>
    <w:rsid w:val="00AB4B08"/>
    <w:rsid w:val="00AB5A38"/>
    <w:rsid w:val="00AB5BD6"/>
    <w:rsid w:val="00AB76CE"/>
    <w:rsid w:val="00AC22EF"/>
    <w:rsid w:val="00AC231C"/>
    <w:rsid w:val="00AC31CE"/>
    <w:rsid w:val="00AC3263"/>
    <w:rsid w:val="00AC45D1"/>
    <w:rsid w:val="00AC477A"/>
    <w:rsid w:val="00AC5BCE"/>
    <w:rsid w:val="00AC6CE7"/>
    <w:rsid w:val="00AD0309"/>
    <w:rsid w:val="00AD3C7B"/>
    <w:rsid w:val="00AD4B06"/>
    <w:rsid w:val="00AD5430"/>
    <w:rsid w:val="00AD548A"/>
    <w:rsid w:val="00AD584E"/>
    <w:rsid w:val="00AD58C1"/>
    <w:rsid w:val="00AD5C4E"/>
    <w:rsid w:val="00AD7000"/>
    <w:rsid w:val="00AD7810"/>
    <w:rsid w:val="00AE2F43"/>
    <w:rsid w:val="00AE3E90"/>
    <w:rsid w:val="00AE3FA6"/>
    <w:rsid w:val="00AE4C1D"/>
    <w:rsid w:val="00AE4CD1"/>
    <w:rsid w:val="00AE590D"/>
    <w:rsid w:val="00AE5E69"/>
    <w:rsid w:val="00AE5ECB"/>
    <w:rsid w:val="00AF07F3"/>
    <w:rsid w:val="00AF2C22"/>
    <w:rsid w:val="00AF3778"/>
    <w:rsid w:val="00AF3835"/>
    <w:rsid w:val="00AF4230"/>
    <w:rsid w:val="00AF45F2"/>
    <w:rsid w:val="00AF48F9"/>
    <w:rsid w:val="00AF4B15"/>
    <w:rsid w:val="00AF595A"/>
    <w:rsid w:val="00AF6260"/>
    <w:rsid w:val="00AF6985"/>
    <w:rsid w:val="00AF69A5"/>
    <w:rsid w:val="00AF6F27"/>
    <w:rsid w:val="00AF743C"/>
    <w:rsid w:val="00AF7450"/>
    <w:rsid w:val="00AF7D10"/>
    <w:rsid w:val="00B012E5"/>
    <w:rsid w:val="00B0199E"/>
    <w:rsid w:val="00B025BD"/>
    <w:rsid w:val="00B03208"/>
    <w:rsid w:val="00B035D1"/>
    <w:rsid w:val="00B04E0B"/>
    <w:rsid w:val="00B053E6"/>
    <w:rsid w:val="00B06615"/>
    <w:rsid w:val="00B06D48"/>
    <w:rsid w:val="00B10BDB"/>
    <w:rsid w:val="00B1138A"/>
    <w:rsid w:val="00B11BB1"/>
    <w:rsid w:val="00B11D9F"/>
    <w:rsid w:val="00B11E47"/>
    <w:rsid w:val="00B128DC"/>
    <w:rsid w:val="00B13270"/>
    <w:rsid w:val="00B13A6A"/>
    <w:rsid w:val="00B14207"/>
    <w:rsid w:val="00B14FA3"/>
    <w:rsid w:val="00B1531F"/>
    <w:rsid w:val="00B1540A"/>
    <w:rsid w:val="00B158A0"/>
    <w:rsid w:val="00B16BB5"/>
    <w:rsid w:val="00B16E2D"/>
    <w:rsid w:val="00B171CA"/>
    <w:rsid w:val="00B17F68"/>
    <w:rsid w:val="00B20C13"/>
    <w:rsid w:val="00B21C4D"/>
    <w:rsid w:val="00B228E8"/>
    <w:rsid w:val="00B24375"/>
    <w:rsid w:val="00B24AB8"/>
    <w:rsid w:val="00B24C38"/>
    <w:rsid w:val="00B264D6"/>
    <w:rsid w:val="00B2656B"/>
    <w:rsid w:val="00B30110"/>
    <w:rsid w:val="00B30398"/>
    <w:rsid w:val="00B3071C"/>
    <w:rsid w:val="00B312D3"/>
    <w:rsid w:val="00B3262A"/>
    <w:rsid w:val="00B32C52"/>
    <w:rsid w:val="00B330E3"/>
    <w:rsid w:val="00B33F46"/>
    <w:rsid w:val="00B34483"/>
    <w:rsid w:val="00B35CD0"/>
    <w:rsid w:val="00B370F6"/>
    <w:rsid w:val="00B402D2"/>
    <w:rsid w:val="00B406B3"/>
    <w:rsid w:val="00B41A7F"/>
    <w:rsid w:val="00B422DF"/>
    <w:rsid w:val="00B426FD"/>
    <w:rsid w:val="00B44246"/>
    <w:rsid w:val="00B4560D"/>
    <w:rsid w:val="00B509B7"/>
    <w:rsid w:val="00B512E6"/>
    <w:rsid w:val="00B51E36"/>
    <w:rsid w:val="00B5217C"/>
    <w:rsid w:val="00B5351F"/>
    <w:rsid w:val="00B53980"/>
    <w:rsid w:val="00B5444B"/>
    <w:rsid w:val="00B55C43"/>
    <w:rsid w:val="00B60749"/>
    <w:rsid w:val="00B60F75"/>
    <w:rsid w:val="00B611CD"/>
    <w:rsid w:val="00B61769"/>
    <w:rsid w:val="00B62655"/>
    <w:rsid w:val="00B62BBC"/>
    <w:rsid w:val="00B63F36"/>
    <w:rsid w:val="00B642A6"/>
    <w:rsid w:val="00B646F6"/>
    <w:rsid w:val="00B65FCA"/>
    <w:rsid w:val="00B7038B"/>
    <w:rsid w:val="00B70F17"/>
    <w:rsid w:val="00B711BE"/>
    <w:rsid w:val="00B724E6"/>
    <w:rsid w:val="00B72B48"/>
    <w:rsid w:val="00B73799"/>
    <w:rsid w:val="00B73A9B"/>
    <w:rsid w:val="00B7660E"/>
    <w:rsid w:val="00B766E1"/>
    <w:rsid w:val="00B766F5"/>
    <w:rsid w:val="00B76A41"/>
    <w:rsid w:val="00B76AA3"/>
    <w:rsid w:val="00B76EB2"/>
    <w:rsid w:val="00B76F62"/>
    <w:rsid w:val="00B776EF"/>
    <w:rsid w:val="00B7783C"/>
    <w:rsid w:val="00B8009E"/>
    <w:rsid w:val="00B80116"/>
    <w:rsid w:val="00B80366"/>
    <w:rsid w:val="00B81167"/>
    <w:rsid w:val="00B81374"/>
    <w:rsid w:val="00B817B7"/>
    <w:rsid w:val="00B81A46"/>
    <w:rsid w:val="00B82948"/>
    <w:rsid w:val="00B831EC"/>
    <w:rsid w:val="00B8366B"/>
    <w:rsid w:val="00B838F5"/>
    <w:rsid w:val="00B83F02"/>
    <w:rsid w:val="00B84214"/>
    <w:rsid w:val="00B84AFF"/>
    <w:rsid w:val="00B85ED4"/>
    <w:rsid w:val="00B861DC"/>
    <w:rsid w:val="00B87946"/>
    <w:rsid w:val="00B905F1"/>
    <w:rsid w:val="00B915F2"/>
    <w:rsid w:val="00B91614"/>
    <w:rsid w:val="00B9191F"/>
    <w:rsid w:val="00B919EF"/>
    <w:rsid w:val="00B959BB"/>
    <w:rsid w:val="00B96EC0"/>
    <w:rsid w:val="00B96F6B"/>
    <w:rsid w:val="00B972A7"/>
    <w:rsid w:val="00BA11F7"/>
    <w:rsid w:val="00BA1920"/>
    <w:rsid w:val="00BA2389"/>
    <w:rsid w:val="00BA47A3"/>
    <w:rsid w:val="00BA5832"/>
    <w:rsid w:val="00BA5AD5"/>
    <w:rsid w:val="00BA5FB7"/>
    <w:rsid w:val="00BA616D"/>
    <w:rsid w:val="00BA6960"/>
    <w:rsid w:val="00BA7BB8"/>
    <w:rsid w:val="00BA7DDF"/>
    <w:rsid w:val="00BA7FA6"/>
    <w:rsid w:val="00BB0D33"/>
    <w:rsid w:val="00BB140B"/>
    <w:rsid w:val="00BB2694"/>
    <w:rsid w:val="00BB2971"/>
    <w:rsid w:val="00BB3DFD"/>
    <w:rsid w:val="00BB4507"/>
    <w:rsid w:val="00BB58E0"/>
    <w:rsid w:val="00BB7968"/>
    <w:rsid w:val="00BB7D5A"/>
    <w:rsid w:val="00BB7FBC"/>
    <w:rsid w:val="00BC0C5E"/>
    <w:rsid w:val="00BC16B5"/>
    <w:rsid w:val="00BC1C27"/>
    <w:rsid w:val="00BC1D35"/>
    <w:rsid w:val="00BC1F71"/>
    <w:rsid w:val="00BC2454"/>
    <w:rsid w:val="00BC34DE"/>
    <w:rsid w:val="00BC3D39"/>
    <w:rsid w:val="00BC4964"/>
    <w:rsid w:val="00BC4A54"/>
    <w:rsid w:val="00BC5113"/>
    <w:rsid w:val="00BC5652"/>
    <w:rsid w:val="00BC7888"/>
    <w:rsid w:val="00BC7F00"/>
    <w:rsid w:val="00BD0675"/>
    <w:rsid w:val="00BD0741"/>
    <w:rsid w:val="00BD1C42"/>
    <w:rsid w:val="00BD25DD"/>
    <w:rsid w:val="00BD2E39"/>
    <w:rsid w:val="00BD3DC9"/>
    <w:rsid w:val="00BD4622"/>
    <w:rsid w:val="00BD4EE3"/>
    <w:rsid w:val="00BD5C4C"/>
    <w:rsid w:val="00BD7652"/>
    <w:rsid w:val="00BD7A57"/>
    <w:rsid w:val="00BD7D5F"/>
    <w:rsid w:val="00BE1AE6"/>
    <w:rsid w:val="00BE1F37"/>
    <w:rsid w:val="00BE28D3"/>
    <w:rsid w:val="00BE2F2D"/>
    <w:rsid w:val="00BE31E4"/>
    <w:rsid w:val="00BE3B3F"/>
    <w:rsid w:val="00BE3E36"/>
    <w:rsid w:val="00BE4107"/>
    <w:rsid w:val="00BE434C"/>
    <w:rsid w:val="00BE443A"/>
    <w:rsid w:val="00BE4FCB"/>
    <w:rsid w:val="00BE5A2E"/>
    <w:rsid w:val="00BE65D0"/>
    <w:rsid w:val="00BE6759"/>
    <w:rsid w:val="00BE6905"/>
    <w:rsid w:val="00BE726D"/>
    <w:rsid w:val="00BE7F90"/>
    <w:rsid w:val="00BF038E"/>
    <w:rsid w:val="00BF054B"/>
    <w:rsid w:val="00BF07F6"/>
    <w:rsid w:val="00BF17DA"/>
    <w:rsid w:val="00BF1848"/>
    <w:rsid w:val="00BF39F7"/>
    <w:rsid w:val="00BF44EF"/>
    <w:rsid w:val="00BF45F5"/>
    <w:rsid w:val="00BF49E4"/>
    <w:rsid w:val="00BF6144"/>
    <w:rsid w:val="00BF69F0"/>
    <w:rsid w:val="00BF707F"/>
    <w:rsid w:val="00BF7209"/>
    <w:rsid w:val="00C000A7"/>
    <w:rsid w:val="00C00D90"/>
    <w:rsid w:val="00C018B7"/>
    <w:rsid w:val="00C0402E"/>
    <w:rsid w:val="00C0472F"/>
    <w:rsid w:val="00C05851"/>
    <w:rsid w:val="00C079E3"/>
    <w:rsid w:val="00C07C62"/>
    <w:rsid w:val="00C107AE"/>
    <w:rsid w:val="00C1115C"/>
    <w:rsid w:val="00C1250C"/>
    <w:rsid w:val="00C12BA0"/>
    <w:rsid w:val="00C13CA5"/>
    <w:rsid w:val="00C13E79"/>
    <w:rsid w:val="00C16B43"/>
    <w:rsid w:val="00C17091"/>
    <w:rsid w:val="00C20910"/>
    <w:rsid w:val="00C2199A"/>
    <w:rsid w:val="00C229F6"/>
    <w:rsid w:val="00C22B6F"/>
    <w:rsid w:val="00C22E22"/>
    <w:rsid w:val="00C23C0B"/>
    <w:rsid w:val="00C23DB3"/>
    <w:rsid w:val="00C24924"/>
    <w:rsid w:val="00C24927"/>
    <w:rsid w:val="00C26677"/>
    <w:rsid w:val="00C30473"/>
    <w:rsid w:val="00C306D6"/>
    <w:rsid w:val="00C309AB"/>
    <w:rsid w:val="00C30CAC"/>
    <w:rsid w:val="00C30DD6"/>
    <w:rsid w:val="00C3117D"/>
    <w:rsid w:val="00C31488"/>
    <w:rsid w:val="00C31975"/>
    <w:rsid w:val="00C324BD"/>
    <w:rsid w:val="00C32E47"/>
    <w:rsid w:val="00C3356B"/>
    <w:rsid w:val="00C33645"/>
    <w:rsid w:val="00C33F4D"/>
    <w:rsid w:val="00C34340"/>
    <w:rsid w:val="00C34353"/>
    <w:rsid w:val="00C34631"/>
    <w:rsid w:val="00C34CBB"/>
    <w:rsid w:val="00C350CC"/>
    <w:rsid w:val="00C3590B"/>
    <w:rsid w:val="00C360B8"/>
    <w:rsid w:val="00C36D01"/>
    <w:rsid w:val="00C36DDD"/>
    <w:rsid w:val="00C373F6"/>
    <w:rsid w:val="00C37A24"/>
    <w:rsid w:val="00C37AAF"/>
    <w:rsid w:val="00C406F4"/>
    <w:rsid w:val="00C4071B"/>
    <w:rsid w:val="00C41DF2"/>
    <w:rsid w:val="00C42634"/>
    <w:rsid w:val="00C42923"/>
    <w:rsid w:val="00C42CD4"/>
    <w:rsid w:val="00C4396C"/>
    <w:rsid w:val="00C4664A"/>
    <w:rsid w:val="00C46A1E"/>
    <w:rsid w:val="00C473DC"/>
    <w:rsid w:val="00C474C5"/>
    <w:rsid w:val="00C474C9"/>
    <w:rsid w:val="00C475F1"/>
    <w:rsid w:val="00C47C41"/>
    <w:rsid w:val="00C503ED"/>
    <w:rsid w:val="00C5048E"/>
    <w:rsid w:val="00C50DD8"/>
    <w:rsid w:val="00C50F3D"/>
    <w:rsid w:val="00C5145D"/>
    <w:rsid w:val="00C52EAA"/>
    <w:rsid w:val="00C53F2F"/>
    <w:rsid w:val="00C55D18"/>
    <w:rsid w:val="00C564A8"/>
    <w:rsid w:val="00C571B7"/>
    <w:rsid w:val="00C57449"/>
    <w:rsid w:val="00C574A6"/>
    <w:rsid w:val="00C57A2F"/>
    <w:rsid w:val="00C57E17"/>
    <w:rsid w:val="00C60680"/>
    <w:rsid w:val="00C60953"/>
    <w:rsid w:val="00C60FC7"/>
    <w:rsid w:val="00C61A32"/>
    <w:rsid w:val="00C61EE6"/>
    <w:rsid w:val="00C627DA"/>
    <w:rsid w:val="00C62A0B"/>
    <w:rsid w:val="00C6441C"/>
    <w:rsid w:val="00C657C8"/>
    <w:rsid w:val="00C65A40"/>
    <w:rsid w:val="00C65EEC"/>
    <w:rsid w:val="00C65F0D"/>
    <w:rsid w:val="00C66316"/>
    <w:rsid w:val="00C67A3E"/>
    <w:rsid w:val="00C71927"/>
    <w:rsid w:val="00C71E5C"/>
    <w:rsid w:val="00C7317A"/>
    <w:rsid w:val="00C73D82"/>
    <w:rsid w:val="00C74AF1"/>
    <w:rsid w:val="00C74AFD"/>
    <w:rsid w:val="00C75D13"/>
    <w:rsid w:val="00C763E1"/>
    <w:rsid w:val="00C766A9"/>
    <w:rsid w:val="00C76CFC"/>
    <w:rsid w:val="00C77584"/>
    <w:rsid w:val="00C77742"/>
    <w:rsid w:val="00C80735"/>
    <w:rsid w:val="00C80C27"/>
    <w:rsid w:val="00C816E8"/>
    <w:rsid w:val="00C8176B"/>
    <w:rsid w:val="00C818A5"/>
    <w:rsid w:val="00C8210E"/>
    <w:rsid w:val="00C82A40"/>
    <w:rsid w:val="00C83500"/>
    <w:rsid w:val="00C83CBC"/>
    <w:rsid w:val="00C84127"/>
    <w:rsid w:val="00C84940"/>
    <w:rsid w:val="00C84F37"/>
    <w:rsid w:val="00C84F7C"/>
    <w:rsid w:val="00C85335"/>
    <w:rsid w:val="00C900FE"/>
    <w:rsid w:val="00C90351"/>
    <w:rsid w:val="00C9039B"/>
    <w:rsid w:val="00C90439"/>
    <w:rsid w:val="00C9109E"/>
    <w:rsid w:val="00C924E9"/>
    <w:rsid w:val="00C92F24"/>
    <w:rsid w:val="00C93A29"/>
    <w:rsid w:val="00C93C2D"/>
    <w:rsid w:val="00C93C92"/>
    <w:rsid w:val="00C93CFD"/>
    <w:rsid w:val="00C95444"/>
    <w:rsid w:val="00C9636E"/>
    <w:rsid w:val="00C96846"/>
    <w:rsid w:val="00C969FE"/>
    <w:rsid w:val="00C973F1"/>
    <w:rsid w:val="00C97B7A"/>
    <w:rsid w:val="00CA0055"/>
    <w:rsid w:val="00CA0693"/>
    <w:rsid w:val="00CA0A2A"/>
    <w:rsid w:val="00CA135E"/>
    <w:rsid w:val="00CA1C50"/>
    <w:rsid w:val="00CA1DB3"/>
    <w:rsid w:val="00CA2B74"/>
    <w:rsid w:val="00CA40B1"/>
    <w:rsid w:val="00CA47CC"/>
    <w:rsid w:val="00CA56FF"/>
    <w:rsid w:val="00CA667F"/>
    <w:rsid w:val="00CA7592"/>
    <w:rsid w:val="00CB09B6"/>
    <w:rsid w:val="00CB4E58"/>
    <w:rsid w:val="00CB58F2"/>
    <w:rsid w:val="00CB60CE"/>
    <w:rsid w:val="00CB61E1"/>
    <w:rsid w:val="00CB6234"/>
    <w:rsid w:val="00CB62E9"/>
    <w:rsid w:val="00CB63F1"/>
    <w:rsid w:val="00CB662A"/>
    <w:rsid w:val="00CB6888"/>
    <w:rsid w:val="00CC0D65"/>
    <w:rsid w:val="00CC0F0A"/>
    <w:rsid w:val="00CC15BF"/>
    <w:rsid w:val="00CC276A"/>
    <w:rsid w:val="00CC30CB"/>
    <w:rsid w:val="00CC32A6"/>
    <w:rsid w:val="00CC53AF"/>
    <w:rsid w:val="00CC6EEF"/>
    <w:rsid w:val="00CC784B"/>
    <w:rsid w:val="00CC7AF0"/>
    <w:rsid w:val="00CC7C8B"/>
    <w:rsid w:val="00CD0DE2"/>
    <w:rsid w:val="00CD220F"/>
    <w:rsid w:val="00CD31BB"/>
    <w:rsid w:val="00CD3383"/>
    <w:rsid w:val="00CD39A3"/>
    <w:rsid w:val="00CD3FA6"/>
    <w:rsid w:val="00CD49DC"/>
    <w:rsid w:val="00CD4B25"/>
    <w:rsid w:val="00CD59EC"/>
    <w:rsid w:val="00CD694C"/>
    <w:rsid w:val="00CD6BDE"/>
    <w:rsid w:val="00CD70CE"/>
    <w:rsid w:val="00CE0190"/>
    <w:rsid w:val="00CE07EA"/>
    <w:rsid w:val="00CE18E4"/>
    <w:rsid w:val="00CE198A"/>
    <w:rsid w:val="00CE27C2"/>
    <w:rsid w:val="00CE2ADC"/>
    <w:rsid w:val="00CE46FA"/>
    <w:rsid w:val="00CE474F"/>
    <w:rsid w:val="00CE4940"/>
    <w:rsid w:val="00CE4D79"/>
    <w:rsid w:val="00CE4F31"/>
    <w:rsid w:val="00CE5318"/>
    <w:rsid w:val="00CE59E3"/>
    <w:rsid w:val="00CF0569"/>
    <w:rsid w:val="00CF098F"/>
    <w:rsid w:val="00CF15C3"/>
    <w:rsid w:val="00CF2891"/>
    <w:rsid w:val="00CF3481"/>
    <w:rsid w:val="00CF37AE"/>
    <w:rsid w:val="00CF42F0"/>
    <w:rsid w:val="00CF48C4"/>
    <w:rsid w:val="00CF5B22"/>
    <w:rsid w:val="00CF5F98"/>
    <w:rsid w:val="00CF648E"/>
    <w:rsid w:val="00CF6757"/>
    <w:rsid w:val="00CF6863"/>
    <w:rsid w:val="00CF6BC0"/>
    <w:rsid w:val="00CF721C"/>
    <w:rsid w:val="00CF7670"/>
    <w:rsid w:val="00D00476"/>
    <w:rsid w:val="00D0058D"/>
    <w:rsid w:val="00D00AA0"/>
    <w:rsid w:val="00D00F8E"/>
    <w:rsid w:val="00D011C1"/>
    <w:rsid w:val="00D014E9"/>
    <w:rsid w:val="00D01B4B"/>
    <w:rsid w:val="00D01B77"/>
    <w:rsid w:val="00D01EDD"/>
    <w:rsid w:val="00D027B6"/>
    <w:rsid w:val="00D03117"/>
    <w:rsid w:val="00D03395"/>
    <w:rsid w:val="00D036E6"/>
    <w:rsid w:val="00D04D0C"/>
    <w:rsid w:val="00D056EB"/>
    <w:rsid w:val="00D05C97"/>
    <w:rsid w:val="00D07B78"/>
    <w:rsid w:val="00D10047"/>
    <w:rsid w:val="00D11910"/>
    <w:rsid w:val="00D12CE6"/>
    <w:rsid w:val="00D166D1"/>
    <w:rsid w:val="00D16D9B"/>
    <w:rsid w:val="00D17DB9"/>
    <w:rsid w:val="00D2073D"/>
    <w:rsid w:val="00D20BE3"/>
    <w:rsid w:val="00D21B84"/>
    <w:rsid w:val="00D21D35"/>
    <w:rsid w:val="00D231C8"/>
    <w:rsid w:val="00D234E6"/>
    <w:rsid w:val="00D23AF3"/>
    <w:rsid w:val="00D240BC"/>
    <w:rsid w:val="00D24839"/>
    <w:rsid w:val="00D25B12"/>
    <w:rsid w:val="00D25F93"/>
    <w:rsid w:val="00D26A30"/>
    <w:rsid w:val="00D2734F"/>
    <w:rsid w:val="00D2790B"/>
    <w:rsid w:val="00D30890"/>
    <w:rsid w:val="00D308D0"/>
    <w:rsid w:val="00D30B13"/>
    <w:rsid w:val="00D30C12"/>
    <w:rsid w:val="00D30FCA"/>
    <w:rsid w:val="00D315F0"/>
    <w:rsid w:val="00D31EDB"/>
    <w:rsid w:val="00D322E5"/>
    <w:rsid w:val="00D33006"/>
    <w:rsid w:val="00D331CC"/>
    <w:rsid w:val="00D331EB"/>
    <w:rsid w:val="00D353B5"/>
    <w:rsid w:val="00D35661"/>
    <w:rsid w:val="00D35D91"/>
    <w:rsid w:val="00D36433"/>
    <w:rsid w:val="00D366DB"/>
    <w:rsid w:val="00D37A7F"/>
    <w:rsid w:val="00D40585"/>
    <w:rsid w:val="00D40AD9"/>
    <w:rsid w:val="00D435F7"/>
    <w:rsid w:val="00D4456E"/>
    <w:rsid w:val="00D462CD"/>
    <w:rsid w:val="00D468DE"/>
    <w:rsid w:val="00D46BB4"/>
    <w:rsid w:val="00D4749E"/>
    <w:rsid w:val="00D47626"/>
    <w:rsid w:val="00D47B03"/>
    <w:rsid w:val="00D47E23"/>
    <w:rsid w:val="00D501F1"/>
    <w:rsid w:val="00D50F60"/>
    <w:rsid w:val="00D514B4"/>
    <w:rsid w:val="00D51DBC"/>
    <w:rsid w:val="00D5280E"/>
    <w:rsid w:val="00D52B23"/>
    <w:rsid w:val="00D54632"/>
    <w:rsid w:val="00D54ED2"/>
    <w:rsid w:val="00D55AF5"/>
    <w:rsid w:val="00D55F01"/>
    <w:rsid w:val="00D56C32"/>
    <w:rsid w:val="00D57BF1"/>
    <w:rsid w:val="00D60D33"/>
    <w:rsid w:val="00D6151B"/>
    <w:rsid w:val="00D61765"/>
    <w:rsid w:val="00D61A17"/>
    <w:rsid w:val="00D62015"/>
    <w:rsid w:val="00D62753"/>
    <w:rsid w:val="00D6352D"/>
    <w:rsid w:val="00D63D9F"/>
    <w:rsid w:val="00D642B6"/>
    <w:rsid w:val="00D645CE"/>
    <w:rsid w:val="00D64F82"/>
    <w:rsid w:val="00D6588F"/>
    <w:rsid w:val="00D65950"/>
    <w:rsid w:val="00D65B12"/>
    <w:rsid w:val="00D65D13"/>
    <w:rsid w:val="00D662F7"/>
    <w:rsid w:val="00D66C4D"/>
    <w:rsid w:val="00D66C66"/>
    <w:rsid w:val="00D66CAD"/>
    <w:rsid w:val="00D700BD"/>
    <w:rsid w:val="00D71A10"/>
    <w:rsid w:val="00D734B4"/>
    <w:rsid w:val="00D73D63"/>
    <w:rsid w:val="00D74559"/>
    <w:rsid w:val="00D75BA4"/>
    <w:rsid w:val="00D80A85"/>
    <w:rsid w:val="00D81FB8"/>
    <w:rsid w:val="00D824CF"/>
    <w:rsid w:val="00D82A1A"/>
    <w:rsid w:val="00D84770"/>
    <w:rsid w:val="00D84F6A"/>
    <w:rsid w:val="00D85CCA"/>
    <w:rsid w:val="00D85EDA"/>
    <w:rsid w:val="00D86309"/>
    <w:rsid w:val="00D8658B"/>
    <w:rsid w:val="00D87408"/>
    <w:rsid w:val="00D87CCC"/>
    <w:rsid w:val="00D91A21"/>
    <w:rsid w:val="00D91C24"/>
    <w:rsid w:val="00D92108"/>
    <w:rsid w:val="00D9248B"/>
    <w:rsid w:val="00D9248D"/>
    <w:rsid w:val="00D924B1"/>
    <w:rsid w:val="00D92B5E"/>
    <w:rsid w:val="00D93625"/>
    <w:rsid w:val="00D93A19"/>
    <w:rsid w:val="00D93AD6"/>
    <w:rsid w:val="00D94FA0"/>
    <w:rsid w:val="00D95C00"/>
    <w:rsid w:val="00D963F4"/>
    <w:rsid w:val="00D97538"/>
    <w:rsid w:val="00DA0450"/>
    <w:rsid w:val="00DA0617"/>
    <w:rsid w:val="00DA1179"/>
    <w:rsid w:val="00DA1EBB"/>
    <w:rsid w:val="00DA29B1"/>
    <w:rsid w:val="00DA2B78"/>
    <w:rsid w:val="00DA34B3"/>
    <w:rsid w:val="00DA3616"/>
    <w:rsid w:val="00DA38B0"/>
    <w:rsid w:val="00DA4200"/>
    <w:rsid w:val="00DA5040"/>
    <w:rsid w:val="00DA5A15"/>
    <w:rsid w:val="00DA5A1E"/>
    <w:rsid w:val="00DA69DB"/>
    <w:rsid w:val="00DA722C"/>
    <w:rsid w:val="00DA76F0"/>
    <w:rsid w:val="00DA76F4"/>
    <w:rsid w:val="00DA7D38"/>
    <w:rsid w:val="00DB0EFD"/>
    <w:rsid w:val="00DB1104"/>
    <w:rsid w:val="00DB1C53"/>
    <w:rsid w:val="00DB29A5"/>
    <w:rsid w:val="00DB4ED0"/>
    <w:rsid w:val="00DB52C4"/>
    <w:rsid w:val="00DB5E2E"/>
    <w:rsid w:val="00DB5ED8"/>
    <w:rsid w:val="00DB7E43"/>
    <w:rsid w:val="00DC01C1"/>
    <w:rsid w:val="00DC06DB"/>
    <w:rsid w:val="00DC15F9"/>
    <w:rsid w:val="00DC20BD"/>
    <w:rsid w:val="00DC30B2"/>
    <w:rsid w:val="00DC32D8"/>
    <w:rsid w:val="00DC5269"/>
    <w:rsid w:val="00DC52FE"/>
    <w:rsid w:val="00DC6021"/>
    <w:rsid w:val="00DC6096"/>
    <w:rsid w:val="00DC714F"/>
    <w:rsid w:val="00DC7FC7"/>
    <w:rsid w:val="00DD0412"/>
    <w:rsid w:val="00DD06AC"/>
    <w:rsid w:val="00DD0A96"/>
    <w:rsid w:val="00DD0D12"/>
    <w:rsid w:val="00DD12B6"/>
    <w:rsid w:val="00DD1C5F"/>
    <w:rsid w:val="00DD27E8"/>
    <w:rsid w:val="00DD3145"/>
    <w:rsid w:val="00DD3193"/>
    <w:rsid w:val="00DD3BED"/>
    <w:rsid w:val="00DD3DD2"/>
    <w:rsid w:val="00DD430B"/>
    <w:rsid w:val="00DD47C6"/>
    <w:rsid w:val="00DD4977"/>
    <w:rsid w:val="00DD4A77"/>
    <w:rsid w:val="00DD4C4B"/>
    <w:rsid w:val="00DD61C4"/>
    <w:rsid w:val="00DD6633"/>
    <w:rsid w:val="00DD6E8F"/>
    <w:rsid w:val="00DD6EAB"/>
    <w:rsid w:val="00DD6F28"/>
    <w:rsid w:val="00DD700C"/>
    <w:rsid w:val="00DE155F"/>
    <w:rsid w:val="00DE2585"/>
    <w:rsid w:val="00DE2A63"/>
    <w:rsid w:val="00DE2EFE"/>
    <w:rsid w:val="00DE34C6"/>
    <w:rsid w:val="00DE3A15"/>
    <w:rsid w:val="00DE3A69"/>
    <w:rsid w:val="00DE4206"/>
    <w:rsid w:val="00DE5173"/>
    <w:rsid w:val="00DE5B48"/>
    <w:rsid w:val="00DE5CC6"/>
    <w:rsid w:val="00DE68D6"/>
    <w:rsid w:val="00DE75A0"/>
    <w:rsid w:val="00DE76BE"/>
    <w:rsid w:val="00DE78DC"/>
    <w:rsid w:val="00DE7A6E"/>
    <w:rsid w:val="00DE7FC2"/>
    <w:rsid w:val="00DE7FED"/>
    <w:rsid w:val="00DF01EB"/>
    <w:rsid w:val="00DF0B7D"/>
    <w:rsid w:val="00DF0D3A"/>
    <w:rsid w:val="00DF1848"/>
    <w:rsid w:val="00DF1FEB"/>
    <w:rsid w:val="00DF20E3"/>
    <w:rsid w:val="00DF3148"/>
    <w:rsid w:val="00DF4BE5"/>
    <w:rsid w:val="00DF5494"/>
    <w:rsid w:val="00DF5EAB"/>
    <w:rsid w:val="00DF61AB"/>
    <w:rsid w:val="00DF682D"/>
    <w:rsid w:val="00DF6E3D"/>
    <w:rsid w:val="00DF6ECC"/>
    <w:rsid w:val="00DF75B5"/>
    <w:rsid w:val="00E00DAC"/>
    <w:rsid w:val="00E021B8"/>
    <w:rsid w:val="00E02A36"/>
    <w:rsid w:val="00E03164"/>
    <w:rsid w:val="00E042EB"/>
    <w:rsid w:val="00E04C57"/>
    <w:rsid w:val="00E04F9D"/>
    <w:rsid w:val="00E05251"/>
    <w:rsid w:val="00E05FFD"/>
    <w:rsid w:val="00E06060"/>
    <w:rsid w:val="00E06E51"/>
    <w:rsid w:val="00E075B9"/>
    <w:rsid w:val="00E11AED"/>
    <w:rsid w:val="00E12DA4"/>
    <w:rsid w:val="00E13083"/>
    <w:rsid w:val="00E130FA"/>
    <w:rsid w:val="00E15552"/>
    <w:rsid w:val="00E15B90"/>
    <w:rsid w:val="00E15E67"/>
    <w:rsid w:val="00E201D5"/>
    <w:rsid w:val="00E215B1"/>
    <w:rsid w:val="00E22062"/>
    <w:rsid w:val="00E22F75"/>
    <w:rsid w:val="00E24211"/>
    <w:rsid w:val="00E246D2"/>
    <w:rsid w:val="00E24769"/>
    <w:rsid w:val="00E24E5C"/>
    <w:rsid w:val="00E25080"/>
    <w:rsid w:val="00E2524C"/>
    <w:rsid w:val="00E25253"/>
    <w:rsid w:val="00E252F8"/>
    <w:rsid w:val="00E26D8E"/>
    <w:rsid w:val="00E275CA"/>
    <w:rsid w:val="00E279D8"/>
    <w:rsid w:val="00E27D5B"/>
    <w:rsid w:val="00E27E38"/>
    <w:rsid w:val="00E302FF"/>
    <w:rsid w:val="00E308B3"/>
    <w:rsid w:val="00E3091E"/>
    <w:rsid w:val="00E30EAA"/>
    <w:rsid w:val="00E329AA"/>
    <w:rsid w:val="00E32C88"/>
    <w:rsid w:val="00E339A4"/>
    <w:rsid w:val="00E33E4D"/>
    <w:rsid w:val="00E33EA9"/>
    <w:rsid w:val="00E33EAA"/>
    <w:rsid w:val="00E34682"/>
    <w:rsid w:val="00E3470C"/>
    <w:rsid w:val="00E34A3C"/>
    <w:rsid w:val="00E34C6F"/>
    <w:rsid w:val="00E35606"/>
    <w:rsid w:val="00E40055"/>
    <w:rsid w:val="00E402E3"/>
    <w:rsid w:val="00E40DB5"/>
    <w:rsid w:val="00E41DEA"/>
    <w:rsid w:val="00E42B30"/>
    <w:rsid w:val="00E43058"/>
    <w:rsid w:val="00E44987"/>
    <w:rsid w:val="00E44B72"/>
    <w:rsid w:val="00E46CF7"/>
    <w:rsid w:val="00E509EB"/>
    <w:rsid w:val="00E50B5D"/>
    <w:rsid w:val="00E51093"/>
    <w:rsid w:val="00E51BDB"/>
    <w:rsid w:val="00E52D0D"/>
    <w:rsid w:val="00E53747"/>
    <w:rsid w:val="00E53DDD"/>
    <w:rsid w:val="00E53E3F"/>
    <w:rsid w:val="00E54002"/>
    <w:rsid w:val="00E542E9"/>
    <w:rsid w:val="00E543C4"/>
    <w:rsid w:val="00E5477B"/>
    <w:rsid w:val="00E54A82"/>
    <w:rsid w:val="00E559D5"/>
    <w:rsid w:val="00E563C8"/>
    <w:rsid w:val="00E56B49"/>
    <w:rsid w:val="00E573D8"/>
    <w:rsid w:val="00E610C5"/>
    <w:rsid w:val="00E619DE"/>
    <w:rsid w:val="00E63427"/>
    <w:rsid w:val="00E63B13"/>
    <w:rsid w:val="00E64390"/>
    <w:rsid w:val="00E64692"/>
    <w:rsid w:val="00E64964"/>
    <w:rsid w:val="00E64A02"/>
    <w:rsid w:val="00E655AB"/>
    <w:rsid w:val="00E6686B"/>
    <w:rsid w:val="00E67133"/>
    <w:rsid w:val="00E67201"/>
    <w:rsid w:val="00E679D7"/>
    <w:rsid w:val="00E70017"/>
    <w:rsid w:val="00E7050B"/>
    <w:rsid w:val="00E7112C"/>
    <w:rsid w:val="00E713F7"/>
    <w:rsid w:val="00E716DC"/>
    <w:rsid w:val="00E72257"/>
    <w:rsid w:val="00E73248"/>
    <w:rsid w:val="00E73592"/>
    <w:rsid w:val="00E737A4"/>
    <w:rsid w:val="00E741AD"/>
    <w:rsid w:val="00E74ACA"/>
    <w:rsid w:val="00E754C5"/>
    <w:rsid w:val="00E75B7E"/>
    <w:rsid w:val="00E777C8"/>
    <w:rsid w:val="00E77F6F"/>
    <w:rsid w:val="00E80C50"/>
    <w:rsid w:val="00E818E8"/>
    <w:rsid w:val="00E82759"/>
    <w:rsid w:val="00E82C89"/>
    <w:rsid w:val="00E82D95"/>
    <w:rsid w:val="00E82FCB"/>
    <w:rsid w:val="00E856BA"/>
    <w:rsid w:val="00E857BD"/>
    <w:rsid w:val="00E860AA"/>
    <w:rsid w:val="00E86F31"/>
    <w:rsid w:val="00E87849"/>
    <w:rsid w:val="00E87B65"/>
    <w:rsid w:val="00E87B90"/>
    <w:rsid w:val="00E87D63"/>
    <w:rsid w:val="00E90413"/>
    <w:rsid w:val="00E90918"/>
    <w:rsid w:val="00E91081"/>
    <w:rsid w:val="00E91622"/>
    <w:rsid w:val="00E93464"/>
    <w:rsid w:val="00E93E9E"/>
    <w:rsid w:val="00E93F10"/>
    <w:rsid w:val="00E94658"/>
    <w:rsid w:val="00E94782"/>
    <w:rsid w:val="00E94B15"/>
    <w:rsid w:val="00E94B4F"/>
    <w:rsid w:val="00E959E2"/>
    <w:rsid w:val="00E973BF"/>
    <w:rsid w:val="00E97DA1"/>
    <w:rsid w:val="00EA08BE"/>
    <w:rsid w:val="00EA120A"/>
    <w:rsid w:val="00EA1754"/>
    <w:rsid w:val="00EA2CA4"/>
    <w:rsid w:val="00EA5914"/>
    <w:rsid w:val="00EA5C01"/>
    <w:rsid w:val="00EA5F1A"/>
    <w:rsid w:val="00EA6482"/>
    <w:rsid w:val="00EA7630"/>
    <w:rsid w:val="00EA7B41"/>
    <w:rsid w:val="00EA7B9D"/>
    <w:rsid w:val="00EB0092"/>
    <w:rsid w:val="00EB0527"/>
    <w:rsid w:val="00EB170C"/>
    <w:rsid w:val="00EB25C7"/>
    <w:rsid w:val="00EB270F"/>
    <w:rsid w:val="00EB31B7"/>
    <w:rsid w:val="00EB5132"/>
    <w:rsid w:val="00EB570B"/>
    <w:rsid w:val="00EB651D"/>
    <w:rsid w:val="00EB779B"/>
    <w:rsid w:val="00EB7C70"/>
    <w:rsid w:val="00EC0C84"/>
    <w:rsid w:val="00EC0CDD"/>
    <w:rsid w:val="00EC1320"/>
    <w:rsid w:val="00EC2906"/>
    <w:rsid w:val="00EC441C"/>
    <w:rsid w:val="00EC4466"/>
    <w:rsid w:val="00EC4677"/>
    <w:rsid w:val="00EC4DA3"/>
    <w:rsid w:val="00EC7AE0"/>
    <w:rsid w:val="00ED06ED"/>
    <w:rsid w:val="00ED21E0"/>
    <w:rsid w:val="00ED39BC"/>
    <w:rsid w:val="00ED5278"/>
    <w:rsid w:val="00ED5D1F"/>
    <w:rsid w:val="00ED5DC6"/>
    <w:rsid w:val="00ED61C5"/>
    <w:rsid w:val="00ED7149"/>
    <w:rsid w:val="00ED7397"/>
    <w:rsid w:val="00ED73A1"/>
    <w:rsid w:val="00ED7F77"/>
    <w:rsid w:val="00EE01A6"/>
    <w:rsid w:val="00EE066E"/>
    <w:rsid w:val="00EE1139"/>
    <w:rsid w:val="00EE1575"/>
    <w:rsid w:val="00EE2C91"/>
    <w:rsid w:val="00EE3753"/>
    <w:rsid w:val="00EE4A5C"/>
    <w:rsid w:val="00EE4A90"/>
    <w:rsid w:val="00EE7C21"/>
    <w:rsid w:val="00EF0752"/>
    <w:rsid w:val="00EF23DF"/>
    <w:rsid w:val="00EF2C84"/>
    <w:rsid w:val="00EF3D66"/>
    <w:rsid w:val="00EF5BCE"/>
    <w:rsid w:val="00EF63B7"/>
    <w:rsid w:val="00EF70C8"/>
    <w:rsid w:val="00EF7C61"/>
    <w:rsid w:val="00F0091B"/>
    <w:rsid w:val="00F00B5A"/>
    <w:rsid w:val="00F014A1"/>
    <w:rsid w:val="00F01B3D"/>
    <w:rsid w:val="00F0262B"/>
    <w:rsid w:val="00F03CD1"/>
    <w:rsid w:val="00F04153"/>
    <w:rsid w:val="00F04615"/>
    <w:rsid w:val="00F05C3A"/>
    <w:rsid w:val="00F073F1"/>
    <w:rsid w:val="00F10079"/>
    <w:rsid w:val="00F10D34"/>
    <w:rsid w:val="00F113BF"/>
    <w:rsid w:val="00F1270B"/>
    <w:rsid w:val="00F132CE"/>
    <w:rsid w:val="00F13A1B"/>
    <w:rsid w:val="00F13B7D"/>
    <w:rsid w:val="00F13D42"/>
    <w:rsid w:val="00F14168"/>
    <w:rsid w:val="00F15A84"/>
    <w:rsid w:val="00F15D72"/>
    <w:rsid w:val="00F172C0"/>
    <w:rsid w:val="00F17FA3"/>
    <w:rsid w:val="00F20117"/>
    <w:rsid w:val="00F228D9"/>
    <w:rsid w:val="00F22D20"/>
    <w:rsid w:val="00F2336D"/>
    <w:rsid w:val="00F23DAC"/>
    <w:rsid w:val="00F2496F"/>
    <w:rsid w:val="00F24D49"/>
    <w:rsid w:val="00F25CB4"/>
    <w:rsid w:val="00F26365"/>
    <w:rsid w:val="00F2751F"/>
    <w:rsid w:val="00F27BFE"/>
    <w:rsid w:val="00F31B11"/>
    <w:rsid w:val="00F334DD"/>
    <w:rsid w:val="00F341AC"/>
    <w:rsid w:val="00F345CD"/>
    <w:rsid w:val="00F34640"/>
    <w:rsid w:val="00F348A1"/>
    <w:rsid w:val="00F3531D"/>
    <w:rsid w:val="00F35696"/>
    <w:rsid w:val="00F357D7"/>
    <w:rsid w:val="00F361A7"/>
    <w:rsid w:val="00F36C6C"/>
    <w:rsid w:val="00F36F39"/>
    <w:rsid w:val="00F376C1"/>
    <w:rsid w:val="00F4063F"/>
    <w:rsid w:val="00F40817"/>
    <w:rsid w:val="00F40874"/>
    <w:rsid w:val="00F40F3C"/>
    <w:rsid w:val="00F41100"/>
    <w:rsid w:val="00F41AE2"/>
    <w:rsid w:val="00F41F0A"/>
    <w:rsid w:val="00F4229D"/>
    <w:rsid w:val="00F42AED"/>
    <w:rsid w:val="00F43660"/>
    <w:rsid w:val="00F4366E"/>
    <w:rsid w:val="00F440FB"/>
    <w:rsid w:val="00F44C16"/>
    <w:rsid w:val="00F46348"/>
    <w:rsid w:val="00F479E7"/>
    <w:rsid w:val="00F47B06"/>
    <w:rsid w:val="00F50A25"/>
    <w:rsid w:val="00F51980"/>
    <w:rsid w:val="00F51A55"/>
    <w:rsid w:val="00F52BD5"/>
    <w:rsid w:val="00F52C8D"/>
    <w:rsid w:val="00F533C2"/>
    <w:rsid w:val="00F53511"/>
    <w:rsid w:val="00F5364A"/>
    <w:rsid w:val="00F55FBF"/>
    <w:rsid w:val="00F566F6"/>
    <w:rsid w:val="00F5721A"/>
    <w:rsid w:val="00F5757F"/>
    <w:rsid w:val="00F6029D"/>
    <w:rsid w:val="00F6148F"/>
    <w:rsid w:val="00F6234C"/>
    <w:rsid w:val="00F62868"/>
    <w:rsid w:val="00F62D06"/>
    <w:rsid w:val="00F62D5D"/>
    <w:rsid w:val="00F64247"/>
    <w:rsid w:val="00F64C4D"/>
    <w:rsid w:val="00F64C7D"/>
    <w:rsid w:val="00F654B3"/>
    <w:rsid w:val="00F65C9F"/>
    <w:rsid w:val="00F65F46"/>
    <w:rsid w:val="00F664B2"/>
    <w:rsid w:val="00F66D8F"/>
    <w:rsid w:val="00F67782"/>
    <w:rsid w:val="00F679D9"/>
    <w:rsid w:val="00F7024B"/>
    <w:rsid w:val="00F70492"/>
    <w:rsid w:val="00F716A7"/>
    <w:rsid w:val="00F71B76"/>
    <w:rsid w:val="00F71C1E"/>
    <w:rsid w:val="00F71EC6"/>
    <w:rsid w:val="00F7202D"/>
    <w:rsid w:val="00F730A0"/>
    <w:rsid w:val="00F744D6"/>
    <w:rsid w:val="00F74B77"/>
    <w:rsid w:val="00F758A7"/>
    <w:rsid w:val="00F76894"/>
    <w:rsid w:val="00F76896"/>
    <w:rsid w:val="00F77130"/>
    <w:rsid w:val="00F771F4"/>
    <w:rsid w:val="00F7798C"/>
    <w:rsid w:val="00F80372"/>
    <w:rsid w:val="00F803AC"/>
    <w:rsid w:val="00F80552"/>
    <w:rsid w:val="00F817A8"/>
    <w:rsid w:val="00F82295"/>
    <w:rsid w:val="00F82CE8"/>
    <w:rsid w:val="00F831B3"/>
    <w:rsid w:val="00F83A53"/>
    <w:rsid w:val="00F843FB"/>
    <w:rsid w:val="00F84D0E"/>
    <w:rsid w:val="00F86732"/>
    <w:rsid w:val="00F86978"/>
    <w:rsid w:val="00F877D5"/>
    <w:rsid w:val="00F87B54"/>
    <w:rsid w:val="00F87E10"/>
    <w:rsid w:val="00F9130C"/>
    <w:rsid w:val="00F91C2A"/>
    <w:rsid w:val="00F92B34"/>
    <w:rsid w:val="00F93336"/>
    <w:rsid w:val="00F93E31"/>
    <w:rsid w:val="00F94132"/>
    <w:rsid w:val="00F942FB"/>
    <w:rsid w:val="00F94DAB"/>
    <w:rsid w:val="00F95658"/>
    <w:rsid w:val="00F95B75"/>
    <w:rsid w:val="00FA052B"/>
    <w:rsid w:val="00FA05A1"/>
    <w:rsid w:val="00FA1062"/>
    <w:rsid w:val="00FA10E6"/>
    <w:rsid w:val="00FA1643"/>
    <w:rsid w:val="00FA2473"/>
    <w:rsid w:val="00FA26A3"/>
    <w:rsid w:val="00FA2A13"/>
    <w:rsid w:val="00FA2F05"/>
    <w:rsid w:val="00FA303F"/>
    <w:rsid w:val="00FA4E8E"/>
    <w:rsid w:val="00FA4F12"/>
    <w:rsid w:val="00FA666B"/>
    <w:rsid w:val="00FA73C3"/>
    <w:rsid w:val="00FB0833"/>
    <w:rsid w:val="00FB2087"/>
    <w:rsid w:val="00FB256D"/>
    <w:rsid w:val="00FB30A0"/>
    <w:rsid w:val="00FB385E"/>
    <w:rsid w:val="00FB3A98"/>
    <w:rsid w:val="00FB758F"/>
    <w:rsid w:val="00FB7F5A"/>
    <w:rsid w:val="00FC0AE9"/>
    <w:rsid w:val="00FC0B95"/>
    <w:rsid w:val="00FC24AA"/>
    <w:rsid w:val="00FC277D"/>
    <w:rsid w:val="00FC28AC"/>
    <w:rsid w:val="00FC37E4"/>
    <w:rsid w:val="00FC51E9"/>
    <w:rsid w:val="00FC5E09"/>
    <w:rsid w:val="00FC7079"/>
    <w:rsid w:val="00FC76C7"/>
    <w:rsid w:val="00FC7A6B"/>
    <w:rsid w:val="00FD10DB"/>
    <w:rsid w:val="00FD20BF"/>
    <w:rsid w:val="00FD2A97"/>
    <w:rsid w:val="00FD372C"/>
    <w:rsid w:val="00FD3E8F"/>
    <w:rsid w:val="00FD3FE9"/>
    <w:rsid w:val="00FD477E"/>
    <w:rsid w:val="00FD4C6D"/>
    <w:rsid w:val="00FD4F26"/>
    <w:rsid w:val="00FD5D4A"/>
    <w:rsid w:val="00FE0466"/>
    <w:rsid w:val="00FE13AF"/>
    <w:rsid w:val="00FE1F89"/>
    <w:rsid w:val="00FE213B"/>
    <w:rsid w:val="00FE2B70"/>
    <w:rsid w:val="00FE4001"/>
    <w:rsid w:val="00FE49D7"/>
    <w:rsid w:val="00FE4C53"/>
    <w:rsid w:val="00FE4DCF"/>
    <w:rsid w:val="00FE531F"/>
    <w:rsid w:val="00FE5442"/>
    <w:rsid w:val="00FE58F4"/>
    <w:rsid w:val="00FE58FA"/>
    <w:rsid w:val="00FE6706"/>
    <w:rsid w:val="00FE7C69"/>
    <w:rsid w:val="00FF0641"/>
    <w:rsid w:val="00FF0FDF"/>
    <w:rsid w:val="00FF13A5"/>
    <w:rsid w:val="00FF153F"/>
    <w:rsid w:val="00FF19C8"/>
    <w:rsid w:val="00FF1C8E"/>
    <w:rsid w:val="00FF294D"/>
    <w:rsid w:val="00FF3824"/>
    <w:rsid w:val="00FF3E0F"/>
    <w:rsid w:val="00FF425D"/>
    <w:rsid w:val="00FF4B3D"/>
    <w:rsid w:val="00FF4B73"/>
    <w:rsid w:val="00FF4C95"/>
    <w:rsid w:val="00FF4DEB"/>
    <w:rsid w:val="00FF50A1"/>
    <w:rsid w:val="00FF79D5"/>
    <w:rsid w:val="00FF7E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34808"/>
  <w15:chartTrackingRefBased/>
  <w15:docId w15:val="{50DFCBAA-6528-45C6-A8F0-CEE195FC1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6E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36E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36E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6E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6E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6E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6E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6E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6E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E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6E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6E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6E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6E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6E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6E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6E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6EAB"/>
    <w:rPr>
      <w:rFonts w:eastAsiaTheme="majorEastAsia" w:cstheme="majorBidi"/>
      <w:color w:val="272727" w:themeColor="text1" w:themeTint="D8"/>
    </w:rPr>
  </w:style>
  <w:style w:type="paragraph" w:styleId="Title">
    <w:name w:val="Title"/>
    <w:basedOn w:val="Normal"/>
    <w:next w:val="Normal"/>
    <w:link w:val="TitleChar"/>
    <w:uiPriority w:val="10"/>
    <w:qFormat/>
    <w:rsid w:val="00536E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6E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6E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6E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6EAB"/>
    <w:pPr>
      <w:spacing w:before="160"/>
      <w:jc w:val="center"/>
    </w:pPr>
    <w:rPr>
      <w:i/>
      <w:iCs/>
      <w:color w:val="404040" w:themeColor="text1" w:themeTint="BF"/>
    </w:rPr>
  </w:style>
  <w:style w:type="character" w:customStyle="1" w:styleId="QuoteChar">
    <w:name w:val="Quote Char"/>
    <w:basedOn w:val="DefaultParagraphFont"/>
    <w:link w:val="Quote"/>
    <w:uiPriority w:val="29"/>
    <w:rsid w:val="00536EAB"/>
    <w:rPr>
      <w:i/>
      <w:iCs/>
      <w:color w:val="404040" w:themeColor="text1" w:themeTint="BF"/>
    </w:rPr>
  </w:style>
  <w:style w:type="paragraph" w:styleId="ListParagraph">
    <w:name w:val="List Paragraph"/>
    <w:basedOn w:val="Normal"/>
    <w:uiPriority w:val="34"/>
    <w:qFormat/>
    <w:rsid w:val="00536EAB"/>
    <w:pPr>
      <w:ind w:left="720"/>
      <w:contextualSpacing/>
    </w:pPr>
  </w:style>
  <w:style w:type="character" w:styleId="IntenseEmphasis">
    <w:name w:val="Intense Emphasis"/>
    <w:basedOn w:val="DefaultParagraphFont"/>
    <w:uiPriority w:val="21"/>
    <w:qFormat/>
    <w:rsid w:val="00536EAB"/>
    <w:rPr>
      <w:i/>
      <w:iCs/>
      <w:color w:val="0F4761" w:themeColor="accent1" w:themeShade="BF"/>
    </w:rPr>
  </w:style>
  <w:style w:type="paragraph" w:styleId="IntenseQuote">
    <w:name w:val="Intense Quote"/>
    <w:basedOn w:val="Normal"/>
    <w:next w:val="Normal"/>
    <w:link w:val="IntenseQuoteChar"/>
    <w:uiPriority w:val="30"/>
    <w:qFormat/>
    <w:rsid w:val="00536E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6EAB"/>
    <w:rPr>
      <w:i/>
      <w:iCs/>
      <w:color w:val="0F4761" w:themeColor="accent1" w:themeShade="BF"/>
    </w:rPr>
  </w:style>
  <w:style w:type="character" w:styleId="IntenseReference">
    <w:name w:val="Intense Reference"/>
    <w:basedOn w:val="DefaultParagraphFont"/>
    <w:uiPriority w:val="32"/>
    <w:qFormat/>
    <w:rsid w:val="00536EAB"/>
    <w:rPr>
      <w:b/>
      <w:bCs/>
      <w:smallCaps/>
      <w:color w:val="0F4761" w:themeColor="accent1" w:themeShade="BF"/>
      <w:spacing w:val="5"/>
    </w:rPr>
  </w:style>
  <w:style w:type="paragraph" w:styleId="FootnoteText">
    <w:name w:val="footnote text"/>
    <w:basedOn w:val="Normal"/>
    <w:link w:val="FootnoteTextChar"/>
    <w:uiPriority w:val="99"/>
    <w:semiHidden/>
    <w:unhideWhenUsed/>
    <w:rsid w:val="00893C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3C47"/>
    <w:rPr>
      <w:sz w:val="20"/>
      <w:szCs w:val="20"/>
    </w:rPr>
  </w:style>
  <w:style w:type="character" w:styleId="FootnoteReference">
    <w:name w:val="footnote reference"/>
    <w:basedOn w:val="DefaultParagraphFont"/>
    <w:uiPriority w:val="99"/>
    <w:semiHidden/>
    <w:unhideWhenUsed/>
    <w:rsid w:val="00893C47"/>
    <w:rPr>
      <w:vertAlign w:val="superscript"/>
    </w:rPr>
  </w:style>
  <w:style w:type="table" w:styleId="TableGrid">
    <w:name w:val="Table Grid"/>
    <w:basedOn w:val="TableNormal"/>
    <w:uiPriority w:val="39"/>
    <w:rsid w:val="00AA3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836A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836A4"/>
    <w:rPr>
      <w:rFonts w:ascii="Aptos" w:hAnsi="Aptos"/>
      <w:noProof/>
    </w:rPr>
  </w:style>
  <w:style w:type="paragraph" w:customStyle="1" w:styleId="EndNoteBibliography">
    <w:name w:val="EndNote Bibliography"/>
    <w:basedOn w:val="Normal"/>
    <w:link w:val="EndNoteBibliographyChar"/>
    <w:rsid w:val="006836A4"/>
    <w:pPr>
      <w:spacing w:line="240" w:lineRule="auto"/>
      <w:jc w:val="center"/>
    </w:pPr>
    <w:rPr>
      <w:rFonts w:ascii="Aptos" w:hAnsi="Aptos"/>
      <w:noProof/>
    </w:rPr>
  </w:style>
  <w:style w:type="character" w:customStyle="1" w:styleId="EndNoteBibliographyChar">
    <w:name w:val="EndNote Bibliography Char"/>
    <w:basedOn w:val="DefaultParagraphFont"/>
    <w:link w:val="EndNoteBibliography"/>
    <w:rsid w:val="006836A4"/>
    <w:rPr>
      <w:rFonts w:ascii="Aptos" w:hAnsi="Aptos"/>
      <w:noProof/>
    </w:rPr>
  </w:style>
  <w:style w:type="character" w:styleId="Hyperlink">
    <w:name w:val="Hyperlink"/>
    <w:basedOn w:val="DefaultParagraphFont"/>
    <w:uiPriority w:val="99"/>
    <w:unhideWhenUsed/>
    <w:rsid w:val="006836A4"/>
    <w:rPr>
      <w:color w:val="467886" w:themeColor="hyperlink"/>
      <w:u w:val="single"/>
    </w:rPr>
  </w:style>
  <w:style w:type="character" w:styleId="UnresolvedMention">
    <w:name w:val="Unresolved Mention"/>
    <w:basedOn w:val="DefaultParagraphFont"/>
    <w:uiPriority w:val="99"/>
    <w:semiHidden/>
    <w:unhideWhenUsed/>
    <w:rsid w:val="00683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berta.ca/protecting-critical-infrastructure.asp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denwhitehouse.archives.gov/cleanenergy/inflation-reduction-act-guideboo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ericanprogress.org/article/the-president-and-constitutional-violations-will-the-federal-courts-contain-the-presidents-power-grabs/" TargetMode="External"/><Relationship Id="rId5" Type="http://schemas.openxmlformats.org/officeDocument/2006/relationships/webSettings" Target="webSettings.xml"/><Relationship Id="rId10" Type="http://schemas.openxmlformats.org/officeDocument/2006/relationships/hyperlink" Target="http://www.inti.gov.ar/cadenasdevalor/manualparainvestigacion.pdf" TargetMode="External"/><Relationship Id="rId4" Type="http://schemas.openxmlformats.org/officeDocument/2006/relationships/settings" Target="settings.xml"/><Relationship Id="rId9" Type="http://schemas.openxmlformats.org/officeDocument/2006/relationships/hyperlink" Target="https://www.marketplace.org/story/2025/08/19/threats-to-the-us-dollar-as-the-the-worlds-reserve-currenc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6CD94-3FD6-458B-8F9A-D7F5D5879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4</Pages>
  <Words>21732</Words>
  <Characters>123878</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Lawson</dc:creator>
  <cp:keywords/>
  <dc:description/>
  <cp:lastModifiedBy>Jamie Lawson</cp:lastModifiedBy>
  <cp:revision>133</cp:revision>
  <dcterms:created xsi:type="dcterms:W3CDTF">2026-02-26T04:28:00Z</dcterms:created>
  <dcterms:modified xsi:type="dcterms:W3CDTF">2026-03-23T18:25:00Z</dcterms:modified>
</cp:coreProperties>
</file>